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4560CB" w:rsidRDefault="00640D57" w:rsidP="00522D4B">
      <w:pPr>
        <w:ind w:left="-1134"/>
        <w:jc w:val="center"/>
      </w:pPr>
    </w:p>
    <w:p w14:paraId="1FC6BC5A" w14:textId="13E397E6" w:rsidR="00640D57" w:rsidRPr="004560CB" w:rsidRDefault="00640D57" w:rsidP="00522D4B">
      <w:pPr>
        <w:ind w:left="-1134"/>
        <w:jc w:val="center"/>
      </w:pPr>
    </w:p>
    <w:p w14:paraId="26349F04" w14:textId="0E13776B" w:rsidR="00522D4B" w:rsidRPr="004560CB" w:rsidRDefault="00522D4B" w:rsidP="00522D4B">
      <w:pPr>
        <w:ind w:left="-1134"/>
        <w:jc w:val="center"/>
      </w:pPr>
    </w:p>
    <w:p w14:paraId="4BC51985" w14:textId="1F83D66F" w:rsidR="00522D4B" w:rsidRPr="004560CB" w:rsidRDefault="00522D4B" w:rsidP="00522D4B">
      <w:pPr>
        <w:ind w:left="-1134"/>
        <w:jc w:val="center"/>
      </w:pPr>
    </w:p>
    <w:p w14:paraId="6370DE94" w14:textId="5F2268AE" w:rsidR="00640D57" w:rsidRPr="004560CB" w:rsidRDefault="00640D57" w:rsidP="00522D4B">
      <w:pPr>
        <w:ind w:left="-1134"/>
        <w:jc w:val="center"/>
      </w:pPr>
    </w:p>
    <w:p w14:paraId="7C17B6BE" w14:textId="20A3E897" w:rsidR="00640D57" w:rsidRPr="004560CB" w:rsidRDefault="00640D57" w:rsidP="00522D4B">
      <w:pPr>
        <w:ind w:left="-1134"/>
        <w:jc w:val="center"/>
      </w:pPr>
    </w:p>
    <w:p w14:paraId="34CA9534" w14:textId="013F4C9A" w:rsidR="00640D57" w:rsidRPr="004560CB" w:rsidRDefault="00F8205E" w:rsidP="00B7308E">
      <w:pPr>
        <w:pStyle w:val="Title"/>
      </w:pPr>
      <w:r w:rsidRPr="004560CB">
        <w:t xml:space="preserve">Visualising </w:t>
      </w:r>
      <w:r w:rsidR="002E7327" w:rsidRPr="004560CB">
        <w:t>the digital</w:t>
      </w:r>
      <w:r w:rsidRPr="004560CB">
        <w:t xml:space="preserve"> landscape</w:t>
      </w:r>
      <w:r w:rsidR="002E7327" w:rsidRPr="004560CB">
        <w:t xml:space="preserve"> at Inter IKEA</w:t>
      </w:r>
    </w:p>
    <w:p w14:paraId="5ACAC13C" w14:textId="26B76E9F" w:rsidR="00640D57" w:rsidRPr="004560CB" w:rsidRDefault="00342334" w:rsidP="00B7308E">
      <w:pPr>
        <w:pStyle w:val="Subtitle"/>
      </w:pPr>
      <w:r w:rsidRPr="004560CB">
        <w:t>A user-centred approach to data visualisation</w:t>
      </w:r>
    </w:p>
    <w:p w14:paraId="2F63F05E" w14:textId="29A67933" w:rsidR="00640D57" w:rsidRPr="004560CB"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4560CB"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4560CB" w:rsidRDefault="00A14A74" w:rsidP="00B7308E">
      <w:pPr>
        <w:pStyle w:val="Subtitle"/>
      </w:pPr>
      <w:r w:rsidRPr="004560CB">
        <w:t>Olof Ingelsten</w:t>
      </w:r>
    </w:p>
    <w:p w14:paraId="25DC5E76" w14:textId="58679748" w:rsidR="002F3AA4" w:rsidRPr="004560CB" w:rsidRDefault="00A14A74" w:rsidP="00B7308E">
      <w:pPr>
        <w:pStyle w:val="Subtitle"/>
        <w:rPr>
          <w:sz w:val="24"/>
          <w:szCs w:val="24"/>
        </w:rPr>
      </w:pPr>
      <w:r w:rsidRPr="004560CB">
        <w:rPr>
          <w:sz w:val="24"/>
          <w:szCs w:val="24"/>
        </w:rPr>
        <w:t>ingelstenolof@gmail.com</w:t>
      </w:r>
    </w:p>
    <w:p w14:paraId="649B7F39" w14:textId="59A9872E" w:rsidR="00640D57" w:rsidRPr="004560CB" w:rsidRDefault="00640D57" w:rsidP="00640D57">
      <w:pPr>
        <w:ind w:left="-1134"/>
        <w:jc w:val="center"/>
      </w:pPr>
    </w:p>
    <w:p w14:paraId="3C6CA8D1" w14:textId="5A92387D" w:rsidR="00640D57" w:rsidRPr="004560CB" w:rsidRDefault="00640D57" w:rsidP="00640D57">
      <w:pPr>
        <w:ind w:left="-1134"/>
        <w:jc w:val="center"/>
      </w:pPr>
    </w:p>
    <w:p w14:paraId="2F951E1D" w14:textId="63EE897D" w:rsidR="00316902" w:rsidRPr="004560CB" w:rsidRDefault="00316902" w:rsidP="00640D57">
      <w:pPr>
        <w:ind w:left="-1134"/>
        <w:jc w:val="center"/>
      </w:pPr>
    </w:p>
    <w:p w14:paraId="06B0FD41" w14:textId="3C158941" w:rsidR="00316902" w:rsidRPr="004560CB" w:rsidRDefault="00316902" w:rsidP="00640D57">
      <w:pPr>
        <w:ind w:left="-1134"/>
        <w:jc w:val="center"/>
      </w:pPr>
    </w:p>
    <w:p w14:paraId="4EF05B5D" w14:textId="0536B983" w:rsidR="00316902" w:rsidRPr="004560CB" w:rsidRDefault="00316902" w:rsidP="00640D57">
      <w:pPr>
        <w:ind w:left="-1134"/>
        <w:jc w:val="center"/>
      </w:pPr>
    </w:p>
    <w:p w14:paraId="3FE44C13" w14:textId="5A6545C5" w:rsidR="00316902" w:rsidRPr="004560CB" w:rsidRDefault="00316902" w:rsidP="00640D57">
      <w:pPr>
        <w:ind w:left="-1134"/>
        <w:jc w:val="center"/>
      </w:pPr>
    </w:p>
    <w:p w14:paraId="344749A6" w14:textId="0C90E1AD" w:rsidR="00316902" w:rsidRPr="004560CB" w:rsidRDefault="00316902" w:rsidP="00640D57">
      <w:pPr>
        <w:ind w:left="-1134"/>
        <w:jc w:val="center"/>
      </w:pPr>
    </w:p>
    <w:p w14:paraId="292D9D57" w14:textId="3A098360" w:rsidR="00316902" w:rsidRPr="004560CB" w:rsidRDefault="00316902" w:rsidP="00B7308E">
      <w:pPr>
        <w:jc w:val="left"/>
      </w:pPr>
    </w:p>
    <w:p w14:paraId="55F9EE2B" w14:textId="0A6C5119" w:rsidR="00316902" w:rsidRPr="004560CB" w:rsidRDefault="00316902" w:rsidP="00640D57">
      <w:pPr>
        <w:ind w:left="-1134"/>
        <w:jc w:val="center"/>
      </w:pPr>
    </w:p>
    <w:p w14:paraId="7032C01C" w14:textId="0099AE70" w:rsidR="00316902" w:rsidRPr="004560CB" w:rsidRDefault="00316902" w:rsidP="00640D57">
      <w:pPr>
        <w:ind w:left="-1134"/>
        <w:jc w:val="center"/>
      </w:pPr>
    </w:p>
    <w:p w14:paraId="6600DFDD" w14:textId="22C5A055" w:rsidR="00316902" w:rsidRPr="004560CB" w:rsidRDefault="007A1BBB" w:rsidP="00640D57">
      <w:pPr>
        <w:ind w:left="-1134"/>
        <w:jc w:val="center"/>
      </w:pPr>
      <w:r w:rsidRPr="004560CB">
        <w:rPr>
          <w:rFonts w:asciiTheme="minorHAnsi" w:hAnsiTheme="minorHAnsi"/>
          <w:noProof/>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4560CB" w:rsidRDefault="00316902" w:rsidP="00640D57">
      <w:pPr>
        <w:ind w:left="-1134"/>
        <w:jc w:val="center"/>
      </w:pPr>
    </w:p>
    <w:p w14:paraId="25E65680" w14:textId="6982C448" w:rsidR="00B7308E" w:rsidRPr="004560CB" w:rsidRDefault="00B7308E">
      <w:pPr>
        <w:spacing w:after="200" w:line="276" w:lineRule="auto"/>
        <w:rPr>
          <w:rFonts w:asciiTheme="minorHAnsi" w:hAnsiTheme="minorHAnsi"/>
        </w:rPr>
      </w:pPr>
      <w:r w:rsidRPr="004560CB">
        <w:rPr>
          <w:rFonts w:asciiTheme="minorHAnsi" w:hAnsiTheme="minorHAnsi"/>
        </w:rPr>
        <w:br w:type="page"/>
      </w:r>
    </w:p>
    <w:p w14:paraId="36A46161" w14:textId="6AE7E119" w:rsidR="00316902" w:rsidRPr="004560CB" w:rsidRDefault="00B7308E" w:rsidP="00013067">
      <w:pPr>
        <w:pStyle w:val="Heading1"/>
        <w:rPr>
          <w:lang w:val="en-GB"/>
        </w:rPr>
      </w:pPr>
      <w:bookmarkStart w:id="0" w:name="_Toc135132539"/>
      <w:r w:rsidRPr="004560CB">
        <w:rPr>
          <w:lang w:val="en-GB"/>
        </w:rPr>
        <w:lastRenderedPageBreak/>
        <w:t>Abstract</w:t>
      </w:r>
      <w:bookmarkEnd w:id="0"/>
    </w:p>
    <w:p w14:paraId="29BEBE9F" w14:textId="17FF4D1D" w:rsidR="00B74490" w:rsidRDefault="00F64813">
      <w:pPr>
        <w:spacing w:after="200" w:line="276" w:lineRule="auto"/>
        <w:jc w:val="left"/>
      </w:pPr>
      <w:r>
        <w:t>This thesis presents a user-centred approach to data visualisation through a design project made in collaboration with Inter IKEA Älmhult.</w:t>
      </w:r>
      <w:r w:rsidR="0003434D">
        <w:t xml:space="preserve"> </w:t>
      </w:r>
      <w:r w:rsidR="005B5239">
        <w:t xml:space="preserve">Interaction Design is often included at the end of visualisation processes, but </w:t>
      </w:r>
      <w:r w:rsidR="002016B5">
        <w:t>how could Interaction Design</w:t>
      </w:r>
      <w:r w:rsidR="00176D6F">
        <w:t xml:space="preserve"> be included to</w:t>
      </w:r>
      <w:r w:rsidR="002016B5">
        <w:t xml:space="preserve"> affect the entire design process?</w:t>
      </w:r>
      <w:r w:rsidR="00342F11">
        <w:t xml:space="preserve"> </w:t>
      </w:r>
      <w:r w:rsidR="0003434D">
        <w:t>The design presented here shows</w:t>
      </w:r>
      <w:r w:rsidR="00E337BD">
        <w:t xml:space="preserve"> how </w:t>
      </w:r>
      <w:r w:rsidR="00DF19F1">
        <w:t>a</w:t>
      </w:r>
      <w:r w:rsidR="00233C30">
        <w:t>pproaching complex datasets from user perspectives allows Interaction Designers to contextualise data</w:t>
      </w:r>
      <w:r w:rsidR="003449F7">
        <w:t xml:space="preserve"> and </w:t>
      </w:r>
      <w:r w:rsidR="00371EE1">
        <w:t>design</w:t>
      </w:r>
      <w:r w:rsidR="003449F7">
        <w:t xml:space="preserve"> interactions</w:t>
      </w:r>
      <w:r w:rsidR="00E81CAC">
        <w:t xml:space="preserve"> that</w:t>
      </w:r>
      <w:r w:rsidR="003449F7">
        <w:t xml:space="preserve"> </w:t>
      </w:r>
      <w:r w:rsidR="00E81CAC">
        <w:t>empower</w:t>
      </w:r>
      <w:r w:rsidR="003449F7">
        <w:t xml:space="preserve"> users</w:t>
      </w:r>
      <w:r w:rsidR="00233C30">
        <w:t>.</w:t>
      </w:r>
      <w:r w:rsidR="00D567D0">
        <w:t xml:space="preserve"> </w:t>
      </w:r>
      <w:r w:rsidR="00C92BBE">
        <w:t xml:space="preserve">This was done through the design of a proof-of-concept </w:t>
      </w:r>
      <w:r w:rsidR="00DD7478">
        <w:t>visualisation</w:t>
      </w:r>
      <w:r w:rsidR="000F58FA">
        <w:t xml:space="preserve"> that displayed an overview of Inter IKEA’s digital solution landscape.</w:t>
      </w:r>
    </w:p>
    <w:p w14:paraId="73CEA371" w14:textId="2EA7E0BF" w:rsidR="00992D4F" w:rsidRDefault="00FD6B96">
      <w:pPr>
        <w:spacing w:after="200" w:line="276" w:lineRule="auto"/>
        <w:jc w:val="left"/>
      </w:pPr>
      <w:r>
        <w:t>A</w:t>
      </w:r>
      <w:r w:rsidR="00D567D0">
        <w:t>s a result of the design process</w:t>
      </w:r>
      <w:r w:rsidR="005A02DE">
        <w:t>,</w:t>
      </w:r>
      <w:r w:rsidR="00D567D0">
        <w:t xml:space="preserve"> a discussion of governance</w:t>
      </w:r>
      <w:r w:rsidR="00B74490">
        <w:t>,</w:t>
      </w:r>
      <w:r w:rsidR="00D567D0">
        <w:t xml:space="preserve"> employee ethics</w:t>
      </w:r>
      <w:r w:rsidR="00B74490">
        <w:t>, data management, and accountability</w:t>
      </w:r>
      <w:r w:rsidR="00D567D0">
        <w:t xml:space="preserve"> </w:t>
      </w:r>
      <w:proofErr w:type="gramStart"/>
      <w:r w:rsidR="00ED056D">
        <w:t>was</w:t>
      </w:r>
      <w:proofErr w:type="gramEnd"/>
      <w:r w:rsidR="00D567D0">
        <w:t xml:space="preserve"> brought up.</w:t>
      </w:r>
      <w:r w:rsidR="002827C9">
        <w:t xml:space="preserve"> </w:t>
      </w:r>
      <w:r w:rsidR="00412E13">
        <w:t xml:space="preserve">The implication of a user-centred visualisation design for companies is </w:t>
      </w:r>
      <w:r w:rsidR="00C20CA9">
        <w:t>better</w:t>
      </w:r>
      <w:r w:rsidR="00412E13">
        <w:t xml:space="preserve"> awareness of </w:t>
      </w:r>
      <w:r w:rsidR="007D637F">
        <w:t xml:space="preserve">democratic data access, </w:t>
      </w:r>
      <w:r w:rsidR="00663B31">
        <w:t>and</w:t>
      </w:r>
      <w:r w:rsidR="007D637F">
        <w:t xml:space="preserve"> </w:t>
      </w:r>
      <w:r w:rsidR="00E81D26">
        <w:t>more efficient internal processes.</w:t>
      </w:r>
      <w:r w:rsidR="00B1530C">
        <w:t xml:space="preserve"> The implication for Interaction Design</w:t>
      </w:r>
      <w:r w:rsidR="00D41D59">
        <w:t xml:space="preserve"> is a </w:t>
      </w:r>
      <w:r w:rsidR="00526045">
        <w:t>future</w:t>
      </w:r>
      <w:r w:rsidR="00D41D59">
        <w:t xml:space="preserve"> design space that encompasses Data Visualisation,</w:t>
      </w:r>
      <w:r w:rsidR="00EF6422">
        <w:t xml:space="preserve"> Interactive Visualisations, and</w:t>
      </w:r>
      <w:r w:rsidR="00D41D59">
        <w:t xml:space="preserve"> Software Development Governance</w:t>
      </w:r>
      <w:r w:rsidR="00C93A29">
        <w:t>.</w:t>
      </w:r>
      <w:r w:rsidR="00992D4F">
        <w:br w:type="page"/>
      </w:r>
    </w:p>
    <w:p w14:paraId="23258980" w14:textId="783CB4B2" w:rsidR="00D8734F" w:rsidRPr="004560CB" w:rsidRDefault="00D8734F" w:rsidP="00D8734F">
      <w:pPr>
        <w:pStyle w:val="Heading1"/>
        <w:rPr>
          <w:lang w:val="en-GB"/>
        </w:rPr>
      </w:pPr>
      <w:bookmarkStart w:id="1" w:name="_Toc135132540"/>
      <w:r w:rsidRPr="004560CB">
        <w:rPr>
          <w:lang w:val="en-GB"/>
        </w:rPr>
        <w:lastRenderedPageBreak/>
        <w:t>Acknowledgements</w:t>
      </w:r>
      <w:bookmarkEnd w:id="1"/>
    </w:p>
    <w:p w14:paraId="0D27E4C0" w14:textId="2BCE9DDA" w:rsidR="00D4326C" w:rsidRDefault="00002A72" w:rsidP="005B6098">
      <w:r w:rsidRPr="004560CB">
        <w:t xml:space="preserve">I </w:t>
      </w:r>
      <w:r w:rsidR="00610FD3" w:rsidRPr="004560CB">
        <w:t>want</w:t>
      </w:r>
      <w:r w:rsidRPr="004560CB">
        <w:t xml:space="preserve"> to thank all those who helped me through the process of planning, designing, and writing this thesis.</w:t>
      </w:r>
      <w:r w:rsidR="00090046">
        <w:t xml:space="preserve"> </w:t>
      </w:r>
      <w:r w:rsidRPr="004560CB">
        <w:t>Firstly, I would like to thank Jonas Uddman for his encouragement and support</w:t>
      </w:r>
      <w:r w:rsidR="009159BB" w:rsidRPr="004560CB">
        <w:t xml:space="preserve"> and</w:t>
      </w:r>
      <w:r w:rsidRPr="004560CB">
        <w:t xml:space="preserve"> the entire UX team at Inter IKEA for their contributions and help</w:t>
      </w:r>
      <w:r w:rsidR="00D42945" w:rsidRPr="004560CB">
        <w:t xml:space="preserve"> with insights and testing</w:t>
      </w:r>
      <w:r w:rsidRPr="004560CB">
        <w:t>.</w:t>
      </w:r>
      <w:r w:rsidR="004B1FC8" w:rsidRPr="004560CB">
        <w:t xml:space="preserve"> Secondly,</w:t>
      </w:r>
      <w:r w:rsidR="008F5087" w:rsidRPr="004560CB">
        <w:t xml:space="preserve"> I </w:t>
      </w:r>
      <w:r w:rsidR="00581B29" w:rsidRPr="004560CB">
        <w:t>am grateful</w:t>
      </w:r>
      <w:r w:rsidR="00DE2A07" w:rsidRPr="004560CB">
        <w:t xml:space="preserve"> to</w:t>
      </w:r>
      <w:r w:rsidR="004B1FC8" w:rsidRPr="004560CB">
        <w:t xml:space="preserve"> </w:t>
      </w:r>
      <w:r w:rsidR="00982EA0" w:rsidRPr="004560CB">
        <w:t>my MAU supervisor</w:t>
      </w:r>
      <w:r w:rsidR="00DA2CEB" w:rsidRPr="004560CB">
        <w:t>,</w:t>
      </w:r>
      <w:r w:rsidR="00982EA0" w:rsidRPr="004560CB">
        <w:t xml:space="preserve"> David Cuartielles</w:t>
      </w:r>
      <w:r w:rsidR="00DA2CEB" w:rsidRPr="004560CB">
        <w:t>,</w:t>
      </w:r>
      <w:r w:rsidR="00982EA0" w:rsidRPr="004560CB">
        <w:t xml:space="preserve"> for always telling me what I need to hear </w:t>
      </w:r>
      <w:r w:rsidR="00114C65">
        <w:t>rather than</w:t>
      </w:r>
      <w:r w:rsidR="00982EA0" w:rsidRPr="004560CB">
        <w:t xml:space="preserve"> what I necessarily want to hear.</w:t>
      </w:r>
      <w:r w:rsidR="00181BFF" w:rsidRPr="004560CB">
        <w:t xml:space="preserve"> </w:t>
      </w:r>
      <w:r w:rsidR="00D729CD">
        <w:t xml:space="preserve">Thirdly, </w:t>
      </w:r>
      <w:r w:rsidR="00197FAA">
        <w:t>thank you</w:t>
      </w:r>
      <w:r w:rsidR="00A416AE">
        <w:t>,</w:t>
      </w:r>
      <w:r w:rsidR="00197FAA">
        <w:t xml:space="preserve"> coffee for always being there</w:t>
      </w:r>
      <w:r w:rsidR="0029558D">
        <w:t xml:space="preserve"> in times of need</w:t>
      </w:r>
      <w:r w:rsidR="00197FAA">
        <w:t xml:space="preserve">. </w:t>
      </w:r>
      <w:r w:rsidR="00181BFF" w:rsidRPr="004560CB">
        <w:t>Lastly, a big thank you to all my friends and family who have supported me through all the highs and lows this semester.</w:t>
      </w:r>
    </w:p>
    <w:p w14:paraId="308A8379" w14:textId="77777777" w:rsidR="00D4326C" w:rsidRDefault="00D4326C">
      <w:pPr>
        <w:spacing w:after="200" w:line="276" w:lineRule="auto"/>
        <w:jc w:val="left"/>
      </w:pPr>
      <w:r>
        <w:br w:type="page"/>
      </w:r>
    </w:p>
    <w:p w14:paraId="1DE17DFE" w14:textId="05F3F65F" w:rsidR="00D8734F" w:rsidRPr="004560CB" w:rsidRDefault="00B7308E" w:rsidP="00D8734F">
      <w:pPr>
        <w:pStyle w:val="Heading1"/>
        <w:rPr>
          <w:lang w:val="en-GB"/>
        </w:rPr>
      </w:pPr>
      <w:bookmarkStart w:id="2" w:name="_Toc135132541"/>
      <w:r w:rsidRPr="004560CB">
        <w:rPr>
          <w:lang w:val="en-GB"/>
        </w:rPr>
        <w:lastRenderedPageBreak/>
        <w:t>Table of Contents</w:t>
      </w:r>
      <w:bookmarkEnd w:id="2"/>
    </w:p>
    <w:sdt>
      <w:sdtPr>
        <w:rPr>
          <w:rFonts w:ascii="Georgia" w:eastAsia="Calibri" w:hAnsi="Georgia" w:cs="Times New Roman"/>
          <w:b w:val="0"/>
          <w:bCs w:val="0"/>
          <w:color w:val="auto"/>
          <w:sz w:val="22"/>
          <w:szCs w:val="22"/>
          <w:lang w:val="en-GB" w:eastAsia="sv-SE"/>
        </w:rPr>
        <w:id w:val="-2071338360"/>
        <w:docPartObj>
          <w:docPartGallery w:val="Table of Contents"/>
          <w:docPartUnique/>
        </w:docPartObj>
      </w:sdtPr>
      <w:sdtContent>
        <w:p w14:paraId="351BADC1" w14:textId="3544BD09" w:rsidR="00D8734F" w:rsidRPr="004560CB" w:rsidRDefault="00D8734F">
          <w:pPr>
            <w:pStyle w:val="TOCHeading"/>
            <w:rPr>
              <w:lang w:val="en-GB"/>
            </w:rPr>
          </w:pPr>
          <w:r w:rsidRPr="004560CB">
            <w:rPr>
              <w:lang w:val="en-GB"/>
            </w:rPr>
            <w:t>Table of Contents</w:t>
          </w:r>
        </w:p>
        <w:p w14:paraId="66EC34BE" w14:textId="3DBB20FF" w:rsidR="00933D7D" w:rsidRDefault="00D8734F">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r w:rsidRPr="004560CB">
            <w:rPr>
              <w:b w:val="0"/>
              <w:bCs w:val="0"/>
            </w:rPr>
            <w:fldChar w:fldCharType="begin"/>
          </w:r>
          <w:r w:rsidRPr="004560CB">
            <w:instrText xml:space="preserve"> TOC \o "1-3" \h \z \u </w:instrText>
          </w:r>
          <w:r w:rsidRPr="004560CB">
            <w:rPr>
              <w:b w:val="0"/>
              <w:bCs w:val="0"/>
            </w:rPr>
            <w:fldChar w:fldCharType="separate"/>
          </w:r>
          <w:hyperlink w:anchor="_Toc135132539" w:history="1">
            <w:r w:rsidR="00933D7D" w:rsidRPr="001A3657">
              <w:rPr>
                <w:rStyle w:val="Hyperlink"/>
                <w:noProof/>
              </w:rPr>
              <w:t>1</w:t>
            </w:r>
            <w:r w:rsidR="00933D7D">
              <w:rPr>
                <w:rFonts w:eastAsiaTheme="minorEastAsia" w:cstheme="minorBidi"/>
                <w:b w:val="0"/>
                <w:bCs w:val="0"/>
                <w:i w:val="0"/>
                <w:iCs w:val="0"/>
                <w:noProof/>
                <w:kern w:val="2"/>
                <w:lang w:val="en-SE" w:eastAsia="en-GB"/>
                <w14:ligatures w14:val="standardContextual"/>
              </w:rPr>
              <w:tab/>
            </w:r>
            <w:r w:rsidR="00933D7D" w:rsidRPr="001A3657">
              <w:rPr>
                <w:rStyle w:val="Hyperlink"/>
                <w:noProof/>
              </w:rPr>
              <w:t>Abstract</w:t>
            </w:r>
            <w:r w:rsidR="00933D7D">
              <w:rPr>
                <w:noProof/>
                <w:webHidden/>
              </w:rPr>
              <w:tab/>
            </w:r>
            <w:r w:rsidR="00933D7D">
              <w:rPr>
                <w:noProof/>
                <w:webHidden/>
              </w:rPr>
              <w:fldChar w:fldCharType="begin"/>
            </w:r>
            <w:r w:rsidR="00933D7D">
              <w:rPr>
                <w:noProof/>
                <w:webHidden/>
              </w:rPr>
              <w:instrText xml:space="preserve"> PAGEREF _Toc135132539 \h </w:instrText>
            </w:r>
            <w:r w:rsidR="00933D7D">
              <w:rPr>
                <w:noProof/>
                <w:webHidden/>
              </w:rPr>
            </w:r>
            <w:r w:rsidR="00933D7D">
              <w:rPr>
                <w:noProof/>
                <w:webHidden/>
              </w:rPr>
              <w:fldChar w:fldCharType="separate"/>
            </w:r>
            <w:r w:rsidR="00355591">
              <w:rPr>
                <w:noProof/>
                <w:webHidden/>
              </w:rPr>
              <w:t>2</w:t>
            </w:r>
            <w:r w:rsidR="00933D7D">
              <w:rPr>
                <w:noProof/>
                <w:webHidden/>
              </w:rPr>
              <w:fldChar w:fldCharType="end"/>
            </w:r>
          </w:hyperlink>
        </w:p>
        <w:p w14:paraId="0EB05789" w14:textId="4E071FF0" w:rsidR="00933D7D" w:rsidRDefault="00000000">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132540" w:history="1">
            <w:r w:rsidR="00933D7D" w:rsidRPr="001A3657">
              <w:rPr>
                <w:rStyle w:val="Hyperlink"/>
                <w:noProof/>
              </w:rPr>
              <w:t>2</w:t>
            </w:r>
            <w:r w:rsidR="00933D7D">
              <w:rPr>
                <w:rFonts w:eastAsiaTheme="minorEastAsia" w:cstheme="minorBidi"/>
                <w:b w:val="0"/>
                <w:bCs w:val="0"/>
                <w:i w:val="0"/>
                <w:iCs w:val="0"/>
                <w:noProof/>
                <w:kern w:val="2"/>
                <w:lang w:val="en-SE" w:eastAsia="en-GB"/>
                <w14:ligatures w14:val="standardContextual"/>
              </w:rPr>
              <w:tab/>
            </w:r>
            <w:r w:rsidR="00933D7D" w:rsidRPr="001A3657">
              <w:rPr>
                <w:rStyle w:val="Hyperlink"/>
                <w:noProof/>
              </w:rPr>
              <w:t>Acknowledgements</w:t>
            </w:r>
            <w:r w:rsidR="00933D7D">
              <w:rPr>
                <w:noProof/>
                <w:webHidden/>
              </w:rPr>
              <w:tab/>
            </w:r>
            <w:r w:rsidR="00933D7D">
              <w:rPr>
                <w:noProof/>
                <w:webHidden/>
              </w:rPr>
              <w:fldChar w:fldCharType="begin"/>
            </w:r>
            <w:r w:rsidR="00933D7D">
              <w:rPr>
                <w:noProof/>
                <w:webHidden/>
              </w:rPr>
              <w:instrText xml:space="preserve"> PAGEREF _Toc135132540 \h </w:instrText>
            </w:r>
            <w:r w:rsidR="00933D7D">
              <w:rPr>
                <w:noProof/>
                <w:webHidden/>
              </w:rPr>
            </w:r>
            <w:r w:rsidR="00933D7D">
              <w:rPr>
                <w:noProof/>
                <w:webHidden/>
              </w:rPr>
              <w:fldChar w:fldCharType="separate"/>
            </w:r>
            <w:r w:rsidR="00355591">
              <w:rPr>
                <w:noProof/>
                <w:webHidden/>
              </w:rPr>
              <w:t>3</w:t>
            </w:r>
            <w:r w:rsidR="00933D7D">
              <w:rPr>
                <w:noProof/>
                <w:webHidden/>
              </w:rPr>
              <w:fldChar w:fldCharType="end"/>
            </w:r>
          </w:hyperlink>
        </w:p>
        <w:p w14:paraId="1E1AD593" w14:textId="5FB1F494" w:rsidR="00933D7D" w:rsidRDefault="00000000">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132541" w:history="1">
            <w:r w:rsidR="00933D7D" w:rsidRPr="001A3657">
              <w:rPr>
                <w:rStyle w:val="Hyperlink"/>
                <w:noProof/>
              </w:rPr>
              <w:t>3</w:t>
            </w:r>
            <w:r w:rsidR="00933D7D">
              <w:rPr>
                <w:rFonts w:eastAsiaTheme="minorEastAsia" w:cstheme="minorBidi"/>
                <w:b w:val="0"/>
                <w:bCs w:val="0"/>
                <w:i w:val="0"/>
                <w:iCs w:val="0"/>
                <w:noProof/>
                <w:kern w:val="2"/>
                <w:lang w:val="en-SE" w:eastAsia="en-GB"/>
                <w14:ligatures w14:val="standardContextual"/>
              </w:rPr>
              <w:tab/>
            </w:r>
            <w:r w:rsidR="00933D7D" w:rsidRPr="001A3657">
              <w:rPr>
                <w:rStyle w:val="Hyperlink"/>
                <w:noProof/>
              </w:rPr>
              <w:t>Table of Contents</w:t>
            </w:r>
            <w:r w:rsidR="00933D7D">
              <w:rPr>
                <w:noProof/>
                <w:webHidden/>
              </w:rPr>
              <w:tab/>
            </w:r>
            <w:r w:rsidR="00933D7D">
              <w:rPr>
                <w:noProof/>
                <w:webHidden/>
              </w:rPr>
              <w:fldChar w:fldCharType="begin"/>
            </w:r>
            <w:r w:rsidR="00933D7D">
              <w:rPr>
                <w:noProof/>
                <w:webHidden/>
              </w:rPr>
              <w:instrText xml:space="preserve"> PAGEREF _Toc135132541 \h </w:instrText>
            </w:r>
            <w:r w:rsidR="00933D7D">
              <w:rPr>
                <w:noProof/>
                <w:webHidden/>
              </w:rPr>
            </w:r>
            <w:r w:rsidR="00933D7D">
              <w:rPr>
                <w:noProof/>
                <w:webHidden/>
              </w:rPr>
              <w:fldChar w:fldCharType="separate"/>
            </w:r>
            <w:r w:rsidR="00355591">
              <w:rPr>
                <w:noProof/>
                <w:webHidden/>
              </w:rPr>
              <w:t>4</w:t>
            </w:r>
            <w:r w:rsidR="00933D7D">
              <w:rPr>
                <w:noProof/>
                <w:webHidden/>
              </w:rPr>
              <w:fldChar w:fldCharType="end"/>
            </w:r>
          </w:hyperlink>
        </w:p>
        <w:p w14:paraId="068021BA" w14:textId="3B28B1F3" w:rsidR="00933D7D" w:rsidRDefault="00000000">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132542" w:history="1">
            <w:r w:rsidR="00933D7D" w:rsidRPr="001A3657">
              <w:rPr>
                <w:rStyle w:val="Hyperlink"/>
                <w:noProof/>
              </w:rPr>
              <w:t>4</w:t>
            </w:r>
            <w:r w:rsidR="00933D7D">
              <w:rPr>
                <w:rFonts w:eastAsiaTheme="minorEastAsia" w:cstheme="minorBidi"/>
                <w:b w:val="0"/>
                <w:bCs w:val="0"/>
                <w:i w:val="0"/>
                <w:iCs w:val="0"/>
                <w:noProof/>
                <w:kern w:val="2"/>
                <w:lang w:val="en-SE" w:eastAsia="en-GB"/>
                <w14:ligatures w14:val="standardContextual"/>
              </w:rPr>
              <w:tab/>
            </w:r>
            <w:r w:rsidR="00933D7D" w:rsidRPr="001A3657">
              <w:rPr>
                <w:rStyle w:val="Hyperlink"/>
                <w:noProof/>
              </w:rPr>
              <w:t>Introduction</w:t>
            </w:r>
            <w:r w:rsidR="00933D7D">
              <w:rPr>
                <w:noProof/>
                <w:webHidden/>
              </w:rPr>
              <w:tab/>
            </w:r>
            <w:r w:rsidR="00933D7D">
              <w:rPr>
                <w:noProof/>
                <w:webHidden/>
              </w:rPr>
              <w:fldChar w:fldCharType="begin"/>
            </w:r>
            <w:r w:rsidR="00933D7D">
              <w:rPr>
                <w:noProof/>
                <w:webHidden/>
              </w:rPr>
              <w:instrText xml:space="preserve"> PAGEREF _Toc135132542 \h </w:instrText>
            </w:r>
            <w:r w:rsidR="00933D7D">
              <w:rPr>
                <w:noProof/>
                <w:webHidden/>
              </w:rPr>
            </w:r>
            <w:r w:rsidR="00933D7D">
              <w:rPr>
                <w:noProof/>
                <w:webHidden/>
              </w:rPr>
              <w:fldChar w:fldCharType="separate"/>
            </w:r>
            <w:r w:rsidR="00355591">
              <w:rPr>
                <w:noProof/>
                <w:webHidden/>
              </w:rPr>
              <w:t>6</w:t>
            </w:r>
            <w:r w:rsidR="00933D7D">
              <w:rPr>
                <w:noProof/>
                <w:webHidden/>
              </w:rPr>
              <w:fldChar w:fldCharType="end"/>
            </w:r>
          </w:hyperlink>
        </w:p>
        <w:p w14:paraId="7C9A8E52" w14:textId="556A8334" w:rsidR="00933D7D"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43" w:history="1">
            <w:r w:rsidR="00933D7D" w:rsidRPr="001A3657">
              <w:rPr>
                <w:rStyle w:val="Hyperlink"/>
                <w:noProof/>
              </w:rPr>
              <w:t>4.1</w:t>
            </w:r>
            <w:r w:rsidR="00933D7D">
              <w:rPr>
                <w:rFonts w:eastAsiaTheme="minorEastAsia" w:cstheme="minorBidi"/>
                <w:b w:val="0"/>
                <w:bCs w:val="0"/>
                <w:noProof/>
                <w:kern w:val="2"/>
                <w:sz w:val="24"/>
                <w:szCs w:val="24"/>
                <w:lang w:val="en-SE" w:eastAsia="en-GB"/>
                <w14:ligatures w14:val="standardContextual"/>
              </w:rPr>
              <w:tab/>
            </w:r>
            <w:r w:rsidR="00933D7D" w:rsidRPr="001A3657">
              <w:rPr>
                <w:rStyle w:val="Hyperlink"/>
                <w:noProof/>
              </w:rPr>
              <w:t>Context</w:t>
            </w:r>
            <w:r w:rsidR="00933D7D">
              <w:rPr>
                <w:noProof/>
                <w:webHidden/>
              </w:rPr>
              <w:tab/>
            </w:r>
            <w:r w:rsidR="00933D7D">
              <w:rPr>
                <w:noProof/>
                <w:webHidden/>
              </w:rPr>
              <w:fldChar w:fldCharType="begin"/>
            </w:r>
            <w:r w:rsidR="00933D7D">
              <w:rPr>
                <w:noProof/>
                <w:webHidden/>
              </w:rPr>
              <w:instrText xml:space="preserve"> PAGEREF _Toc135132543 \h </w:instrText>
            </w:r>
            <w:r w:rsidR="00933D7D">
              <w:rPr>
                <w:noProof/>
                <w:webHidden/>
              </w:rPr>
            </w:r>
            <w:r w:rsidR="00933D7D">
              <w:rPr>
                <w:noProof/>
                <w:webHidden/>
              </w:rPr>
              <w:fldChar w:fldCharType="separate"/>
            </w:r>
            <w:r w:rsidR="00355591">
              <w:rPr>
                <w:noProof/>
                <w:webHidden/>
              </w:rPr>
              <w:t>6</w:t>
            </w:r>
            <w:r w:rsidR="00933D7D">
              <w:rPr>
                <w:noProof/>
                <w:webHidden/>
              </w:rPr>
              <w:fldChar w:fldCharType="end"/>
            </w:r>
          </w:hyperlink>
        </w:p>
        <w:p w14:paraId="5052D101" w14:textId="73C5562E"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44" w:history="1">
            <w:r w:rsidR="00933D7D" w:rsidRPr="001A3657">
              <w:rPr>
                <w:rStyle w:val="Hyperlink"/>
                <w:noProof/>
              </w:rPr>
              <w:t>4.1.1</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rPr>
              <w:t>Software Development Governance</w:t>
            </w:r>
            <w:r w:rsidR="00933D7D">
              <w:rPr>
                <w:noProof/>
                <w:webHidden/>
              </w:rPr>
              <w:tab/>
            </w:r>
            <w:r w:rsidR="00933D7D">
              <w:rPr>
                <w:noProof/>
                <w:webHidden/>
              </w:rPr>
              <w:fldChar w:fldCharType="begin"/>
            </w:r>
            <w:r w:rsidR="00933D7D">
              <w:rPr>
                <w:noProof/>
                <w:webHidden/>
              </w:rPr>
              <w:instrText xml:space="preserve"> PAGEREF _Toc135132544 \h </w:instrText>
            </w:r>
            <w:r w:rsidR="00933D7D">
              <w:rPr>
                <w:noProof/>
                <w:webHidden/>
              </w:rPr>
            </w:r>
            <w:r w:rsidR="00933D7D">
              <w:rPr>
                <w:noProof/>
                <w:webHidden/>
              </w:rPr>
              <w:fldChar w:fldCharType="separate"/>
            </w:r>
            <w:r w:rsidR="00355591">
              <w:rPr>
                <w:noProof/>
                <w:webHidden/>
              </w:rPr>
              <w:t>7</w:t>
            </w:r>
            <w:r w:rsidR="00933D7D">
              <w:rPr>
                <w:noProof/>
                <w:webHidden/>
              </w:rPr>
              <w:fldChar w:fldCharType="end"/>
            </w:r>
          </w:hyperlink>
        </w:p>
        <w:p w14:paraId="1428FEE3" w14:textId="21F027F4"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45" w:history="1">
            <w:r w:rsidR="00933D7D" w:rsidRPr="001A3657">
              <w:rPr>
                <w:rStyle w:val="Hyperlink"/>
                <w:noProof/>
              </w:rPr>
              <w:t>4.1.2</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rPr>
              <w:t>Background</w:t>
            </w:r>
            <w:r w:rsidR="00933D7D">
              <w:rPr>
                <w:noProof/>
                <w:webHidden/>
              </w:rPr>
              <w:tab/>
            </w:r>
            <w:r w:rsidR="00933D7D">
              <w:rPr>
                <w:noProof/>
                <w:webHidden/>
              </w:rPr>
              <w:fldChar w:fldCharType="begin"/>
            </w:r>
            <w:r w:rsidR="00933D7D">
              <w:rPr>
                <w:noProof/>
                <w:webHidden/>
              </w:rPr>
              <w:instrText xml:space="preserve"> PAGEREF _Toc135132545 \h </w:instrText>
            </w:r>
            <w:r w:rsidR="00933D7D">
              <w:rPr>
                <w:noProof/>
                <w:webHidden/>
              </w:rPr>
            </w:r>
            <w:r w:rsidR="00933D7D">
              <w:rPr>
                <w:noProof/>
                <w:webHidden/>
              </w:rPr>
              <w:fldChar w:fldCharType="separate"/>
            </w:r>
            <w:r w:rsidR="00355591">
              <w:rPr>
                <w:noProof/>
                <w:webHidden/>
              </w:rPr>
              <w:t>8</w:t>
            </w:r>
            <w:r w:rsidR="00933D7D">
              <w:rPr>
                <w:noProof/>
                <w:webHidden/>
              </w:rPr>
              <w:fldChar w:fldCharType="end"/>
            </w:r>
          </w:hyperlink>
        </w:p>
        <w:p w14:paraId="03C7170C" w14:textId="57B36035"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46" w:history="1">
            <w:r w:rsidR="00933D7D" w:rsidRPr="001A3657">
              <w:rPr>
                <w:rStyle w:val="Hyperlink"/>
                <w:noProof/>
              </w:rPr>
              <w:t>4.1.1</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rPr>
              <w:t>Delimitations</w:t>
            </w:r>
            <w:r w:rsidR="00933D7D">
              <w:rPr>
                <w:noProof/>
                <w:webHidden/>
              </w:rPr>
              <w:tab/>
            </w:r>
            <w:r w:rsidR="00933D7D">
              <w:rPr>
                <w:noProof/>
                <w:webHidden/>
              </w:rPr>
              <w:fldChar w:fldCharType="begin"/>
            </w:r>
            <w:r w:rsidR="00933D7D">
              <w:rPr>
                <w:noProof/>
                <w:webHidden/>
              </w:rPr>
              <w:instrText xml:space="preserve"> PAGEREF _Toc135132546 \h </w:instrText>
            </w:r>
            <w:r w:rsidR="00933D7D">
              <w:rPr>
                <w:noProof/>
                <w:webHidden/>
              </w:rPr>
            </w:r>
            <w:r w:rsidR="00933D7D">
              <w:rPr>
                <w:noProof/>
                <w:webHidden/>
              </w:rPr>
              <w:fldChar w:fldCharType="separate"/>
            </w:r>
            <w:r w:rsidR="00355591">
              <w:rPr>
                <w:noProof/>
                <w:webHidden/>
              </w:rPr>
              <w:t>9</w:t>
            </w:r>
            <w:r w:rsidR="00933D7D">
              <w:rPr>
                <w:noProof/>
                <w:webHidden/>
              </w:rPr>
              <w:fldChar w:fldCharType="end"/>
            </w:r>
          </w:hyperlink>
        </w:p>
        <w:p w14:paraId="07CBCCE7" w14:textId="7295FC75" w:rsidR="00933D7D"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47" w:history="1">
            <w:r w:rsidR="00933D7D" w:rsidRPr="001A3657">
              <w:rPr>
                <w:rStyle w:val="Hyperlink"/>
                <w:noProof/>
              </w:rPr>
              <w:t>4.2</w:t>
            </w:r>
            <w:r w:rsidR="00933D7D">
              <w:rPr>
                <w:rFonts w:eastAsiaTheme="minorEastAsia" w:cstheme="minorBidi"/>
                <w:b w:val="0"/>
                <w:bCs w:val="0"/>
                <w:noProof/>
                <w:kern w:val="2"/>
                <w:sz w:val="24"/>
                <w:szCs w:val="24"/>
                <w:lang w:val="en-SE" w:eastAsia="en-GB"/>
                <w14:ligatures w14:val="standardContextual"/>
              </w:rPr>
              <w:tab/>
            </w:r>
            <w:r w:rsidR="00933D7D" w:rsidRPr="001A3657">
              <w:rPr>
                <w:rStyle w:val="Hyperlink"/>
                <w:noProof/>
              </w:rPr>
              <w:t>Related works</w:t>
            </w:r>
            <w:r w:rsidR="00933D7D">
              <w:rPr>
                <w:noProof/>
                <w:webHidden/>
              </w:rPr>
              <w:tab/>
            </w:r>
            <w:r w:rsidR="00933D7D">
              <w:rPr>
                <w:noProof/>
                <w:webHidden/>
              </w:rPr>
              <w:fldChar w:fldCharType="begin"/>
            </w:r>
            <w:r w:rsidR="00933D7D">
              <w:rPr>
                <w:noProof/>
                <w:webHidden/>
              </w:rPr>
              <w:instrText xml:space="preserve"> PAGEREF _Toc135132547 \h </w:instrText>
            </w:r>
            <w:r w:rsidR="00933D7D">
              <w:rPr>
                <w:noProof/>
                <w:webHidden/>
              </w:rPr>
            </w:r>
            <w:r w:rsidR="00933D7D">
              <w:rPr>
                <w:noProof/>
                <w:webHidden/>
              </w:rPr>
              <w:fldChar w:fldCharType="separate"/>
            </w:r>
            <w:r w:rsidR="00355591">
              <w:rPr>
                <w:noProof/>
                <w:webHidden/>
              </w:rPr>
              <w:t>9</w:t>
            </w:r>
            <w:r w:rsidR="00933D7D">
              <w:rPr>
                <w:noProof/>
                <w:webHidden/>
              </w:rPr>
              <w:fldChar w:fldCharType="end"/>
            </w:r>
          </w:hyperlink>
        </w:p>
        <w:p w14:paraId="30806D78" w14:textId="2FE8A76C"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48" w:history="1">
            <w:r w:rsidR="00933D7D" w:rsidRPr="001A3657">
              <w:rPr>
                <w:rStyle w:val="Hyperlink"/>
                <w:noProof/>
              </w:rPr>
              <w:t>4.2.1</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rPr>
              <w:t>Connected Papers</w:t>
            </w:r>
            <w:r w:rsidR="00933D7D">
              <w:rPr>
                <w:noProof/>
                <w:webHidden/>
              </w:rPr>
              <w:tab/>
            </w:r>
            <w:r w:rsidR="00933D7D">
              <w:rPr>
                <w:noProof/>
                <w:webHidden/>
              </w:rPr>
              <w:fldChar w:fldCharType="begin"/>
            </w:r>
            <w:r w:rsidR="00933D7D">
              <w:rPr>
                <w:noProof/>
                <w:webHidden/>
              </w:rPr>
              <w:instrText xml:space="preserve"> PAGEREF _Toc135132548 \h </w:instrText>
            </w:r>
            <w:r w:rsidR="00933D7D">
              <w:rPr>
                <w:noProof/>
                <w:webHidden/>
              </w:rPr>
            </w:r>
            <w:r w:rsidR="00933D7D">
              <w:rPr>
                <w:noProof/>
                <w:webHidden/>
              </w:rPr>
              <w:fldChar w:fldCharType="separate"/>
            </w:r>
            <w:r w:rsidR="00355591">
              <w:rPr>
                <w:noProof/>
                <w:webHidden/>
              </w:rPr>
              <w:t>9</w:t>
            </w:r>
            <w:r w:rsidR="00933D7D">
              <w:rPr>
                <w:noProof/>
                <w:webHidden/>
              </w:rPr>
              <w:fldChar w:fldCharType="end"/>
            </w:r>
          </w:hyperlink>
        </w:p>
        <w:p w14:paraId="49F46D3C" w14:textId="3BD166A1"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49" w:history="1">
            <w:r w:rsidR="00933D7D" w:rsidRPr="001A3657">
              <w:rPr>
                <w:rStyle w:val="Hyperlink"/>
                <w:noProof/>
              </w:rPr>
              <w:t>4.2.2</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rPr>
              <w:t>Sense.us</w:t>
            </w:r>
            <w:r w:rsidR="00933D7D">
              <w:rPr>
                <w:noProof/>
                <w:webHidden/>
              </w:rPr>
              <w:tab/>
            </w:r>
            <w:r w:rsidR="00933D7D">
              <w:rPr>
                <w:noProof/>
                <w:webHidden/>
              </w:rPr>
              <w:fldChar w:fldCharType="begin"/>
            </w:r>
            <w:r w:rsidR="00933D7D">
              <w:rPr>
                <w:noProof/>
                <w:webHidden/>
              </w:rPr>
              <w:instrText xml:space="preserve"> PAGEREF _Toc135132549 \h </w:instrText>
            </w:r>
            <w:r w:rsidR="00933D7D">
              <w:rPr>
                <w:noProof/>
                <w:webHidden/>
              </w:rPr>
            </w:r>
            <w:r w:rsidR="00933D7D">
              <w:rPr>
                <w:noProof/>
                <w:webHidden/>
              </w:rPr>
              <w:fldChar w:fldCharType="separate"/>
            </w:r>
            <w:r w:rsidR="00355591">
              <w:rPr>
                <w:noProof/>
                <w:webHidden/>
              </w:rPr>
              <w:t>11</w:t>
            </w:r>
            <w:r w:rsidR="00933D7D">
              <w:rPr>
                <w:noProof/>
                <w:webHidden/>
              </w:rPr>
              <w:fldChar w:fldCharType="end"/>
            </w:r>
          </w:hyperlink>
        </w:p>
        <w:p w14:paraId="410F6C11" w14:textId="1E2D5242"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50" w:history="1">
            <w:r w:rsidR="00933D7D" w:rsidRPr="001A3657">
              <w:rPr>
                <w:rStyle w:val="Hyperlink"/>
                <w:noProof/>
              </w:rPr>
              <w:t>4.2.3</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rPr>
              <w:t>Google Maps</w:t>
            </w:r>
            <w:r w:rsidR="00933D7D">
              <w:rPr>
                <w:noProof/>
                <w:webHidden/>
              </w:rPr>
              <w:tab/>
            </w:r>
            <w:r w:rsidR="00933D7D">
              <w:rPr>
                <w:noProof/>
                <w:webHidden/>
              </w:rPr>
              <w:fldChar w:fldCharType="begin"/>
            </w:r>
            <w:r w:rsidR="00933D7D">
              <w:rPr>
                <w:noProof/>
                <w:webHidden/>
              </w:rPr>
              <w:instrText xml:space="preserve"> PAGEREF _Toc135132550 \h </w:instrText>
            </w:r>
            <w:r w:rsidR="00933D7D">
              <w:rPr>
                <w:noProof/>
                <w:webHidden/>
              </w:rPr>
            </w:r>
            <w:r w:rsidR="00933D7D">
              <w:rPr>
                <w:noProof/>
                <w:webHidden/>
              </w:rPr>
              <w:fldChar w:fldCharType="separate"/>
            </w:r>
            <w:r w:rsidR="00355591">
              <w:rPr>
                <w:noProof/>
                <w:webHidden/>
              </w:rPr>
              <w:t>12</w:t>
            </w:r>
            <w:r w:rsidR="00933D7D">
              <w:rPr>
                <w:noProof/>
                <w:webHidden/>
              </w:rPr>
              <w:fldChar w:fldCharType="end"/>
            </w:r>
          </w:hyperlink>
        </w:p>
        <w:p w14:paraId="07B196C8" w14:textId="25F2C1BD"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51" w:history="1">
            <w:r w:rsidR="00933D7D" w:rsidRPr="001A3657">
              <w:rPr>
                <w:rStyle w:val="Hyperlink"/>
                <w:noProof/>
              </w:rPr>
              <w:t>4.2.4</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rPr>
              <w:t>Summary</w:t>
            </w:r>
            <w:r w:rsidR="00933D7D">
              <w:rPr>
                <w:noProof/>
                <w:webHidden/>
              </w:rPr>
              <w:tab/>
            </w:r>
            <w:r w:rsidR="00933D7D">
              <w:rPr>
                <w:noProof/>
                <w:webHidden/>
              </w:rPr>
              <w:fldChar w:fldCharType="begin"/>
            </w:r>
            <w:r w:rsidR="00933D7D">
              <w:rPr>
                <w:noProof/>
                <w:webHidden/>
              </w:rPr>
              <w:instrText xml:space="preserve"> PAGEREF _Toc135132551 \h </w:instrText>
            </w:r>
            <w:r w:rsidR="00933D7D">
              <w:rPr>
                <w:noProof/>
                <w:webHidden/>
              </w:rPr>
            </w:r>
            <w:r w:rsidR="00933D7D">
              <w:rPr>
                <w:noProof/>
                <w:webHidden/>
              </w:rPr>
              <w:fldChar w:fldCharType="separate"/>
            </w:r>
            <w:r w:rsidR="00355591">
              <w:rPr>
                <w:noProof/>
                <w:webHidden/>
              </w:rPr>
              <w:t>13</w:t>
            </w:r>
            <w:r w:rsidR="00933D7D">
              <w:rPr>
                <w:noProof/>
                <w:webHidden/>
              </w:rPr>
              <w:fldChar w:fldCharType="end"/>
            </w:r>
          </w:hyperlink>
        </w:p>
        <w:p w14:paraId="42F21886" w14:textId="180CCCAD" w:rsidR="00933D7D" w:rsidRDefault="00000000">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132552" w:history="1">
            <w:r w:rsidR="00933D7D" w:rsidRPr="001A3657">
              <w:rPr>
                <w:rStyle w:val="Hyperlink"/>
                <w:noProof/>
              </w:rPr>
              <w:t>5</w:t>
            </w:r>
            <w:r w:rsidR="00933D7D">
              <w:rPr>
                <w:rFonts w:eastAsiaTheme="minorEastAsia" w:cstheme="minorBidi"/>
                <w:b w:val="0"/>
                <w:bCs w:val="0"/>
                <w:i w:val="0"/>
                <w:iCs w:val="0"/>
                <w:noProof/>
                <w:kern w:val="2"/>
                <w:lang w:val="en-SE" w:eastAsia="en-GB"/>
                <w14:ligatures w14:val="standardContextual"/>
              </w:rPr>
              <w:tab/>
            </w:r>
            <w:r w:rsidR="00933D7D" w:rsidRPr="001A3657">
              <w:rPr>
                <w:rStyle w:val="Hyperlink"/>
                <w:noProof/>
              </w:rPr>
              <w:t>Theory</w:t>
            </w:r>
            <w:r w:rsidR="00933D7D">
              <w:rPr>
                <w:noProof/>
                <w:webHidden/>
              </w:rPr>
              <w:tab/>
            </w:r>
            <w:r w:rsidR="00933D7D">
              <w:rPr>
                <w:noProof/>
                <w:webHidden/>
              </w:rPr>
              <w:fldChar w:fldCharType="begin"/>
            </w:r>
            <w:r w:rsidR="00933D7D">
              <w:rPr>
                <w:noProof/>
                <w:webHidden/>
              </w:rPr>
              <w:instrText xml:space="preserve"> PAGEREF _Toc135132552 \h </w:instrText>
            </w:r>
            <w:r w:rsidR="00933D7D">
              <w:rPr>
                <w:noProof/>
                <w:webHidden/>
              </w:rPr>
            </w:r>
            <w:r w:rsidR="00933D7D">
              <w:rPr>
                <w:noProof/>
                <w:webHidden/>
              </w:rPr>
              <w:fldChar w:fldCharType="separate"/>
            </w:r>
            <w:r w:rsidR="00355591">
              <w:rPr>
                <w:noProof/>
                <w:webHidden/>
              </w:rPr>
              <w:t>14</w:t>
            </w:r>
            <w:r w:rsidR="00933D7D">
              <w:rPr>
                <w:noProof/>
                <w:webHidden/>
              </w:rPr>
              <w:fldChar w:fldCharType="end"/>
            </w:r>
          </w:hyperlink>
        </w:p>
        <w:p w14:paraId="5CA3AA6A" w14:textId="3DCB7F57" w:rsidR="00933D7D"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53" w:history="1">
            <w:r w:rsidR="00933D7D" w:rsidRPr="001A3657">
              <w:rPr>
                <w:rStyle w:val="Hyperlink"/>
                <w:noProof/>
              </w:rPr>
              <w:t>5.1</w:t>
            </w:r>
            <w:r w:rsidR="00933D7D">
              <w:rPr>
                <w:rFonts w:eastAsiaTheme="minorEastAsia" w:cstheme="minorBidi"/>
                <w:b w:val="0"/>
                <w:bCs w:val="0"/>
                <w:noProof/>
                <w:kern w:val="2"/>
                <w:sz w:val="24"/>
                <w:szCs w:val="24"/>
                <w:lang w:val="en-SE" w:eastAsia="en-GB"/>
                <w14:ligatures w14:val="standardContextual"/>
              </w:rPr>
              <w:tab/>
            </w:r>
            <w:r w:rsidR="00933D7D" w:rsidRPr="001A3657">
              <w:rPr>
                <w:rStyle w:val="Hyperlink"/>
                <w:noProof/>
              </w:rPr>
              <w:t>The current state of Visualisation Design</w:t>
            </w:r>
            <w:r w:rsidR="00933D7D">
              <w:rPr>
                <w:noProof/>
                <w:webHidden/>
              </w:rPr>
              <w:tab/>
            </w:r>
            <w:r w:rsidR="00933D7D">
              <w:rPr>
                <w:noProof/>
                <w:webHidden/>
              </w:rPr>
              <w:fldChar w:fldCharType="begin"/>
            </w:r>
            <w:r w:rsidR="00933D7D">
              <w:rPr>
                <w:noProof/>
                <w:webHidden/>
              </w:rPr>
              <w:instrText xml:space="preserve"> PAGEREF _Toc135132553 \h </w:instrText>
            </w:r>
            <w:r w:rsidR="00933D7D">
              <w:rPr>
                <w:noProof/>
                <w:webHidden/>
              </w:rPr>
            </w:r>
            <w:r w:rsidR="00933D7D">
              <w:rPr>
                <w:noProof/>
                <w:webHidden/>
              </w:rPr>
              <w:fldChar w:fldCharType="separate"/>
            </w:r>
            <w:r w:rsidR="00355591">
              <w:rPr>
                <w:noProof/>
                <w:webHidden/>
              </w:rPr>
              <w:t>14</w:t>
            </w:r>
            <w:r w:rsidR="00933D7D">
              <w:rPr>
                <w:noProof/>
                <w:webHidden/>
              </w:rPr>
              <w:fldChar w:fldCharType="end"/>
            </w:r>
          </w:hyperlink>
        </w:p>
        <w:p w14:paraId="0DCD8744" w14:textId="4D81D7EE" w:rsidR="00933D7D"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54" w:history="1">
            <w:r w:rsidR="00933D7D" w:rsidRPr="001A3657">
              <w:rPr>
                <w:rStyle w:val="Hyperlink"/>
                <w:noProof/>
              </w:rPr>
              <w:t>5.2</w:t>
            </w:r>
            <w:r w:rsidR="00933D7D">
              <w:rPr>
                <w:rFonts w:eastAsiaTheme="minorEastAsia" w:cstheme="minorBidi"/>
                <w:b w:val="0"/>
                <w:bCs w:val="0"/>
                <w:noProof/>
                <w:kern w:val="2"/>
                <w:sz w:val="24"/>
                <w:szCs w:val="24"/>
                <w:lang w:val="en-SE" w:eastAsia="en-GB"/>
                <w14:ligatures w14:val="standardContextual"/>
              </w:rPr>
              <w:tab/>
            </w:r>
            <w:r w:rsidR="00933D7D" w:rsidRPr="001A3657">
              <w:rPr>
                <w:rStyle w:val="Hyperlink"/>
                <w:noProof/>
              </w:rPr>
              <w:t>Terminology and Definitions for interactive visualisations</w:t>
            </w:r>
            <w:r w:rsidR="00933D7D">
              <w:rPr>
                <w:noProof/>
                <w:webHidden/>
              </w:rPr>
              <w:tab/>
            </w:r>
            <w:r w:rsidR="00933D7D">
              <w:rPr>
                <w:noProof/>
                <w:webHidden/>
              </w:rPr>
              <w:fldChar w:fldCharType="begin"/>
            </w:r>
            <w:r w:rsidR="00933D7D">
              <w:rPr>
                <w:noProof/>
                <w:webHidden/>
              </w:rPr>
              <w:instrText xml:space="preserve"> PAGEREF _Toc135132554 \h </w:instrText>
            </w:r>
            <w:r w:rsidR="00933D7D">
              <w:rPr>
                <w:noProof/>
                <w:webHidden/>
              </w:rPr>
            </w:r>
            <w:r w:rsidR="00933D7D">
              <w:rPr>
                <w:noProof/>
                <w:webHidden/>
              </w:rPr>
              <w:fldChar w:fldCharType="separate"/>
            </w:r>
            <w:r w:rsidR="00355591">
              <w:rPr>
                <w:noProof/>
                <w:webHidden/>
              </w:rPr>
              <w:t>16</w:t>
            </w:r>
            <w:r w:rsidR="00933D7D">
              <w:rPr>
                <w:noProof/>
                <w:webHidden/>
              </w:rPr>
              <w:fldChar w:fldCharType="end"/>
            </w:r>
          </w:hyperlink>
        </w:p>
        <w:p w14:paraId="20CAFE9E" w14:textId="5102875D" w:rsidR="00933D7D"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55" w:history="1">
            <w:r w:rsidR="00933D7D" w:rsidRPr="001A3657">
              <w:rPr>
                <w:rStyle w:val="Hyperlink"/>
                <w:noProof/>
              </w:rPr>
              <w:t>5.3</w:t>
            </w:r>
            <w:r w:rsidR="00933D7D">
              <w:rPr>
                <w:rFonts w:eastAsiaTheme="minorEastAsia" w:cstheme="minorBidi"/>
                <w:b w:val="0"/>
                <w:bCs w:val="0"/>
                <w:noProof/>
                <w:kern w:val="2"/>
                <w:sz w:val="24"/>
                <w:szCs w:val="24"/>
                <w:lang w:val="en-SE" w:eastAsia="en-GB"/>
                <w14:ligatures w14:val="standardContextual"/>
              </w:rPr>
              <w:tab/>
            </w:r>
            <w:r w:rsidR="00933D7D" w:rsidRPr="001A3657">
              <w:rPr>
                <w:rStyle w:val="Hyperlink"/>
                <w:noProof/>
              </w:rPr>
              <w:t>Designing user-centric visualisations</w:t>
            </w:r>
            <w:r w:rsidR="00933D7D">
              <w:rPr>
                <w:noProof/>
                <w:webHidden/>
              </w:rPr>
              <w:tab/>
            </w:r>
            <w:r w:rsidR="00933D7D">
              <w:rPr>
                <w:noProof/>
                <w:webHidden/>
              </w:rPr>
              <w:fldChar w:fldCharType="begin"/>
            </w:r>
            <w:r w:rsidR="00933D7D">
              <w:rPr>
                <w:noProof/>
                <w:webHidden/>
              </w:rPr>
              <w:instrText xml:space="preserve"> PAGEREF _Toc135132555 \h </w:instrText>
            </w:r>
            <w:r w:rsidR="00933D7D">
              <w:rPr>
                <w:noProof/>
                <w:webHidden/>
              </w:rPr>
            </w:r>
            <w:r w:rsidR="00933D7D">
              <w:rPr>
                <w:noProof/>
                <w:webHidden/>
              </w:rPr>
              <w:fldChar w:fldCharType="separate"/>
            </w:r>
            <w:r w:rsidR="00355591">
              <w:rPr>
                <w:noProof/>
                <w:webHidden/>
              </w:rPr>
              <w:t>18</w:t>
            </w:r>
            <w:r w:rsidR="00933D7D">
              <w:rPr>
                <w:noProof/>
                <w:webHidden/>
              </w:rPr>
              <w:fldChar w:fldCharType="end"/>
            </w:r>
          </w:hyperlink>
        </w:p>
        <w:p w14:paraId="2696AEBE" w14:textId="231CE49B" w:rsidR="00933D7D"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56" w:history="1">
            <w:r w:rsidR="00933D7D" w:rsidRPr="001A3657">
              <w:rPr>
                <w:rStyle w:val="Hyperlink"/>
                <w:noProof/>
              </w:rPr>
              <w:t>5.4</w:t>
            </w:r>
            <w:r w:rsidR="00933D7D">
              <w:rPr>
                <w:rFonts w:eastAsiaTheme="minorEastAsia" w:cstheme="minorBidi"/>
                <w:b w:val="0"/>
                <w:bCs w:val="0"/>
                <w:noProof/>
                <w:kern w:val="2"/>
                <w:sz w:val="24"/>
                <w:szCs w:val="24"/>
                <w:lang w:val="en-SE" w:eastAsia="en-GB"/>
                <w14:ligatures w14:val="standardContextual"/>
              </w:rPr>
              <w:tab/>
            </w:r>
            <w:r w:rsidR="00933D7D" w:rsidRPr="001A3657">
              <w:rPr>
                <w:rStyle w:val="Hyperlink"/>
                <w:noProof/>
              </w:rPr>
              <w:t>Summary and Implications going forward</w:t>
            </w:r>
            <w:r w:rsidR="00933D7D">
              <w:rPr>
                <w:noProof/>
                <w:webHidden/>
              </w:rPr>
              <w:tab/>
            </w:r>
            <w:r w:rsidR="00933D7D">
              <w:rPr>
                <w:noProof/>
                <w:webHidden/>
              </w:rPr>
              <w:fldChar w:fldCharType="begin"/>
            </w:r>
            <w:r w:rsidR="00933D7D">
              <w:rPr>
                <w:noProof/>
                <w:webHidden/>
              </w:rPr>
              <w:instrText xml:space="preserve"> PAGEREF _Toc135132556 \h </w:instrText>
            </w:r>
            <w:r w:rsidR="00933D7D">
              <w:rPr>
                <w:noProof/>
                <w:webHidden/>
              </w:rPr>
            </w:r>
            <w:r w:rsidR="00933D7D">
              <w:rPr>
                <w:noProof/>
                <w:webHidden/>
              </w:rPr>
              <w:fldChar w:fldCharType="separate"/>
            </w:r>
            <w:r w:rsidR="00355591">
              <w:rPr>
                <w:noProof/>
                <w:webHidden/>
              </w:rPr>
              <w:t>19</w:t>
            </w:r>
            <w:r w:rsidR="00933D7D">
              <w:rPr>
                <w:noProof/>
                <w:webHidden/>
              </w:rPr>
              <w:fldChar w:fldCharType="end"/>
            </w:r>
          </w:hyperlink>
        </w:p>
        <w:p w14:paraId="7DBA8377" w14:textId="4F0A0673"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57" w:history="1">
            <w:r w:rsidR="00933D7D" w:rsidRPr="001A3657">
              <w:rPr>
                <w:rStyle w:val="Hyperlink"/>
                <w:noProof/>
              </w:rPr>
              <w:t>5.4.1</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rPr>
              <w:t>Research question</w:t>
            </w:r>
            <w:r w:rsidR="00933D7D">
              <w:rPr>
                <w:noProof/>
                <w:webHidden/>
              </w:rPr>
              <w:tab/>
            </w:r>
            <w:r w:rsidR="00933D7D">
              <w:rPr>
                <w:noProof/>
                <w:webHidden/>
              </w:rPr>
              <w:fldChar w:fldCharType="begin"/>
            </w:r>
            <w:r w:rsidR="00933D7D">
              <w:rPr>
                <w:noProof/>
                <w:webHidden/>
              </w:rPr>
              <w:instrText xml:space="preserve"> PAGEREF _Toc135132557 \h </w:instrText>
            </w:r>
            <w:r w:rsidR="00933D7D">
              <w:rPr>
                <w:noProof/>
                <w:webHidden/>
              </w:rPr>
            </w:r>
            <w:r w:rsidR="00933D7D">
              <w:rPr>
                <w:noProof/>
                <w:webHidden/>
              </w:rPr>
              <w:fldChar w:fldCharType="separate"/>
            </w:r>
            <w:r w:rsidR="00355591">
              <w:rPr>
                <w:noProof/>
                <w:webHidden/>
              </w:rPr>
              <w:t>19</w:t>
            </w:r>
            <w:r w:rsidR="00933D7D">
              <w:rPr>
                <w:noProof/>
                <w:webHidden/>
              </w:rPr>
              <w:fldChar w:fldCharType="end"/>
            </w:r>
          </w:hyperlink>
        </w:p>
        <w:p w14:paraId="77526144" w14:textId="5B5497E1" w:rsidR="00933D7D" w:rsidRDefault="00000000">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132558" w:history="1">
            <w:r w:rsidR="00933D7D" w:rsidRPr="001A3657">
              <w:rPr>
                <w:rStyle w:val="Hyperlink"/>
                <w:noProof/>
              </w:rPr>
              <w:t>6</w:t>
            </w:r>
            <w:r w:rsidR="00933D7D">
              <w:rPr>
                <w:rFonts w:eastAsiaTheme="minorEastAsia" w:cstheme="minorBidi"/>
                <w:b w:val="0"/>
                <w:bCs w:val="0"/>
                <w:i w:val="0"/>
                <w:iCs w:val="0"/>
                <w:noProof/>
                <w:kern w:val="2"/>
                <w:lang w:val="en-SE" w:eastAsia="en-GB"/>
                <w14:ligatures w14:val="standardContextual"/>
              </w:rPr>
              <w:tab/>
            </w:r>
            <w:r w:rsidR="00933D7D" w:rsidRPr="001A3657">
              <w:rPr>
                <w:rStyle w:val="Hyperlink"/>
                <w:noProof/>
              </w:rPr>
              <w:t>Design process and methods</w:t>
            </w:r>
            <w:r w:rsidR="00933D7D">
              <w:rPr>
                <w:noProof/>
                <w:webHidden/>
              </w:rPr>
              <w:tab/>
            </w:r>
            <w:r w:rsidR="00933D7D">
              <w:rPr>
                <w:noProof/>
                <w:webHidden/>
              </w:rPr>
              <w:fldChar w:fldCharType="begin"/>
            </w:r>
            <w:r w:rsidR="00933D7D">
              <w:rPr>
                <w:noProof/>
                <w:webHidden/>
              </w:rPr>
              <w:instrText xml:space="preserve"> PAGEREF _Toc135132558 \h </w:instrText>
            </w:r>
            <w:r w:rsidR="00933D7D">
              <w:rPr>
                <w:noProof/>
                <w:webHidden/>
              </w:rPr>
            </w:r>
            <w:r w:rsidR="00933D7D">
              <w:rPr>
                <w:noProof/>
                <w:webHidden/>
              </w:rPr>
              <w:fldChar w:fldCharType="separate"/>
            </w:r>
            <w:r w:rsidR="00355591">
              <w:rPr>
                <w:noProof/>
                <w:webHidden/>
              </w:rPr>
              <w:t>20</w:t>
            </w:r>
            <w:r w:rsidR="00933D7D">
              <w:rPr>
                <w:noProof/>
                <w:webHidden/>
              </w:rPr>
              <w:fldChar w:fldCharType="end"/>
            </w:r>
          </w:hyperlink>
        </w:p>
        <w:p w14:paraId="2E6A636B" w14:textId="394D9AD9" w:rsidR="00933D7D"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59" w:history="1">
            <w:r w:rsidR="00933D7D" w:rsidRPr="001A3657">
              <w:rPr>
                <w:rStyle w:val="Hyperlink"/>
                <w:noProof/>
              </w:rPr>
              <w:t>6.1</w:t>
            </w:r>
            <w:r w:rsidR="00933D7D">
              <w:rPr>
                <w:rFonts w:eastAsiaTheme="minorEastAsia" w:cstheme="minorBidi"/>
                <w:b w:val="0"/>
                <w:bCs w:val="0"/>
                <w:noProof/>
                <w:kern w:val="2"/>
                <w:sz w:val="24"/>
                <w:szCs w:val="24"/>
                <w:lang w:val="en-SE" w:eastAsia="en-GB"/>
                <w14:ligatures w14:val="standardContextual"/>
              </w:rPr>
              <w:tab/>
            </w:r>
            <w:r w:rsidR="00933D7D" w:rsidRPr="001A3657">
              <w:rPr>
                <w:rStyle w:val="Hyperlink"/>
                <w:noProof/>
              </w:rPr>
              <w:t>Planning</w:t>
            </w:r>
            <w:r w:rsidR="00933D7D">
              <w:rPr>
                <w:noProof/>
                <w:webHidden/>
              </w:rPr>
              <w:tab/>
            </w:r>
            <w:r w:rsidR="00933D7D">
              <w:rPr>
                <w:noProof/>
                <w:webHidden/>
              </w:rPr>
              <w:fldChar w:fldCharType="begin"/>
            </w:r>
            <w:r w:rsidR="00933D7D">
              <w:rPr>
                <w:noProof/>
                <w:webHidden/>
              </w:rPr>
              <w:instrText xml:space="preserve"> PAGEREF _Toc135132559 \h </w:instrText>
            </w:r>
            <w:r w:rsidR="00933D7D">
              <w:rPr>
                <w:noProof/>
                <w:webHidden/>
              </w:rPr>
            </w:r>
            <w:r w:rsidR="00933D7D">
              <w:rPr>
                <w:noProof/>
                <w:webHidden/>
              </w:rPr>
              <w:fldChar w:fldCharType="separate"/>
            </w:r>
            <w:r w:rsidR="00355591">
              <w:rPr>
                <w:noProof/>
                <w:webHidden/>
              </w:rPr>
              <w:t>20</w:t>
            </w:r>
            <w:r w:rsidR="00933D7D">
              <w:rPr>
                <w:noProof/>
                <w:webHidden/>
              </w:rPr>
              <w:fldChar w:fldCharType="end"/>
            </w:r>
          </w:hyperlink>
        </w:p>
        <w:p w14:paraId="4274C122" w14:textId="64BCED96"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60" w:history="1">
            <w:r w:rsidR="00933D7D" w:rsidRPr="001A3657">
              <w:rPr>
                <w:rStyle w:val="Hyperlink"/>
                <w:noProof/>
              </w:rPr>
              <w:t>6.1.1</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rPr>
              <w:t>User Centred Design</w:t>
            </w:r>
            <w:r w:rsidR="00933D7D">
              <w:rPr>
                <w:noProof/>
                <w:webHidden/>
              </w:rPr>
              <w:tab/>
            </w:r>
            <w:r w:rsidR="00933D7D">
              <w:rPr>
                <w:noProof/>
                <w:webHidden/>
              </w:rPr>
              <w:fldChar w:fldCharType="begin"/>
            </w:r>
            <w:r w:rsidR="00933D7D">
              <w:rPr>
                <w:noProof/>
                <w:webHidden/>
              </w:rPr>
              <w:instrText xml:space="preserve"> PAGEREF _Toc135132560 \h </w:instrText>
            </w:r>
            <w:r w:rsidR="00933D7D">
              <w:rPr>
                <w:noProof/>
                <w:webHidden/>
              </w:rPr>
            </w:r>
            <w:r w:rsidR="00933D7D">
              <w:rPr>
                <w:noProof/>
                <w:webHidden/>
              </w:rPr>
              <w:fldChar w:fldCharType="separate"/>
            </w:r>
            <w:r w:rsidR="00355591">
              <w:rPr>
                <w:noProof/>
                <w:webHidden/>
              </w:rPr>
              <w:t>20</w:t>
            </w:r>
            <w:r w:rsidR="00933D7D">
              <w:rPr>
                <w:noProof/>
                <w:webHidden/>
              </w:rPr>
              <w:fldChar w:fldCharType="end"/>
            </w:r>
          </w:hyperlink>
        </w:p>
        <w:p w14:paraId="14221736" w14:textId="1E960672"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61" w:history="1">
            <w:r w:rsidR="00933D7D" w:rsidRPr="001A3657">
              <w:rPr>
                <w:rStyle w:val="Hyperlink"/>
                <w:noProof/>
              </w:rPr>
              <w:t>6.1.2</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rPr>
              <w:t>Literature research</w:t>
            </w:r>
            <w:r w:rsidR="00933D7D">
              <w:rPr>
                <w:noProof/>
                <w:webHidden/>
              </w:rPr>
              <w:tab/>
            </w:r>
            <w:r w:rsidR="00933D7D">
              <w:rPr>
                <w:noProof/>
                <w:webHidden/>
              </w:rPr>
              <w:fldChar w:fldCharType="begin"/>
            </w:r>
            <w:r w:rsidR="00933D7D">
              <w:rPr>
                <w:noProof/>
                <w:webHidden/>
              </w:rPr>
              <w:instrText xml:space="preserve"> PAGEREF _Toc135132561 \h </w:instrText>
            </w:r>
            <w:r w:rsidR="00933D7D">
              <w:rPr>
                <w:noProof/>
                <w:webHidden/>
              </w:rPr>
            </w:r>
            <w:r w:rsidR="00933D7D">
              <w:rPr>
                <w:noProof/>
                <w:webHidden/>
              </w:rPr>
              <w:fldChar w:fldCharType="separate"/>
            </w:r>
            <w:r w:rsidR="00355591">
              <w:rPr>
                <w:noProof/>
                <w:webHidden/>
              </w:rPr>
              <w:t>21</w:t>
            </w:r>
            <w:r w:rsidR="00933D7D">
              <w:rPr>
                <w:noProof/>
                <w:webHidden/>
              </w:rPr>
              <w:fldChar w:fldCharType="end"/>
            </w:r>
          </w:hyperlink>
        </w:p>
        <w:p w14:paraId="7AE12EA2" w14:textId="23B7FA2C"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62" w:history="1">
            <w:r w:rsidR="00933D7D" w:rsidRPr="001A3657">
              <w:rPr>
                <w:rStyle w:val="Hyperlink"/>
                <w:noProof/>
              </w:rPr>
              <w:t>6.1.3</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rPr>
              <w:t>The Double Diamond research method</w:t>
            </w:r>
            <w:r w:rsidR="00933D7D">
              <w:rPr>
                <w:noProof/>
                <w:webHidden/>
              </w:rPr>
              <w:tab/>
            </w:r>
            <w:r w:rsidR="00933D7D">
              <w:rPr>
                <w:noProof/>
                <w:webHidden/>
              </w:rPr>
              <w:fldChar w:fldCharType="begin"/>
            </w:r>
            <w:r w:rsidR="00933D7D">
              <w:rPr>
                <w:noProof/>
                <w:webHidden/>
              </w:rPr>
              <w:instrText xml:space="preserve"> PAGEREF _Toc135132562 \h </w:instrText>
            </w:r>
            <w:r w:rsidR="00933D7D">
              <w:rPr>
                <w:noProof/>
                <w:webHidden/>
              </w:rPr>
            </w:r>
            <w:r w:rsidR="00933D7D">
              <w:rPr>
                <w:noProof/>
                <w:webHidden/>
              </w:rPr>
              <w:fldChar w:fldCharType="separate"/>
            </w:r>
            <w:r w:rsidR="00355591">
              <w:rPr>
                <w:noProof/>
                <w:webHidden/>
              </w:rPr>
              <w:t>22</w:t>
            </w:r>
            <w:r w:rsidR="00933D7D">
              <w:rPr>
                <w:noProof/>
                <w:webHidden/>
              </w:rPr>
              <w:fldChar w:fldCharType="end"/>
            </w:r>
          </w:hyperlink>
        </w:p>
        <w:p w14:paraId="2BC6E9A6" w14:textId="340B80BF" w:rsidR="00933D7D"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63" w:history="1">
            <w:r w:rsidR="00933D7D" w:rsidRPr="001A3657">
              <w:rPr>
                <w:rStyle w:val="Hyperlink"/>
                <w:noProof/>
              </w:rPr>
              <w:t>6.2</w:t>
            </w:r>
            <w:r w:rsidR="00933D7D">
              <w:rPr>
                <w:rFonts w:eastAsiaTheme="minorEastAsia" w:cstheme="minorBidi"/>
                <w:b w:val="0"/>
                <w:bCs w:val="0"/>
                <w:noProof/>
                <w:kern w:val="2"/>
                <w:sz w:val="24"/>
                <w:szCs w:val="24"/>
                <w:lang w:val="en-SE" w:eastAsia="en-GB"/>
                <w14:ligatures w14:val="standardContextual"/>
              </w:rPr>
              <w:tab/>
            </w:r>
            <w:r w:rsidR="00933D7D" w:rsidRPr="001A3657">
              <w:rPr>
                <w:rStyle w:val="Hyperlink"/>
                <w:noProof/>
              </w:rPr>
              <w:t>Early design stages</w:t>
            </w:r>
            <w:r w:rsidR="00933D7D">
              <w:rPr>
                <w:noProof/>
                <w:webHidden/>
              </w:rPr>
              <w:tab/>
            </w:r>
            <w:r w:rsidR="00933D7D">
              <w:rPr>
                <w:noProof/>
                <w:webHidden/>
              </w:rPr>
              <w:fldChar w:fldCharType="begin"/>
            </w:r>
            <w:r w:rsidR="00933D7D">
              <w:rPr>
                <w:noProof/>
                <w:webHidden/>
              </w:rPr>
              <w:instrText xml:space="preserve"> PAGEREF _Toc135132563 \h </w:instrText>
            </w:r>
            <w:r w:rsidR="00933D7D">
              <w:rPr>
                <w:noProof/>
                <w:webHidden/>
              </w:rPr>
            </w:r>
            <w:r w:rsidR="00933D7D">
              <w:rPr>
                <w:noProof/>
                <w:webHidden/>
              </w:rPr>
              <w:fldChar w:fldCharType="separate"/>
            </w:r>
            <w:r w:rsidR="00355591">
              <w:rPr>
                <w:noProof/>
                <w:webHidden/>
              </w:rPr>
              <w:t>23</w:t>
            </w:r>
            <w:r w:rsidR="00933D7D">
              <w:rPr>
                <w:noProof/>
                <w:webHidden/>
              </w:rPr>
              <w:fldChar w:fldCharType="end"/>
            </w:r>
          </w:hyperlink>
        </w:p>
        <w:p w14:paraId="08FE5542" w14:textId="79D24CB1"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64" w:history="1">
            <w:r w:rsidR="00933D7D" w:rsidRPr="001A3657">
              <w:rPr>
                <w:rStyle w:val="Hyperlink"/>
                <w:noProof/>
                <w:lang w:eastAsia="en-GB"/>
              </w:rPr>
              <w:t>6.2.1</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lang w:eastAsia="en-GB"/>
              </w:rPr>
              <w:t>Exploratory discussions</w:t>
            </w:r>
            <w:r w:rsidR="00933D7D">
              <w:rPr>
                <w:noProof/>
                <w:webHidden/>
              </w:rPr>
              <w:tab/>
            </w:r>
            <w:r w:rsidR="00933D7D">
              <w:rPr>
                <w:noProof/>
                <w:webHidden/>
              </w:rPr>
              <w:fldChar w:fldCharType="begin"/>
            </w:r>
            <w:r w:rsidR="00933D7D">
              <w:rPr>
                <w:noProof/>
                <w:webHidden/>
              </w:rPr>
              <w:instrText xml:space="preserve"> PAGEREF _Toc135132564 \h </w:instrText>
            </w:r>
            <w:r w:rsidR="00933D7D">
              <w:rPr>
                <w:noProof/>
                <w:webHidden/>
              </w:rPr>
            </w:r>
            <w:r w:rsidR="00933D7D">
              <w:rPr>
                <w:noProof/>
                <w:webHidden/>
              </w:rPr>
              <w:fldChar w:fldCharType="separate"/>
            </w:r>
            <w:r w:rsidR="00355591">
              <w:rPr>
                <w:noProof/>
                <w:webHidden/>
              </w:rPr>
              <w:t>23</w:t>
            </w:r>
            <w:r w:rsidR="00933D7D">
              <w:rPr>
                <w:noProof/>
                <w:webHidden/>
              </w:rPr>
              <w:fldChar w:fldCharType="end"/>
            </w:r>
          </w:hyperlink>
        </w:p>
        <w:p w14:paraId="20197130" w14:textId="6F18A8F5"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65" w:history="1">
            <w:r w:rsidR="00933D7D" w:rsidRPr="001A3657">
              <w:rPr>
                <w:rStyle w:val="Hyperlink"/>
                <w:noProof/>
              </w:rPr>
              <w:t>6.2.2</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rPr>
              <w:t>Analysis process</w:t>
            </w:r>
            <w:r w:rsidR="00933D7D">
              <w:rPr>
                <w:noProof/>
                <w:webHidden/>
              </w:rPr>
              <w:tab/>
            </w:r>
            <w:r w:rsidR="00933D7D">
              <w:rPr>
                <w:noProof/>
                <w:webHidden/>
              </w:rPr>
              <w:fldChar w:fldCharType="begin"/>
            </w:r>
            <w:r w:rsidR="00933D7D">
              <w:rPr>
                <w:noProof/>
                <w:webHidden/>
              </w:rPr>
              <w:instrText xml:space="preserve"> PAGEREF _Toc135132565 \h </w:instrText>
            </w:r>
            <w:r w:rsidR="00933D7D">
              <w:rPr>
                <w:noProof/>
                <w:webHidden/>
              </w:rPr>
            </w:r>
            <w:r w:rsidR="00933D7D">
              <w:rPr>
                <w:noProof/>
                <w:webHidden/>
              </w:rPr>
              <w:fldChar w:fldCharType="separate"/>
            </w:r>
            <w:r w:rsidR="00355591">
              <w:rPr>
                <w:noProof/>
                <w:webHidden/>
              </w:rPr>
              <w:t>24</w:t>
            </w:r>
            <w:r w:rsidR="00933D7D">
              <w:rPr>
                <w:noProof/>
                <w:webHidden/>
              </w:rPr>
              <w:fldChar w:fldCharType="end"/>
            </w:r>
          </w:hyperlink>
        </w:p>
        <w:p w14:paraId="0B17F85C" w14:textId="21E35AE6"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66" w:history="1">
            <w:r w:rsidR="00933D7D" w:rsidRPr="001A3657">
              <w:rPr>
                <w:rStyle w:val="Hyperlink"/>
                <w:noProof/>
                <w:lang w:eastAsia="en-GB"/>
              </w:rPr>
              <w:t>6.2.3</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lang w:eastAsia="en-GB"/>
              </w:rPr>
              <w:t>Results from interviews</w:t>
            </w:r>
            <w:r w:rsidR="00933D7D">
              <w:rPr>
                <w:noProof/>
                <w:webHidden/>
              </w:rPr>
              <w:tab/>
            </w:r>
            <w:r w:rsidR="00933D7D">
              <w:rPr>
                <w:noProof/>
                <w:webHidden/>
              </w:rPr>
              <w:fldChar w:fldCharType="begin"/>
            </w:r>
            <w:r w:rsidR="00933D7D">
              <w:rPr>
                <w:noProof/>
                <w:webHidden/>
              </w:rPr>
              <w:instrText xml:space="preserve"> PAGEREF _Toc135132566 \h </w:instrText>
            </w:r>
            <w:r w:rsidR="00933D7D">
              <w:rPr>
                <w:noProof/>
                <w:webHidden/>
              </w:rPr>
            </w:r>
            <w:r w:rsidR="00933D7D">
              <w:rPr>
                <w:noProof/>
                <w:webHidden/>
              </w:rPr>
              <w:fldChar w:fldCharType="separate"/>
            </w:r>
            <w:r w:rsidR="00355591">
              <w:rPr>
                <w:noProof/>
                <w:webHidden/>
              </w:rPr>
              <w:t>25</w:t>
            </w:r>
            <w:r w:rsidR="00933D7D">
              <w:rPr>
                <w:noProof/>
                <w:webHidden/>
              </w:rPr>
              <w:fldChar w:fldCharType="end"/>
            </w:r>
          </w:hyperlink>
        </w:p>
        <w:p w14:paraId="319FA48F" w14:textId="1A3DC2C6" w:rsidR="00933D7D"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67" w:history="1">
            <w:r w:rsidR="00933D7D" w:rsidRPr="001A3657">
              <w:rPr>
                <w:rStyle w:val="Hyperlink"/>
                <w:noProof/>
              </w:rPr>
              <w:t>6.3</w:t>
            </w:r>
            <w:r w:rsidR="00933D7D">
              <w:rPr>
                <w:rFonts w:eastAsiaTheme="minorEastAsia" w:cstheme="minorBidi"/>
                <w:b w:val="0"/>
                <w:bCs w:val="0"/>
                <w:noProof/>
                <w:kern w:val="2"/>
                <w:sz w:val="24"/>
                <w:szCs w:val="24"/>
                <w:lang w:val="en-SE" w:eastAsia="en-GB"/>
                <w14:ligatures w14:val="standardContextual"/>
              </w:rPr>
              <w:tab/>
            </w:r>
            <w:r w:rsidR="00933D7D" w:rsidRPr="001A3657">
              <w:rPr>
                <w:rStyle w:val="Hyperlink"/>
                <w:noProof/>
              </w:rPr>
              <w:t>Sketching &amp; Prototyping</w:t>
            </w:r>
            <w:r w:rsidR="00933D7D">
              <w:rPr>
                <w:noProof/>
                <w:webHidden/>
              </w:rPr>
              <w:tab/>
            </w:r>
            <w:r w:rsidR="00933D7D">
              <w:rPr>
                <w:noProof/>
                <w:webHidden/>
              </w:rPr>
              <w:fldChar w:fldCharType="begin"/>
            </w:r>
            <w:r w:rsidR="00933D7D">
              <w:rPr>
                <w:noProof/>
                <w:webHidden/>
              </w:rPr>
              <w:instrText xml:space="preserve"> PAGEREF _Toc135132567 \h </w:instrText>
            </w:r>
            <w:r w:rsidR="00933D7D">
              <w:rPr>
                <w:noProof/>
                <w:webHidden/>
              </w:rPr>
            </w:r>
            <w:r w:rsidR="00933D7D">
              <w:rPr>
                <w:noProof/>
                <w:webHidden/>
              </w:rPr>
              <w:fldChar w:fldCharType="separate"/>
            </w:r>
            <w:r w:rsidR="00355591">
              <w:rPr>
                <w:noProof/>
                <w:webHidden/>
              </w:rPr>
              <w:t>29</w:t>
            </w:r>
            <w:r w:rsidR="00933D7D">
              <w:rPr>
                <w:noProof/>
                <w:webHidden/>
              </w:rPr>
              <w:fldChar w:fldCharType="end"/>
            </w:r>
          </w:hyperlink>
        </w:p>
        <w:p w14:paraId="5478D232" w14:textId="36CD7FDF"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68" w:history="1">
            <w:r w:rsidR="00933D7D" w:rsidRPr="001A3657">
              <w:rPr>
                <w:rStyle w:val="Hyperlink"/>
                <w:noProof/>
              </w:rPr>
              <w:t>6.3.1</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rPr>
              <w:t>Wizard of Oz</w:t>
            </w:r>
            <w:r w:rsidR="00933D7D">
              <w:rPr>
                <w:noProof/>
                <w:webHidden/>
              </w:rPr>
              <w:tab/>
            </w:r>
            <w:r w:rsidR="00933D7D">
              <w:rPr>
                <w:noProof/>
                <w:webHidden/>
              </w:rPr>
              <w:fldChar w:fldCharType="begin"/>
            </w:r>
            <w:r w:rsidR="00933D7D">
              <w:rPr>
                <w:noProof/>
                <w:webHidden/>
              </w:rPr>
              <w:instrText xml:space="preserve"> PAGEREF _Toc135132568 \h </w:instrText>
            </w:r>
            <w:r w:rsidR="00933D7D">
              <w:rPr>
                <w:noProof/>
                <w:webHidden/>
              </w:rPr>
            </w:r>
            <w:r w:rsidR="00933D7D">
              <w:rPr>
                <w:noProof/>
                <w:webHidden/>
              </w:rPr>
              <w:fldChar w:fldCharType="separate"/>
            </w:r>
            <w:r w:rsidR="00355591">
              <w:rPr>
                <w:noProof/>
                <w:webHidden/>
              </w:rPr>
              <w:t>30</w:t>
            </w:r>
            <w:r w:rsidR="00933D7D">
              <w:rPr>
                <w:noProof/>
                <w:webHidden/>
              </w:rPr>
              <w:fldChar w:fldCharType="end"/>
            </w:r>
          </w:hyperlink>
        </w:p>
        <w:p w14:paraId="3A24B69C" w14:textId="599CF771"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69" w:history="1">
            <w:r w:rsidR="00933D7D" w:rsidRPr="001A3657">
              <w:rPr>
                <w:rStyle w:val="Hyperlink"/>
                <w:noProof/>
              </w:rPr>
              <w:t>6.3.2</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rPr>
              <w:t>Three-point approach</w:t>
            </w:r>
            <w:r w:rsidR="00933D7D">
              <w:rPr>
                <w:noProof/>
                <w:webHidden/>
              </w:rPr>
              <w:tab/>
            </w:r>
            <w:r w:rsidR="00933D7D">
              <w:rPr>
                <w:noProof/>
                <w:webHidden/>
              </w:rPr>
              <w:fldChar w:fldCharType="begin"/>
            </w:r>
            <w:r w:rsidR="00933D7D">
              <w:rPr>
                <w:noProof/>
                <w:webHidden/>
              </w:rPr>
              <w:instrText xml:space="preserve"> PAGEREF _Toc135132569 \h </w:instrText>
            </w:r>
            <w:r w:rsidR="00933D7D">
              <w:rPr>
                <w:noProof/>
                <w:webHidden/>
              </w:rPr>
            </w:r>
            <w:r w:rsidR="00933D7D">
              <w:rPr>
                <w:noProof/>
                <w:webHidden/>
              </w:rPr>
              <w:fldChar w:fldCharType="separate"/>
            </w:r>
            <w:r w:rsidR="00355591">
              <w:rPr>
                <w:noProof/>
                <w:webHidden/>
              </w:rPr>
              <w:t>30</w:t>
            </w:r>
            <w:r w:rsidR="00933D7D">
              <w:rPr>
                <w:noProof/>
                <w:webHidden/>
              </w:rPr>
              <w:fldChar w:fldCharType="end"/>
            </w:r>
          </w:hyperlink>
        </w:p>
        <w:p w14:paraId="2D7E4E79" w14:textId="6A465C9B"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70" w:history="1">
            <w:r w:rsidR="00933D7D" w:rsidRPr="001A3657">
              <w:rPr>
                <w:rStyle w:val="Hyperlink"/>
                <w:noProof/>
              </w:rPr>
              <w:t>6.3.3</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rPr>
              <w:t>Design interactions</w:t>
            </w:r>
            <w:r w:rsidR="00933D7D">
              <w:rPr>
                <w:noProof/>
                <w:webHidden/>
              </w:rPr>
              <w:tab/>
            </w:r>
            <w:r w:rsidR="00933D7D">
              <w:rPr>
                <w:noProof/>
                <w:webHidden/>
              </w:rPr>
              <w:fldChar w:fldCharType="begin"/>
            </w:r>
            <w:r w:rsidR="00933D7D">
              <w:rPr>
                <w:noProof/>
                <w:webHidden/>
              </w:rPr>
              <w:instrText xml:space="preserve"> PAGEREF _Toc135132570 \h </w:instrText>
            </w:r>
            <w:r w:rsidR="00933D7D">
              <w:rPr>
                <w:noProof/>
                <w:webHidden/>
              </w:rPr>
            </w:r>
            <w:r w:rsidR="00933D7D">
              <w:rPr>
                <w:noProof/>
                <w:webHidden/>
              </w:rPr>
              <w:fldChar w:fldCharType="separate"/>
            </w:r>
            <w:r w:rsidR="00355591">
              <w:rPr>
                <w:noProof/>
                <w:webHidden/>
              </w:rPr>
              <w:t>32</w:t>
            </w:r>
            <w:r w:rsidR="00933D7D">
              <w:rPr>
                <w:noProof/>
                <w:webHidden/>
              </w:rPr>
              <w:fldChar w:fldCharType="end"/>
            </w:r>
          </w:hyperlink>
        </w:p>
        <w:p w14:paraId="61953C97" w14:textId="5EED42D0"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71" w:history="1">
            <w:r w:rsidR="00933D7D" w:rsidRPr="001A3657">
              <w:rPr>
                <w:rStyle w:val="Hyperlink"/>
                <w:noProof/>
              </w:rPr>
              <w:t>6.3.4</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rPr>
              <w:t>Figma and code</w:t>
            </w:r>
            <w:r w:rsidR="00933D7D">
              <w:rPr>
                <w:noProof/>
                <w:webHidden/>
              </w:rPr>
              <w:tab/>
            </w:r>
            <w:r w:rsidR="00933D7D">
              <w:rPr>
                <w:noProof/>
                <w:webHidden/>
              </w:rPr>
              <w:fldChar w:fldCharType="begin"/>
            </w:r>
            <w:r w:rsidR="00933D7D">
              <w:rPr>
                <w:noProof/>
                <w:webHidden/>
              </w:rPr>
              <w:instrText xml:space="preserve"> PAGEREF _Toc135132571 \h </w:instrText>
            </w:r>
            <w:r w:rsidR="00933D7D">
              <w:rPr>
                <w:noProof/>
                <w:webHidden/>
              </w:rPr>
            </w:r>
            <w:r w:rsidR="00933D7D">
              <w:rPr>
                <w:noProof/>
                <w:webHidden/>
              </w:rPr>
              <w:fldChar w:fldCharType="separate"/>
            </w:r>
            <w:r w:rsidR="00355591">
              <w:rPr>
                <w:noProof/>
                <w:webHidden/>
              </w:rPr>
              <w:t>33</w:t>
            </w:r>
            <w:r w:rsidR="00933D7D">
              <w:rPr>
                <w:noProof/>
                <w:webHidden/>
              </w:rPr>
              <w:fldChar w:fldCharType="end"/>
            </w:r>
          </w:hyperlink>
        </w:p>
        <w:p w14:paraId="35425562" w14:textId="747311B9" w:rsidR="00933D7D"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72" w:history="1">
            <w:r w:rsidR="00933D7D" w:rsidRPr="001A3657">
              <w:rPr>
                <w:rStyle w:val="Hyperlink"/>
                <w:noProof/>
              </w:rPr>
              <w:t>6.4</w:t>
            </w:r>
            <w:r w:rsidR="00933D7D">
              <w:rPr>
                <w:rFonts w:eastAsiaTheme="minorEastAsia" w:cstheme="minorBidi"/>
                <w:b w:val="0"/>
                <w:bCs w:val="0"/>
                <w:noProof/>
                <w:kern w:val="2"/>
                <w:sz w:val="24"/>
                <w:szCs w:val="24"/>
                <w:lang w:val="en-SE" w:eastAsia="en-GB"/>
                <w14:ligatures w14:val="standardContextual"/>
              </w:rPr>
              <w:tab/>
            </w:r>
            <w:r w:rsidR="00933D7D" w:rsidRPr="001A3657">
              <w:rPr>
                <w:rStyle w:val="Hyperlink"/>
                <w:noProof/>
              </w:rPr>
              <w:t>Usability testing</w:t>
            </w:r>
            <w:r w:rsidR="00933D7D">
              <w:rPr>
                <w:noProof/>
                <w:webHidden/>
              </w:rPr>
              <w:tab/>
            </w:r>
            <w:r w:rsidR="00933D7D">
              <w:rPr>
                <w:noProof/>
                <w:webHidden/>
              </w:rPr>
              <w:fldChar w:fldCharType="begin"/>
            </w:r>
            <w:r w:rsidR="00933D7D">
              <w:rPr>
                <w:noProof/>
                <w:webHidden/>
              </w:rPr>
              <w:instrText xml:space="preserve"> PAGEREF _Toc135132572 \h </w:instrText>
            </w:r>
            <w:r w:rsidR="00933D7D">
              <w:rPr>
                <w:noProof/>
                <w:webHidden/>
              </w:rPr>
            </w:r>
            <w:r w:rsidR="00933D7D">
              <w:rPr>
                <w:noProof/>
                <w:webHidden/>
              </w:rPr>
              <w:fldChar w:fldCharType="separate"/>
            </w:r>
            <w:r w:rsidR="00355591">
              <w:rPr>
                <w:noProof/>
                <w:webHidden/>
              </w:rPr>
              <w:t>34</w:t>
            </w:r>
            <w:r w:rsidR="00933D7D">
              <w:rPr>
                <w:noProof/>
                <w:webHidden/>
              </w:rPr>
              <w:fldChar w:fldCharType="end"/>
            </w:r>
          </w:hyperlink>
        </w:p>
        <w:p w14:paraId="4CD252FD" w14:textId="13BC2D7C"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73" w:history="1">
            <w:r w:rsidR="00933D7D" w:rsidRPr="001A3657">
              <w:rPr>
                <w:rStyle w:val="Hyperlink"/>
                <w:noProof/>
              </w:rPr>
              <w:t>6.4.1</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rPr>
              <w:t>Testing with users</w:t>
            </w:r>
            <w:r w:rsidR="00933D7D">
              <w:rPr>
                <w:noProof/>
                <w:webHidden/>
              </w:rPr>
              <w:tab/>
            </w:r>
            <w:r w:rsidR="00933D7D">
              <w:rPr>
                <w:noProof/>
                <w:webHidden/>
              </w:rPr>
              <w:fldChar w:fldCharType="begin"/>
            </w:r>
            <w:r w:rsidR="00933D7D">
              <w:rPr>
                <w:noProof/>
                <w:webHidden/>
              </w:rPr>
              <w:instrText xml:space="preserve"> PAGEREF _Toc135132573 \h </w:instrText>
            </w:r>
            <w:r w:rsidR="00933D7D">
              <w:rPr>
                <w:noProof/>
                <w:webHidden/>
              </w:rPr>
            </w:r>
            <w:r w:rsidR="00933D7D">
              <w:rPr>
                <w:noProof/>
                <w:webHidden/>
              </w:rPr>
              <w:fldChar w:fldCharType="separate"/>
            </w:r>
            <w:r w:rsidR="00355591">
              <w:rPr>
                <w:noProof/>
                <w:webHidden/>
              </w:rPr>
              <w:t>35</w:t>
            </w:r>
            <w:r w:rsidR="00933D7D">
              <w:rPr>
                <w:noProof/>
                <w:webHidden/>
              </w:rPr>
              <w:fldChar w:fldCharType="end"/>
            </w:r>
          </w:hyperlink>
        </w:p>
        <w:p w14:paraId="3BC68B34" w14:textId="17E471D7"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74" w:history="1">
            <w:r w:rsidR="00933D7D" w:rsidRPr="001A3657">
              <w:rPr>
                <w:rStyle w:val="Hyperlink"/>
                <w:noProof/>
              </w:rPr>
              <w:t>6.4.2</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rPr>
              <w:t>Iterating on the design</w:t>
            </w:r>
            <w:r w:rsidR="00933D7D">
              <w:rPr>
                <w:noProof/>
                <w:webHidden/>
              </w:rPr>
              <w:tab/>
            </w:r>
            <w:r w:rsidR="00933D7D">
              <w:rPr>
                <w:noProof/>
                <w:webHidden/>
              </w:rPr>
              <w:fldChar w:fldCharType="begin"/>
            </w:r>
            <w:r w:rsidR="00933D7D">
              <w:rPr>
                <w:noProof/>
                <w:webHidden/>
              </w:rPr>
              <w:instrText xml:space="preserve"> PAGEREF _Toc135132574 \h </w:instrText>
            </w:r>
            <w:r w:rsidR="00933D7D">
              <w:rPr>
                <w:noProof/>
                <w:webHidden/>
              </w:rPr>
            </w:r>
            <w:r w:rsidR="00933D7D">
              <w:rPr>
                <w:noProof/>
                <w:webHidden/>
              </w:rPr>
              <w:fldChar w:fldCharType="separate"/>
            </w:r>
            <w:r w:rsidR="00355591">
              <w:rPr>
                <w:noProof/>
                <w:webHidden/>
              </w:rPr>
              <w:t>35</w:t>
            </w:r>
            <w:r w:rsidR="00933D7D">
              <w:rPr>
                <w:noProof/>
                <w:webHidden/>
              </w:rPr>
              <w:fldChar w:fldCharType="end"/>
            </w:r>
          </w:hyperlink>
        </w:p>
        <w:p w14:paraId="4AD714D2" w14:textId="5E3CFC82" w:rsidR="00933D7D" w:rsidRDefault="00000000">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132575" w:history="1">
            <w:r w:rsidR="00933D7D" w:rsidRPr="001A3657">
              <w:rPr>
                <w:rStyle w:val="Hyperlink"/>
                <w:noProof/>
              </w:rPr>
              <w:t>7</w:t>
            </w:r>
            <w:r w:rsidR="00933D7D">
              <w:rPr>
                <w:rFonts w:eastAsiaTheme="minorEastAsia" w:cstheme="minorBidi"/>
                <w:b w:val="0"/>
                <w:bCs w:val="0"/>
                <w:i w:val="0"/>
                <w:iCs w:val="0"/>
                <w:noProof/>
                <w:kern w:val="2"/>
                <w:lang w:val="en-SE" w:eastAsia="en-GB"/>
                <w14:ligatures w14:val="standardContextual"/>
              </w:rPr>
              <w:tab/>
            </w:r>
            <w:r w:rsidR="00933D7D" w:rsidRPr="001A3657">
              <w:rPr>
                <w:rStyle w:val="Hyperlink"/>
                <w:noProof/>
              </w:rPr>
              <w:t>Proof of Concept</w:t>
            </w:r>
            <w:r w:rsidR="00933D7D">
              <w:rPr>
                <w:noProof/>
                <w:webHidden/>
              </w:rPr>
              <w:tab/>
            </w:r>
            <w:r w:rsidR="00933D7D">
              <w:rPr>
                <w:noProof/>
                <w:webHidden/>
              </w:rPr>
              <w:fldChar w:fldCharType="begin"/>
            </w:r>
            <w:r w:rsidR="00933D7D">
              <w:rPr>
                <w:noProof/>
                <w:webHidden/>
              </w:rPr>
              <w:instrText xml:space="preserve"> PAGEREF _Toc135132575 \h </w:instrText>
            </w:r>
            <w:r w:rsidR="00933D7D">
              <w:rPr>
                <w:noProof/>
                <w:webHidden/>
              </w:rPr>
            </w:r>
            <w:r w:rsidR="00933D7D">
              <w:rPr>
                <w:noProof/>
                <w:webHidden/>
              </w:rPr>
              <w:fldChar w:fldCharType="separate"/>
            </w:r>
            <w:r w:rsidR="00355591">
              <w:rPr>
                <w:noProof/>
                <w:webHidden/>
              </w:rPr>
              <w:t>42</w:t>
            </w:r>
            <w:r w:rsidR="00933D7D">
              <w:rPr>
                <w:noProof/>
                <w:webHidden/>
              </w:rPr>
              <w:fldChar w:fldCharType="end"/>
            </w:r>
          </w:hyperlink>
        </w:p>
        <w:p w14:paraId="38468858" w14:textId="49DBA08A" w:rsidR="00933D7D"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76" w:history="1">
            <w:r w:rsidR="00933D7D" w:rsidRPr="001A3657">
              <w:rPr>
                <w:rStyle w:val="Hyperlink"/>
                <w:noProof/>
                <w:lang w:val="en-US"/>
              </w:rPr>
              <w:t>7.1</w:t>
            </w:r>
            <w:r w:rsidR="00933D7D">
              <w:rPr>
                <w:rFonts w:eastAsiaTheme="minorEastAsia" w:cstheme="minorBidi"/>
                <w:b w:val="0"/>
                <w:bCs w:val="0"/>
                <w:noProof/>
                <w:kern w:val="2"/>
                <w:sz w:val="24"/>
                <w:szCs w:val="24"/>
                <w:lang w:val="en-SE" w:eastAsia="en-GB"/>
                <w14:ligatures w14:val="standardContextual"/>
              </w:rPr>
              <w:tab/>
            </w:r>
            <w:r w:rsidR="00933D7D" w:rsidRPr="001A3657">
              <w:rPr>
                <w:rStyle w:val="Hyperlink"/>
                <w:noProof/>
                <w:lang w:val="en-US"/>
              </w:rPr>
              <w:t>Proof of Concept as a Constructive Visualisation</w:t>
            </w:r>
            <w:r w:rsidR="00933D7D">
              <w:rPr>
                <w:noProof/>
                <w:webHidden/>
              </w:rPr>
              <w:tab/>
            </w:r>
            <w:r w:rsidR="00933D7D">
              <w:rPr>
                <w:noProof/>
                <w:webHidden/>
              </w:rPr>
              <w:fldChar w:fldCharType="begin"/>
            </w:r>
            <w:r w:rsidR="00933D7D">
              <w:rPr>
                <w:noProof/>
                <w:webHidden/>
              </w:rPr>
              <w:instrText xml:space="preserve"> PAGEREF _Toc135132576 \h </w:instrText>
            </w:r>
            <w:r w:rsidR="00933D7D">
              <w:rPr>
                <w:noProof/>
                <w:webHidden/>
              </w:rPr>
            </w:r>
            <w:r w:rsidR="00933D7D">
              <w:rPr>
                <w:noProof/>
                <w:webHidden/>
              </w:rPr>
              <w:fldChar w:fldCharType="separate"/>
            </w:r>
            <w:r w:rsidR="00355591">
              <w:rPr>
                <w:noProof/>
                <w:webHidden/>
              </w:rPr>
              <w:t>47</w:t>
            </w:r>
            <w:r w:rsidR="00933D7D">
              <w:rPr>
                <w:noProof/>
                <w:webHidden/>
              </w:rPr>
              <w:fldChar w:fldCharType="end"/>
            </w:r>
          </w:hyperlink>
        </w:p>
        <w:p w14:paraId="04E95976" w14:textId="71572002" w:rsidR="00933D7D" w:rsidRDefault="00000000">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132577" w:history="1">
            <w:r w:rsidR="00933D7D" w:rsidRPr="001A3657">
              <w:rPr>
                <w:rStyle w:val="Hyperlink"/>
                <w:noProof/>
              </w:rPr>
              <w:t>8</w:t>
            </w:r>
            <w:r w:rsidR="00933D7D">
              <w:rPr>
                <w:rFonts w:eastAsiaTheme="minorEastAsia" w:cstheme="minorBidi"/>
                <w:b w:val="0"/>
                <w:bCs w:val="0"/>
                <w:i w:val="0"/>
                <w:iCs w:val="0"/>
                <w:noProof/>
                <w:kern w:val="2"/>
                <w:lang w:val="en-SE" w:eastAsia="en-GB"/>
                <w14:ligatures w14:val="standardContextual"/>
              </w:rPr>
              <w:tab/>
            </w:r>
            <w:r w:rsidR="00933D7D" w:rsidRPr="001A3657">
              <w:rPr>
                <w:rStyle w:val="Hyperlink"/>
                <w:noProof/>
              </w:rPr>
              <w:t>Discussion</w:t>
            </w:r>
            <w:r w:rsidR="00933D7D">
              <w:rPr>
                <w:noProof/>
                <w:webHidden/>
              </w:rPr>
              <w:tab/>
            </w:r>
            <w:r w:rsidR="00933D7D">
              <w:rPr>
                <w:noProof/>
                <w:webHidden/>
              </w:rPr>
              <w:fldChar w:fldCharType="begin"/>
            </w:r>
            <w:r w:rsidR="00933D7D">
              <w:rPr>
                <w:noProof/>
                <w:webHidden/>
              </w:rPr>
              <w:instrText xml:space="preserve"> PAGEREF _Toc135132577 \h </w:instrText>
            </w:r>
            <w:r w:rsidR="00933D7D">
              <w:rPr>
                <w:noProof/>
                <w:webHidden/>
              </w:rPr>
            </w:r>
            <w:r w:rsidR="00933D7D">
              <w:rPr>
                <w:noProof/>
                <w:webHidden/>
              </w:rPr>
              <w:fldChar w:fldCharType="separate"/>
            </w:r>
            <w:r w:rsidR="00355591">
              <w:rPr>
                <w:noProof/>
                <w:webHidden/>
              </w:rPr>
              <w:t>47</w:t>
            </w:r>
            <w:r w:rsidR="00933D7D">
              <w:rPr>
                <w:noProof/>
                <w:webHidden/>
              </w:rPr>
              <w:fldChar w:fldCharType="end"/>
            </w:r>
          </w:hyperlink>
        </w:p>
        <w:p w14:paraId="0719ADE8" w14:textId="16724DF0" w:rsidR="00933D7D"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78" w:history="1">
            <w:r w:rsidR="00933D7D" w:rsidRPr="001A3657">
              <w:rPr>
                <w:rStyle w:val="Hyperlink"/>
                <w:noProof/>
              </w:rPr>
              <w:t>8.1</w:t>
            </w:r>
            <w:r w:rsidR="00933D7D">
              <w:rPr>
                <w:rFonts w:eastAsiaTheme="minorEastAsia" w:cstheme="minorBidi"/>
                <w:b w:val="0"/>
                <w:bCs w:val="0"/>
                <w:noProof/>
                <w:kern w:val="2"/>
                <w:sz w:val="24"/>
                <w:szCs w:val="24"/>
                <w:lang w:val="en-SE" w:eastAsia="en-GB"/>
                <w14:ligatures w14:val="standardContextual"/>
              </w:rPr>
              <w:tab/>
            </w:r>
            <w:r w:rsidR="00933D7D" w:rsidRPr="001A3657">
              <w:rPr>
                <w:rStyle w:val="Hyperlink"/>
                <w:noProof/>
              </w:rPr>
              <w:t>Answering research questions</w:t>
            </w:r>
            <w:r w:rsidR="00933D7D">
              <w:rPr>
                <w:noProof/>
                <w:webHidden/>
              </w:rPr>
              <w:tab/>
            </w:r>
            <w:r w:rsidR="00933D7D">
              <w:rPr>
                <w:noProof/>
                <w:webHidden/>
              </w:rPr>
              <w:fldChar w:fldCharType="begin"/>
            </w:r>
            <w:r w:rsidR="00933D7D">
              <w:rPr>
                <w:noProof/>
                <w:webHidden/>
              </w:rPr>
              <w:instrText xml:space="preserve"> PAGEREF _Toc135132578 \h </w:instrText>
            </w:r>
            <w:r w:rsidR="00933D7D">
              <w:rPr>
                <w:noProof/>
                <w:webHidden/>
              </w:rPr>
            </w:r>
            <w:r w:rsidR="00933D7D">
              <w:rPr>
                <w:noProof/>
                <w:webHidden/>
              </w:rPr>
              <w:fldChar w:fldCharType="separate"/>
            </w:r>
            <w:r w:rsidR="00355591">
              <w:rPr>
                <w:noProof/>
                <w:webHidden/>
              </w:rPr>
              <w:t>47</w:t>
            </w:r>
            <w:r w:rsidR="00933D7D">
              <w:rPr>
                <w:noProof/>
                <w:webHidden/>
              </w:rPr>
              <w:fldChar w:fldCharType="end"/>
            </w:r>
          </w:hyperlink>
        </w:p>
        <w:p w14:paraId="7F314CEF" w14:textId="2BE69413" w:rsidR="00933D7D"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79" w:history="1">
            <w:r w:rsidR="00933D7D" w:rsidRPr="001A3657">
              <w:rPr>
                <w:rStyle w:val="Hyperlink"/>
                <w:noProof/>
              </w:rPr>
              <w:t>8.2</w:t>
            </w:r>
            <w:r w:rsidR="00933D7D">
              <w:rPr>
                <w:rFonts w:eastAsiaTheme="minorEastAsia" w:cstheme="minorBidi"/>
                <w:b w:val="0"/>
                <w:bCs w:val="0"/>
                <w:noProof/>
                <w:kern w:val="2"/>
                <w:sz w:val="24"/>
                <w:szCs w:val="24"/>
                <w:lang w:val="en-SE" w:eastAsia="en-GB"/>
                <w14:ligatures w14:val="standardContextual"/>
              </w:rPr>
              <w:tab/>
            </w:r>
            <w:r w:rsidR="00933D7D" w:rsidRPr="001A3657">
              <w:rPr>
                <w:rStyle w:val="Hyperlink"/>
                <w:noProof/>
              </w:rPr>
              <w:t>The Proof-of-Concept and Literature</w:t>
            </w:r>
            <w:r w:rsidR="00933D7D">
              <w:rPr>
                <w:noProof/>
                <w:webHidden/>
              </w:rPr>
              <w:tab/>
            </w:r>
            <w:r w:rsidR="00933D7D">
              <w:rPr>
                <w:noProof/>
                <w:webHidden/>
              </w:rPr>
              <w:fldChar w:fldCharType="begin"/>
            </w:r>
            <w:r w:rsidR="00933D7D">
              <w:rPr>
                <w:noProof/>
                <w:webHidden/>
              </w:rPr>
              <w:instrText xml:space="preserve"> PAGEREF _Toc135132579 \h </w:instrText>
            </w:r>
            <w:r w:rsidR="00933D7D">
              <w:rPr>
                <w:noProof/>
                <w:webHidden/>
              </w:rPr>
            </w:r>
            <w:r w:rsidR="00933D7D">
              <w:rPr>
                <w:noProof/>
                <w:webHidden/>
              </w:rPr>
              <w:fldChar w:fldCharType="separate"/>
            </w:r>
            <w:r w:rsidR="00355591">
              <w:rPr>
                <w:noProof/>
                <w:webHidden/>
              </w:rPr>
              <w:t>49</w:t>
            </w:r>
            <w:r w:rsidR="00933D7D">
              <w:rPr>
                <w:noProof/>
                <w:webHidden/>
              </w:rPr>
              <w:fldChar w:fldCharType="end"/>
            </w:r>
          </w:hyperlink>
        </w:p>
        <w:p w14:paraId="21615ABF" w14:textId="63F6046D" w:rsidR="00933D7D"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80" w:history="1">
            <w:r w:rsidR="00933D7D" w:rsidRPr="001A3657">
              <w:rPr>
                <w:rStyle w:val="Hyperlink"/>
                <w:noProof/>
              </w:rPr>
              <w:t>8.3</w:t>
            </w:r>
            <w:r w:rsidR="00933D7D">
              <w:rPr>
                <w:rFonts w:eastAsiaTheme="minorEastAsia" w:cstheme="minorBidi"/>
                <w:b w:val="0"/>
                <w:bCs w:val="0"/>
                <w:noProof/>
                <w:kern w:val="2"/>
                <w:sz w:val="24"/>
                <w:szCs w:val="24"/>
                <w:lang w:val="en-SE" w:eastAsia="en-GB"/>
                <w14:ligatures w14:val="standardContextual"/>
              </w:rPr>
              <w:tab/>
            </w:r>
            <w:r w:rsidR="00933D7D" w:rsidRPr="001A3657">
              <w:rPr>
                <w:rStyle w:val="Hyperlink"/>
                <w:noProof/>
              </w:rPr>
              <w:t>Design Process</w:t>
            </w:r>
            <w:r w:rsidR="00933D7D">
              <w:rPr>
                <w:noProof/>
                <w:webHidden/>
              </w:rPr>
              <w:tab/>
            </w:r>
            <w:r w:rsidR="00933D7D">
              <w:rPr>
                <w:noProof/>
                <w:webHidden/>
              </w:rPr>
              <w:fldChar w:fldCharType="begin"/>
            </w:r>
            <w:r w:rsidR="00933D7D">
              <w:rPr>
                <w:noProof/>
                <w:webHidden/>
              </w:rPr>
              <w:instrText xml:space="preserve"> PAGEREF _Toc135132580 \h </w:instrText>
            </w:r>
            <w:r w:rsidR="00933D7D">
              <w:rPr>
                <w:noProof/>
                <w:webHidden/>
              </w:rPr>
            </w:r>
            <w:r w:rsidR="00933D7D">
              <w:rPr>
                <w:noProof/>
                <w:webHidden/>
              </w:rPr>
              <w:fldChar w:fldCharType="separate"/>
            </w:r>
            <w:r w:rsidR="00355591">
              <w:rPr>
                <w:noProof/>
                <w:webHidden/>
              </w:rPr>
              <w:t>50</w:t>
            </w:r>
            <w:r w:rsidR="00933D7D">
              <w:rPr>
                <w:noProof/>
                <w:webHidden/>
              </w:rPr>
              <w:fldChar w:fldCharType="end"/>
            </w:r>
          </w:hyperlink>
        </w:p>
        <w:p w14:paraId="2EE316D9" w14:textId="655B5400"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81" w:history="1">
            <w:r w:rsidR="00933D7D" w:rsidRPr="001A3657">
              <w:rPr>
                <w:rStyle w:val="Hyperlink"/>
                <w:noProof/>
              </w:rPr>
              <w:t>8.3.1</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rPr>
              <w:t>Pivoting to coding</w:t>
            </w:r>
            <w:r w:rsidR="00933D7D">
              <w:rPr>
                <w:noProof/>
                <w:webHidden/>
              </w:rPr>
              <w:tab/>
            </w:r>
            <w:r w:rsidR="00933D7D">
              <w:rPr>
                <w:noProof/>
                <w:webHidden/>
              </w:rPr>
              <w:fldChar w:fldCharType="begin"/>
            </w:r>
            <w:r w:rsidR="00933D7D">
              <w:rPr>
                <w:noProof/>
                <w:webHidden/>
              </w:rPr>
              <w:instrText xml:space="preserve"> PAGEREF _Toc135132581 \h </w:instrText>
            </w:r>
            <w:r w:rsidR="00933D7D">
              <w:rPr>
                <w:noProof/>
                <w:webHidden/>
              </w:rPr>
            </w:r>
            <w:r w:rsidR="00933D7D">
              <w:rPr>
                <w:noProof/>
                <w:webHidden/>
              </w:rPr>
              <w:fldChar w:fldCharType="separate"/>
            </w:r>
            <w:r w:rsidR="00355591">
              <w:rPr>
                <w:noProof/>
                <w:webHidden/>
              </w:rPr>
              <w:t>50</w:t>
            </w:r>
            <w:r w:rsidR="00933D7D">
              <w:rPr>
                <w:noProof/>
                <w:webHidden/>
              </w:rPr>
              <w:fldChar w:fldCharType="end"/>
            </w:r>
          </w:hyperlink>
        </w:p>
        <w:p w14:paraId="58F044EB" w14:textId="0841EAB1"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82" w:history="1">
            <w:r w:rsidR="00933D7D" w:rsidRPr="001A3657">
              <w:rPr>
                <w:rStyle w:val="Hyperlink"/>
                <w:noProof/>
              </w:rPr>
              <w:t>8.3.2</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rPr>
              <w:t>Reflections on the interview process</w:t>
            </w:r>
            <w:r w:rsidR="00933D7D">
              <w:rPr>
                <w:noProof/>
                <w:webHidden/>
              </w:rPr>
              <w:tab/>
            </w:r>
            <w:r w:rsidR="00933D7D">
              <w:rPr>
                <w:noProof/>
                <w:webHidden/>
              </w:rPr>
              <w:fldChar w:fldCharType="begin"/>
            </w:r>
            <w:r w:rsidR="00933D7D">
              <w:rPr>
                <w:noProof/>
                <w:webHidden/>
              </w:rPr>
              <w:instrText xml:space="preserve"> PAGEREF _Toc135132582 \h </w:instrText>
            </w:r>
            <w:r w:rsidR="00933D7D">
              <w:rPr>
                <w:noProof/>
                <w:webHidden/>
              </w:rPr>
            </w:r>
            <w:r w:rsidR="00933D7D">
              <w:rPr>
                <w:noProof/>
                <w:webHidden/>
              </w:rPr>
              <w:fldChar w:fldCharType="separate"/>
            </w:r>
            <w:r w:rsidR="00355591">
              <w:rPr>
                <w:noProof/>
                <w:webHidden/>
              </w:rPr>
              <w:t>50</w:t>
            </w:r>
            <w:r w:rsidR="00933D7D">
              <w:rPr>
                <w:noProof/>
                <w:webHidden/>
              </w:rPr>
              <w:fldChar w:fldCharType="end"/>
            </w:r>
          </w:hyperlink>
        </w:p>
        <w:p w14:paraId="1490CD28" w14:textId="049727A9"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83" w:history="1">
            <w:r w:rsidR="00933D7D" w:rsidRPr="001A3657">
              <w:rPr>
                <w:rStyle w:val="Hyperlink"/>
                <w:noProof/>
              </w:rPr>
              <w:t>8.3.3</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rPr>
              <w:t>Reflections on user testing</w:t>
            </w:r>
            <w:r w:rsidR="00933D7D">
              <w:rPr>
                <w:noProof/>
                <w:webHidden/>
              </w:rPr>
              <w:tab/>
            </w:r>
            <w:r w:rsidR="00933D7D">
              <w:rPr>
                <w:noProof/>
                <w:webHidden/>
              </w:rPr>
              <w:fldChar w:fldCharType="begin"/>
            </w:r>
            <w:r w:rsidR="00933D7D">
              <w:rPr>
                <w:noProof/>
                <w:webHidden/>
              </w:rPr>
              <w:instrText xml:space="preserve"> PAGEREF _Toc135132583 \h </w:instrText>
            </w:r>
            <w:r w:rsidR="00933D7D">
              <w:rPr>
                <w:noProof/>
                <w:webHidden/>
              </w:rPr>
            </w:r>
            <w:r w:rsidR="00933D7D">
              <w:rPr>
                <w:noProof/>
                <w:webHidden/>
              </w:rPr>
              <w:fldChar w:fldCharType="separate"/>
            </w:r>
            <w:r w:rsidR="00355591">
              <w:rPr>
                <w:noProof/>
                <w:webHidden/>
              </w:rPr>
              <w:t>51</w:t>
            </w:r>
            <w:r w:rsidR="00933D7D">
              <w:rPr>
                <w:noProof/>
                <w:webHidden/>
              </w:rPr>
              <w:fldChar w:fldCharType="end"/>
            </w:r>
          </w:hyperlink>
        </w:p>
        <w:p w14:paraId="121B2C95" w14:textId="695DBE0B" w:rsidR="00933D7D"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84" w:history="1">
            <w:r w:rsidR="00933D7D" w:rsidRPr="001A3657">
              <w:rPr>
                <w:rStyle w:val="Hyperlink"/>
                <w:noProof/>
              </w:rPr>
              <w:t>8.4</w:t>
            </w:r>
            <w:r w:rsidR="00933D7D">
              <w:rPr>
                <w:rFonts w:eastAsiaTheme="minorEastAsia" w:cstheme="minorBidi"/>
                <w:b w:val="0"/>
                <w:bCs w:val="0"/>
                <w:noProof/>
                <w:kern w:val="2"/>
                <w:sz w:val="24"/>
                <w:szCs w:val="24"/>
                <w:lang w:val="en-SE" w:eastAsia="en-GB"/>
                <w14:ligatures w14:val="standardContextual"/>
              </w:rPr>
              <w:tab/>
            </w:r>
            <w:r w:rsidR="00933D7D" w:rsidRPr="001A3657">
              <w:rPr>
                <w:rStyle w:val="Hyperlink"/>
                <w:noProof/>
              </w:rPr>
              <w:t>Stakeholder</w:t>
            </w:r>
            <w:r w:rsidR="00933D7D">
              <w:rPr>
                <w:noProof/>
                <w:webHidden/>
              </w:rPr>
              <w:tab/>
            </w:r>
            <w:r w:rsidR="00933D7D">
              <w:rPr>
                <w:noProof/>
                <w:webHidden/>
              </w:rPr>
              <w:fldChar w:fldCharType="begin"/>
            </w:r>
            <w:r w:rsidR="00933D7D">
              <w:rPr>
                <w:noProof/>
                <w:webHidden/>
              </w:rPr>
              <w:instrText xml:space="preserve"> PAGEREF _Toc135132584 \h </w:instrText>
            </w:r>
            <w:r w:rsidR="00933D7D">
              <w:rPr>
                <w:noProof/>
                <w:webHidden/>
              </w:rPr>
            </w:r>
            <w:r w:rsidR="00933D7D">
              <w:rPr>
                <w:noProof/>
                <w:webHidden/>
              </w:rPr>
              <w:fldChar w:fldCharType="separate"/>
            </w:r>
            <w:r w:rsidR="00355591">
              <w:rPr>
                <w:noProof/>
                <w:webHidden/>
              </w:rPr>
              <w:t>52</w:t>
            </w:r>
            <w:r w:rsidR="00933D7D">
              <w:rPr>
                <w:noProof/>
                <w:webHidden/>
              </w:rPr>
              <w:fldChar w:fldCharType="end"/>
            </w:r>
          </w:hyperlink>
        </w:p>
        <w:p w14:paraId="378A1AAF" w14:textId="4A029F34"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85" w:history="1">
            <w:r w:rsidR="00933D7D" w:rsidRPr="001A3657">
              <w:rPr>
                <w:rStyle w:val="Hyperlink"/>
                <w:noProof/>
              </w:rPr>
              <w:t>8.4.1</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rPr>
              <w:t>Prototype data faked</w:t>
            </w:r>
            <w:r w:rsidR="00933D7D">
              <w:rPr>
                <w:noProof/>
                <w:webHidden/>
              </w:rPr>
              <w:tab/>
            </w:r>
            <w:r w:rsidR="00933D7D">
              <w:rPr>
                <w:noProof/>
                <w:webHidden/>
              </w:rPr>
              <w:fldChar w:fldCharType="begin"/>
            </w:r>
            <w:r w:rsidR="00933D7D">
              <w:rPr>
                <w:noProof/>
                <w:webHidden/>
              </w:rPr>
              <w:instrText xml:space="preserve"> PAGEREF _Toc135132585 \h </w:instrText>
            </w:r>
            <w:r w:rsidR="00933D7D">
              <w:rPr>
                <w:noProof/>
                <w:webHidden/>
              </w:rPr>
            </w:r>
            <w:r w:rsidR="00933D7D">
              <w:rPr>
                <w:noProof/>
                <w:webHidden/>
              </w:rPr>
              <w:fldChar w:fldCharType="separate"/>
            </w:r>
            <w:r w:rsidR="00355591">
              <w:rPr>
                <w:noProof/>
                <w:webHidden/>
              </w:rPr>
              <w:t>52</w:t>
            </w:r>
            <w:r w:rsidR="00933D7D">
              <w:rPr>
                <w:noProof/>
                <w:webHidden/>
              </w:rPr>
              <w:fldChar w:fldCharType="end"/>
            </w:r>
          </w:hyperlink>
        </w:p>
        <w:p w14:paraId="482E7B26" w14:textId="30946A09"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86" w:history="1">
            <w:r w:rsidR="00933D7D" w:rsidRPr="001A3657">
              <w:rPr>
                <w:rStyle w:val="Hyperlink"/>
                <w:noProof/>
              </w:rPr>
              <w:t>8.4.2</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rPr>
              <w:t>Access to users</w:t>
            </w:r>
            <w:r w:rsidR="00933D7D">
              <w:rPr>
                <w:noProof/>
                <w:webHidden/>
              </w:rPr>
              <w:tab/>
            </w:r>
            <w:r w:rsidR="00933D7D">
              <w:rPr>
                <w:noProof/>
                <w:webHidden/>
              </w:rPr>
              <w:fldChar w:fldCharType="begin"/>
            </w:r>
            <w:r w:rsidR="00933D7D">
              <w:rPr>
                <w:noProof/>
                <w:webHidden/>
              </w:rPr>
              <w:instrText xml:space="preserve"> PAGEREF _Toc135132586 \h </w:instrText>
            </w:r>
            <w:r w:rsidR="00933D7D">
              <w:rPr>
                <w:noProof/>
                <w:webHidden/>
              </w:rPr>
            </w:r>
            <w:r w:rsidR="00933D7D">
              <w:rPr>
                <w:noProof/>
                <w:webHidden/>
              </w:rPr>
              <w:fldChar w:fldCharType="separate"/>
            </w:r>
            <w:r w:rsidR="00355591">
              <w:rPr>
                <w:noProof/>
                <w:webHidden/>
              </w:rPr>
              <w:t>52</w:t>
            </w:r>
            <w:r w:rsidR="00933D7D">
              <w:rPr>
                <w:noProof/>
                <w:webHidden/>
              </w:rPr>
              <w:fldChar w:fldCharType="end"/>
            </w:r>
          </w:hyperlink>
        </w:p>
        <w:p w14:paraId="3A3736E6" w14:textId="5527E0C7"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87" w:history="1">
            <w:r w:rsidR="00933D7D" w:rsidRPr="001A3657">
              <w:rPr>
                <w:rStyle w:val="Hyperlink"/>
                <w:noProof/>
              </w:rPr>
              <w:t>8.4.3</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rPr>
              <w:t>A balance between stakeholder and thesis</w:t>
            </w:r>
            <w:r w:rsidR="00933D7D">
              <w:rPr>
                <w:noProof/>
                <w:webHidden/>
              </w:rPr>
              <w:tab/>
            </w:r>
            <w:r w:rsidR="00933D7D">
              <w:rPr>
                <w:noProof/>
                <w:webHidden/>
              </w:rPr>
              <w:fldChar w:fldCharType="begin"/>
            </w:r>
            <w:r w:rsidR="00933D7D">
              <w:rPr>
                <w:noProof/>
                <w:webHidden/>
              </w:rPr>
              <w:instrText xml:space="preserve"> PAGEREF _Toc135132587 \h </w:instrText>
            </w:r>
            <w:r w:rsidR="00933D7D">
              <w:rPr>
                <w:noProof/>
                <w:webHidden/>
              </w:rPr>
            </w:r>
            <w:r w:rsidR="00933D7D">
              <w:rPr>
                <w:noProof/>
                <w:webHidden/>
              </w:rPr>
              <w:fldChar w:fldCharType="separate"/>
            </w:r>
            <w:r w:rsidR="00355591">
              <w:rPr>
                <w:noProof/>
                <w:webHidden/>
              </w:rPr>
              <w:t>53</w:t>
            </w:r>
            <w:r w:rsidR="00933D7D">
              <w:rPr>
                <w:noProof/>
                <w:webHidden/>
              </w:rPr>
              <w:fldChar w:fldCharType="end"/>
            </w:r>
          </w:hyperlink>
        </w:p>
        <w:p w14:paraId="7341E414" w14:textId="3CE2F95A"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88" w:history="1">
            <w:r w:rsidR="00933D7D" w:rsidRPr="001A3657">
              <w:rPr>
                <w:rStyle w:val="Hyperlink"/>
                <w:noProof/>
              </w:rPr>
              <w:t>8.4.4</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rPr>
              <w:t>User groups</w:t>
            </w:r>
            <w:r w:rsidR="00933D7D">
              <w:rPr>
                <w:noProof/>
                <w:webHidden/>
              </w:rPr>
              <w:tab/>
            </w:r>
            <w:r w:rsidR="00933D7D">
              <w:rPr>
                <w:noProof/>
                <w:webHidden/>
              </w:rPr>
              <w:fldChar w:fldCharType="begin"/>
            </w:r>
            <w:r w:rsidR="00933D7D">
              <w:rPr>
                <w:noProof/>
                <w:webHidden/>
              </w:rPr>
              <w:instrText xml:space="preserve"> PAGEREF _Toc135132588 \h </w:instrText>
            </w:r>
            <w:r w:rsidR="00933D7D">
              <w:rPr>
                <w:noProof/>
                <w:webHidden/>
              </w:rPr>
            </w:r>
            <w:r w:rsidR="00933D7D">
              <w:rPr>
                <w:noProof/>
                <w:webHidden/>
              </w:rPr>
              <w:fldChar w:fldCharType="separate"/>
            </w:r>
            <w:r w:rsidR="00355591">
              <w:rPr>
                <w:noProof/>
                <w:webHidden/>
              </w:rPr>
              <w:t>54</w:t>
            </w:r>
            <w:r w:rsidR="00933D7D">
              <w:rPr>
                <w:noProof/>
                <w:webHidden/>
              </w:rPr>
              <w:fldChar w:fldCharType="end"/>
            </w:r>
          </w:hyperlink>
        </w:p>
        <w:p w14:paraId="41D7BAE4" w14:textId="0067BC24" w:rsidR="00933D7D"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89" w:history="1">
            <w:r w:rsidR="00933D7D" w:rsidRPr="001A3657">
              <w:rPr>
                <w:rStyle w:val="Hyperlink"/>
                <w:noProof/>
              </w:rPr>
              <w:t>8.5</w:t>
            </w:r>
            <w:r w:rsidR="00933D7D">
              <w:rPr>
                <w:rFonts w:eastAsiaTheme="minorEastAsia" w:cstheme="minorBidi"/>
                <w:b w:val="0"/>
                <w:bCs w:val="0"/>
                <w:noProof/>
                <w:kern w:val="2"/>
                <w:sz w:val="24"/>
                <w:szCs w:val="24"/>
                <w:lang w:val="en-SE" w:eastAsia="en-GB"/>
                <w14:ligatures w14:val="standardContextual"/>
              </w:rPr>
              <w:tab/>
            </w:r>
            <w:r w:rsidR="00933D7D" w:rsidRPr="001A3657">
              <w:rPr>
                <w:rStyle w:val="Hyperlink"/>
                <w:noProof/>
              </w:rPr>
              <w:t>Governance</w:t>
            </w:r>
            <w:r w:rsidR="00933D7D">
              <w:rPr>
                <w:noProof/>
                <w:webHidden/>
              </w:rPr>
              <w:tab/>
            </w:r>
            <w:r w:rsidR="00933D7D">
              <w:rPr>
                <w:noProof/>
                <w:webHidden/>
              </w:rPr>
              <w:fldChar w:fldCharType="begin"/>
            </w:r>
            <w:r w:rsidR="00933D7D">
              <w:rPr>
                <w:noProof/>
                <w:webHidden/>
              </w:rPr>
              <w:instrText xml:space="preserve"> PAGEREF _Toc135132589 \h </w:instrText>
            </w:r>
            <w:r w:rsidR="00933D7D">
              <w:rPr>
                <w:noProof/>
                <w:webHidden/>
              </w:rPr>
            </w:r>
            <w:r w:rsidR="00933D7D">
              <w:rPr>
                <w:noProof/>
                <w:webHidden/>
              </w:rPr>
              <w:fldChar w:fldCharType="separate"/>
            </w:r>
            <w:r w:rsidR="00355591">
              <w:rPr>
                <w:noProof/>
                <w:webHidden/>
              </w:rPr>
              <w:t>54</w:t>
            </w:r>
            <w:r w:rsidR="00933D7D">
              <w:rPr>
                <w:noProof/>
                <w:webHidden/>
              </w:rPr>
              <w:fldChar w:fldCharType="end"/>
            </w:r>
          </w:hyperlink>
        </w:p>
        <w:p w14:paraId="0C299EC3" w14:textId="496CC550" w:rsidR="00933D7D"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90" w:history="1">
            <w:r w:rsidR="00933D7D" w:rsidRPr="001A3657">
              <w:rPr>
                <w:rStyle w:val="Hyperlink"/>
                <w:noProof/>
              </w:rPr>
              <w:t>8.6</w:t>
            </w:r>
            <w:r w:rsidR="00933D7D">
              <w:rPr>
                <w:rFonts w:eastAsiaTheme="minorEastAsia" w:cstheme="minorBidi"/>
                <w:b w:val="0"/>
                <w:bCs w:val="0"/>
                <w:noProof/>
                <w:kern w:val="2"/>
                <w:sz w:val="24"/>
                <w:szCs w:val="24"/>
                <w:lang w:val="en-SE" w:eastAsia="en-GB"/>
                <w14:ligatures w14:val="standardContextual"/>
              </w:rPr>
              <w:tab/>
            </w:r>
            <w:r w:rsidR="00933D7D" w:rsidRPr="001A3657">
              <w:rPr>
                <w:rStyle w:val="Hyperlink"/>
                <w:noProof/>
              </w:rPr>
              <w:t>Ethics</w:t>
            </w:r>
            <w:r w:rsidR="00933D7D">
              <w:rPr>
                <w:noProof/>
                <w:webHidden/>
              </w:rPr>
              <w:tab/>
            </w:r>
            <w:r w:rsidR="00933D7D">
              <w:rPr>
                <w:noProof/>
                <w:webHidden/>
              </w:rPr>
              <w:fldChar w:fldCharType="begin"/>
            </w:r>
            <w:r w:rsidR="00933D7D">
              <w:rPr>
                <w:noProof/>
                <w:webHidden/>
              </w:rPr>
              <w:instrText xml:space="preserve"> PAGEREF _Toc135132590 \h </w:instrText>
            </w:r>
            <w:r w:rsidR="00933D7D">
              <w:rPr>
                <w:noProof/>
                <w:webHidden/>
              </w:rPr>
            </w:r>
            <w:r w:rsidR="00933D7D">
              <w:rPr>
                <w:noProof/>
                <w:webHidden/>
              </w:rPr>
              <w:fldChar w:fldCharType="separate"/>
            </w:r>
            <w:r w:rsidR="00355591">
              <w:rPr>
                <w:noProof/>
                <w:webHidden/>
              </w:rPr>
              <w:t>55</w:t>
            </w:r>
            <w:r w:rsidR="00933D7D">
              <w:rPr>
                <w:noProof/>
                <w:webHidden/>
              </w:rPr>
              <w:fldChar w:fldCharType="end"/>
            </w:r>
          </w:hyperlink>
        </w:p>
        <w:p w14:paraId="33BC61D4" w14:textId="13CAC3D5" w:rsidR="00933D7D"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91" w:history="1">
            <w:r w:rsidR="00933D7D" w:rsidRPr="001A3657">
              <w:rPr>
                <w:rStyle w:val="Hyperlink"/>
                <w:noProof/>
              </w:rPr>
              <w:t>8.7</w:t>
            </w:r>
            <w:r w:rsidR="00933D7D">
              <w:rPr>
                <w:rFonts w:eastAsiaTheme="minorEastAsia" w:cstheme="minorBidi"/>
                <w:b w:val="0"/>
                <w:bCs w:val="0"/>
                <w:noProof/>
                <w:kern w:val="2"/>
                <w:sz w:val="24"/>
                <w:szCs w:val="24"/>
                <w:lang w:val="en-SE" w:eastAsia="en-GB"/>
                <w14:ligatures w14:val="standardContextual"/>
              </w:rPr>
              <w:tab/>
            </w:r>
            <w:r w:rsidR="00933D7D" w:rsidRPr="001A3657">
              <w:rPr>
                <w:rStyle w:val="Hyperlink"/>
                <w:noProof/>
              </w:rPr>
              <w:t>Future work</w:t>
            </w:r>
            <w:r w:rsidR="00933D7D">
              <w:rPr>
                <w:noProof/>
                <w:webHidden/>
              </w:rPr>
              <w:tab/>
            </w:r>
            <w:r w:rsidR="00933D7D">
              <w:rPr>
                <w:noProof/>
                <w:webHidden/>
              </w:rPr>
              <w:fldChar w:fldCharType="begin"/>
            </w:r>
            <w:r w:rsidR="00933D7D">
              <w:rPr>
                <w:noProof/>
                <w:webHidden/>
              </w:rPr>
              <w:instrText xml:space="preserve"> PAGEREF _Toc135132591 \h </w:instrText>
            </w:r>
            <w:r w:rsidR="00933D7D">
              <w:rPr>
                <w:noProof/>
                <w:webHidden/>
              </w:rPr>
            </w:r>
            <w:r w:rsidR="00933D7D">
              <w:rPr>
                <w:noProof/>
                <w:webHidden/>
              </w:rPr>
              <w:fldChar w:fldCharType="separate"/>
            </w:r>
            <w:r w:rsidR="00355591">
              <w:rPr>
                <w:noProof/>
                <w:webHidden/>
              </w:rPr>
              <w:t>56</w:t>
            </w:r>
            <w:r w:rsidR="00933D7D">
              <w:rPr>
                <w:noProof/>
                <w:webHidden/>
              </w:rPr>
              <w:fldChar w:fldCharType="end"/>
            </w:r>
          </w:hyperlink>
        </w:p>
        <w:p w14:paraId="5D01C453" w14:textId="537F9E8A" w:rsidR="00933D7D" w:rsidRDefault="00000000">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132592" w:history="1">
            <w:r w:rsidR="00933D7D" w:rsidRPr="001A3657">
              <w:rPr>
                <w:rStyle w:val="Hyperlink"/>
                <w:noProof/>
              </w:rPr>
              <w:t>9</w:t>
            </w:r>
            <w:r w:rsidR="00933D7D">
              <w:rPr>
                <w:rFonts w:eastAsiaTheme="minorEastAsia" w:cstheme="minorBidi"/>
                <w:b w:val="0"/>
                <w:bCs w:val="0"/>
                <w:i w:val="0"/>
                <w:iCs w:val="0"/>
                <w:noProof/>
                <w:kern w:val="2"/>
                <w:lang w:val="en-SE" w:eastAsia="en-GB"/>
                <w14:ligatures w14:val="standardContextual"/>
              </w:rPr>
              <w:tab/>
            </w:r>
            <w:r w:rsidR="00933D7D" w:rsidRPr="001A3657">
              <w:rPr>
                <w:rStyle w:val="Hyperlink"/>
                <w:noProof/>
              </w:rPr>
              <w:t>Conclusion</w:t>
            </w:r>
            <w:r w:rsidR="00933D7D">
              <w:rPr>
                <w:noProof/>
                <w:webHidden/>
              </w:rPr>
              <w:tab/>
            </w:r>
            <w:r w:rsidR="00933D7D">
              <w:rPr>
                <w:noProof/>
                <w:webHidden/>
              </w:rPr>
              <w:fldChar w:fldCharType="begin"/>
            </w:r>
            <w:r w:rsidR="00933D7D">
              <w:rPr>
                <w:noProof/>
                <w:webHidden/>
              </w:rPr>
              <w:instrText xml:space="preserve"> PAGEREF _Toc135132592 \h </w:instrText>
            </w:r>
            <w:r w:rsidR="00933D7D">
              <w:rPr>
                <w:noProof/>
                <w:webHidden/>
              </w:rPr>
            </w:r>
            <w:r w:rsidR="00933D7D">
              <w:rPr>
                <w:noProof/>
                <w:webHidden/>
              </w:rPr>
              <w:fldChar w:fldCharType="separate"/>
            </w:r>
            <w:r w:rsidR="00355591">
              <w:rPr>
                <w:noProof/>
                <w:webHidden/>
              </w:rPr>
              <w:t>56</w:t>
            </w:r>
            <w:r w:rsidR="00933D7D">
              <w:rPr>
                <w:noProof/>
                <w:webHidden/>
              </w:rPr>
              <w:fldChar w:fldCharType="end"/>
            </w:r>
          </w:hyperlink>
        </w:p>
        <w:p w14:paraId="27D59AD7" w14:textId="1AC469CD" w:rsidR="00933D7D" w:rsidRDefault="00000000">
          <w:pPr>
            <w:pStyle w:val="TOC1"/>
            <w:tabs>
              <w:tab w:val="left" w:pos="660"/>
              <w:tab w:val="right" w:leader="dot" w:pos="7395"/>
            </w:tabs>
            <w:rPr>
              <w:rFonts w:eastAsiaTheme="minorEastAsia" w:cstheme="minorBidi"/>
              <w:b w:val="0"/>
              <w:bCs w:val="0"/>
              <w:i w:val="0"/>
              <w:iCs w:val="0"/>
              <w:noProof/>
              <w:kern w:val="2"/>
              <w:lang w:val="en-SE" w:eastAsia="en-GB"/>
              <w14:ligatures w14:val="standardContextual"/>
            </w:rPr>
          </w:pPr>
          <w:hyperlink w:anchor="_Toc135132593" w:history="1">
            <w:r w:rsidR="00933D7D" w:rsidRPr="001A3657">
              <w:rPr>
                <w:rStyle w:val="Hyperlink"/>
                <w:noProof/>
              </w:rPr>
              <w:t>10</w:t>
            </w:r>
            <w:r w:rsidR="00933D7D">
              <w:rPr>
                <w:rFonts w:eastAsiaTheme="minorEastAsia" w:cstheme="minorBidi"/>
                <w:b w:val="0"/>
                <w:bCs w:val="0"/>
                <w:i w:val="0"/>
                <w:iCs w:val="0"/>
                <w:noProof/>
                <w:kern w:val="2"/>
                <w:lang w:val="en-SE" w:eastAsia="en-GB"/>
                <w14:ligatures w14:val="standardContextual"/>
              </w:rPr>
              <w:tab/>
            </w:r>
            <w:r w:rsidR="00933D7D" w:rsidRPr="001A3657">
              <w:rPr>
                <w:rStyle w:val="Hyperlink"/>
                <w:noProof/>
              </w:rPr>
              <w:t>References</w:t>
            </w:r>
            <w:r w:rsidR="00933D7D">
              <w:rPr>
                <w:noProof/>
                <w:webHidden/>
              </w:rPr>
              <w:tab/>
            </w:r>
            <w:r w:rsidR="00933D7D">
              <w:rPr>
                <w:noProof/>
                <w:webHidden/>
              </w:rPr>
              <w:fldChar w:fldCharType="begin"/>
            </w:r>
            <w:r w:rsidR="00933D7D">
              <w:rPr>
                <w:noProof/>
                <w:webHidden/>
              </w:rPr>
              <w:instrText xml:space="preserve"> PAGEREF _Toc135132593 \h </w:instrText>
            </w:r>
            <w:r w:rsidR="00933D7D">
              <w:rPr>
                <w:noProof/>
                <w:webHidden/>
              </w:rPr>
            </w:r>
            <w:r w:rsidR="00933D7D">
              <w:rPr>
                <w:noProof/>
                <w:webHidden/>
              </w:rPr>
              <w:fldChar w:fldCharType="separate"/>
            </w:r>
            <w:r w:rsidR="00355591">
              <w:rPr>
                <w:noProof/>
                <w:webHidden/>
              </w:rPr>
              <w:t>57</w:t>
            </w:r>
            <w:r w:rsidR="00933D7D">
              <w:rPr>
                <w:noProof/>
                <w:webHidden/>
              </w:rPr>
              <w:fldChar w:fldCharType="end"/>
            </w:r>
          </w:hyperlink>
        </w:p>
        <w:p w14:paraId="01E5913F" w14:textId="584293FB" w:rsidR="00D4326C" w:rsidRDefault="00D8734F">
          <w:r w:rsidRPr="004560CB">
            <w:rPr>
              <w:b/>
              <w:bCs/>
            </w:rPr>
            <w:fldChar w:fldCharType="end"/>
          </w:r>
        </w:p>
      </w:sdtContent>
    </w:sdt>
    <w:p w14:paraId="0D33F464" w14:textId="77777777" w:rsidR="00D4326C" w:rsidRDefault="00D4326C">
      <w:pPr>
        <w:spacing w:after="200" w:line="276" w:lineRule="auto"/>
        <w:jc w:val="left"/>
      </w:pPr>
      <w:r>
        <w:br w:type="page"/>
      </w:r>
    </w:p>
    <w:p w14:paraId="0B579E52" w14:textId="25ECC749" w:rsidR="00B7308E" w:rsidRPr="004560CB" w:rsidRDefault="00B7308E" w:rsidP="00013067">
      <w:pPr>
        <w:pStyle w:val="Heading1"/>
        <w:rPr>
          <w:lang w:val="en-GB"/>
        </w:rPr>
      </w:pPr>
      <w:bookmarkStart w:id="3" w:name="_Toc135132542"/>
      <w:r w:rsidRPr="004560CB">
        <w:rPr>
          <w:lang w:val="en-GB"/>
        </w:rPr>
        <w:lastRenderedPageBreak/>
        <w:t>Introduction</w:t>
      </w:r>
      <w:bookmarkEnd w:id="3"/>
    </w:p>
    <w:p w14:paraId="38B07774" w14:textId="18D67B67" w:rsidR="00D8734F" w:rsidRPr="004560CB" w:rsidRDefault="00D06B79" w:rsidP="00D8734F">
      <w:pPr>
        <w:pStyle w:val="Heading2"/>
        <w:rPr>
          <w:lang w:val="en-GB"/>
        </w:rPr>
      </w:pPr>
      <w:bookmarkStart w:id="4" w:name="_Toc135132543"/>
      <w:r w:rsidRPr="004560CB">
        <w:rPr>
          <w:lang w:val="en-GB"/>
        </w:rPr>
        <w:t>Context</w:t>
      </w:r>
      <w:bookmarkEnd w:id="4"/>
    </w:p>
    <w:p w14:paraId="1FE47859" w14:textId="4EF5D744" w:rsidR="003D128F" w:rsidRPr="001016CE" w:rsidRDefault="0031416B" w:rsidP="0031416B">
      <w:r>
        <w:t>What we could today call data visualisation began in the 1600s when Descartes designed one of the first 2D coordinate systems to plot mathematical equations</w:t>
      </w:r>
      <w:r w:rsidR="00BA5138">
        <w:t>. However,</w:t>
      </w:r>
      <w:r>
        <w:t xml:space="preserve"> simple tables have been </w:t>
      </w:r>
      <w:r w:rsidR="00CC2CF6">
        <w:t>used</w:t>
      </w:r>
      <w:r>
        <w:t xml:space="preserve"> far earlier</w:t>
      </w:r>
      <w:r w:rsidR="002C450D">
        <w:t xml:space="preserve"> </w:t>
      </w:r>
      <w:r>
        <w:fldChar w:fldCharType="begin"/>
      </w:r>
      <w:r w:rsidR="00562338">
        <w:instrText xml:space="preserve"> ADDIN ZOTERO_ITEM CSL_CITATION {"citationID":"ivk6kdJM","properties":{"formattedCitation":"(Few, 2023)","plainCitation":"(Few, 2023)","noteIndex":0},"citationItems":[{"id":7,"uris":["http://zotero.org/users/11020722/items/CMJLKSFK"],"itemData":{"id":7,"type":"webpage","abstract":"In order to visualize data effectively, we must follow design principles that are derived from an understanding of human perception, Stephen Few explains","container-title":"Interaction Design Foundation","language":"en","title":"Data Visualization for Human Perception","URL":"https://www.interaction-design.org/literature/book/the-encyclopedia-of-human-computer-interaction-2nd-ed/data-visualization-for-human-perception","author":[{"family":"Few","given":"Stephen"}],"accessed":{"date-parts":[["2023",2,1]]},"issued":{"date-parts":[["2023"]]}}}],"schema":"https://github.com/citation-style-language/schema/raw/master/csl-citation.json"} </w:instrText>
      </w:r>
      <w:r>
        <w:fldChar w:fldCharType="separate"/>
      </w:r>
      <w:r w:rsidR="00562338">
        <w:rPr>
          <w:noProof/>
        </w:rPr>
        <w:t>(Few, 2023)</w:t>
      </w:r>
      <w:r>
        <w:fldChar w:fldCharType="end"/>
      </w:r>
      <w:r w:rsidR="009545A2">
        <w:t>.</w:t>
      </w:r>
      <w:r w:rsidR="0007337A">
        <w:t xml:space="preserve"> </w:t>
      </w:r>
      <w:r w:rsidR="00D75743">
        <w:t xml:space="preserve">Since the 1600s, there have been </w:t>
      </w:r>
      <w:r w:rsidR="00553C3B">
        <w:t>technological advancements in graphing, plotting, collecting, and storing</w:t>
      </w:r>
      <w:r w:rsidR="00D25D5A">
        <w:t xml:space="preserve"> data.</w:t>
      </w:r>
      <w:r w:rsidR="0064381A">
        <w:t xml:space="preserve"> </w:t>
      </w:r>
      <w:r w:rsidR="00114C65">
        <w:t>In addition, the</w:t>
      </w:r>
      <w:r w:rsidR="0064381A">
        <w:t xml:space="preserve"> advent of the digital computer with a visual interface </w:t>
      </w:r>
      <w:r w:rsidR="00982CB0">
        <w:t xml:space="preserve">introduced new </w:t>
      </w:r>
      <w:r w:rsidR="00283490">
        <w:t>ways to design visualisation</w:t>
      </w:r>
      <w:r w:rsidR="00046858">
        <w:t>s</w:t>
      </w:r>
      <w:r w:rsidR="00982CB0">
        <w:t>.</w:t>
      </w:r>
      <w:r w:rsidR="00772BB7">
        <w:t xml:space="preserve"> Foundational for the modern perception of visualisation is the publication </w:t>
      </w:r>
      <w:r w:rsidR="00772BB7" w:rsidRPr="00772BB7">
        <w:rPr>
          <w:i/>
          <w:iCs/>
        </w:rPr>
        <w:t xml:space="preserve">Sémiologie </w:t>
      </w:r>
      <w:r w:rsidR="00772BB7">
        <w:rPr>
          <w:i/>
          <w:iCs/>
        </w:rPr>
        <w:t>G</w:t>
      </w:r>
      <w:r w:rsidR="00772BB7" w:rsidRPr="00772BB7">
        <w:rPr>
          <w:i/>
          <w:iCs/>
        </w:rPr>
        <w:t>raphique</w:t>
      </w:r>
      <w:r w:rsidR="00772BB7">
        <w:t xml:space="preserve"> by Bertin and Barbut </w:t>
      </w:r>
      <w:r w:rsidR="00772BB7">
        <w:fldChar w:fldCharType="begin"/>
      </w:r>
      <w:r w:rsidR="00562338">
        <w:instrText xml:space="preserve"> ADDIN ZOTERO_ITEM CSL_CITATION {"citationID":"oSDAJ7PZ","properties":{"formattedCitation":"(Bertin &amp; Barbut, 1968; Few, 2023)","plainCitation":"(Bertin &amp; Barbut, 1968; Few, 2023)","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id":7,"uris":["http://zotero.org/users/11020722/items/CMJLKSFK"],"itemData":{"id":7,"type":"webpage","abstract":"In order to visualize data effectively, we must follow design principles that are derived from an understanding of human perception, Stephen Few explains","container-title":"Interaction Design Foundation","language":"en","title":"Data Visualization for Human Perception","URL":"https://www.interaction-design.org/literature/book/the-encyclopedia-of-human-computer-interaction-2nd-ed/data-visualization-for-human-perception","author":[{"family":"Few","given":"Stephen"}],"accessed":{"date-parts":[["2023",2,1]]},"issued":{"date-parts":[["2023"]]}}}],"schema":"https://github.com/citation-style-language/schema/raw/master/csl-citation.json"} </w:instrText>
      </w:r>
      <w:r w:rsidR="00772BB7">
        <w:fldChar w:fldCharType="separate"/>
      </w:r>
      <w:r w:rsidR="00562338">
        <w:rPr>
          <w:noProof/>
        </w:rPr>
        <w:t>(Bertin &amp; Barbut, 1968; Few, 2023)</w:t>
      </w:r>
      <w:r w:rsidR="00772BB7">
        <w:fldChar w:fldCharType="end"/>
      </w:r>
      <w:r w:rsidR="00757ED4">
        <w:t xml:space="preserve">. </w:t>
      </w:r>
      <w:r w:rsidR="00C77D82">
        <w:t xml:space="preserve">Bertin and Barbut’s contribution was a complete classification of how to design </w:t>
      </w:r>
      <w:r w:rsidR="00A936AA">
        <w:t>and display data graphically</w:t>
      </w:r>
      <w:r w:rsidR="004E5F25">
        <w:t>.</w:t>
      </w:r>
      <w:r w:rsidR="00286DB9">
        <w:t xml:space="preserve"> </w:t>
      </w:r>
      <w:r w:rsidR="004E5F25">
        <w:t>T</w:t>
      </w:r>
      <w:r w:rsidR="00286DB9">
        <w:t xml:space="preserve">his is the first published book that aimed to set a foundation for what </w:t>
      </w:r>
      <w:r w:rsidR="009676B8">
        <w:t>was later</w:t>
      </w:r>
      <w:r w:rsidR="00286DB9">
        <w:t xml:space="preserve"> called Information Design</w:t>
      </w:r>
      <w:r w:rsidR="00A936AA">
        <w:t>.</w:t>
      </w:r>
      <w:r w:rsidR="001016CE">
        <w:t xml:space="preserve"> </w:t>
      </w:r>
      <w:r w:rsidR="001016CE">
        <w:rPr>
          <w:i/>
          <w:iCs/>
        </w:rPr>
        <w:t>Visual Complexity</w:t>
      </w:r>
      <w:r w:rsidR="001016CE">
        <w:t xml:space="preserve"> </w:t>
      </w:r>
      <w:r w:rsidR="001016CE">
        <w:fldChar w:fldCharType="begin"/>
      </w:r>
      <w:r w:rsidR="001016CE">
        <w:instrText xml:space="preserve"> ADDIN ZOTERO_ITEM CSL_CITATION {"citationID":"JTQbUAIG","properties":{"formattedCitation":"(Lima, 2023)","plainCitation":"(Lima, 2023)","noteIndex":0},"citationItems":[{"id":711,"uris":["http://zotero.org/users/11020722/items/2UHDYKDG"],"itemData":{"id":711,"type":"webpage","abstract":"VisualComplexity.com intends to be a unified resource space for anyone interested in the visualization of complex networks. The project's main goal is to leverage a critical understanding of different visualization methods, across a series of disciplines, as diverse as Biology, Social Networks or the World Wide Web. I truly hope this space can inspire, motivate and enlighten any person doing research on this field.","container-title":"A visual exploration on mapping complex networks","title":"visualcomplexity.com","URL":"http://www.visualcomplexity.com/vc/","author":[{"family":"Lima","given":"Manuel"}],"accessed":{"date-parts":[["2023",5,8]]},"issued":{"date-parts":[["2023"]]}}}],"schema":"https://github.com/citation-style-language/schema/raw/master/csl-citation.json"} </w:instrText>
      </w:r>
      <w:r w:rsidR="001016CE">
        <w:fldChar w:fldCharType="separate"/>
      </w:r>
      <w:r w:rsidR="001016CE">
        <w:rPr>
          <w:noProof/>
        </w:rPr>
        <w:t>(Lima, 2023)</w:t>
      </w:r>
      <w:r w:rsidR="001016CE">
        <w:fldChar w:fldCharType="end"/>
      </w:r>
      <w:r w:rsidR="00BC7EF0">
        <w:t xml:space="preserve"> is a modern database that collects </w:t>
      </w:r>
      <w:r w:rsidR="00D668AD">
        <w:t>various</w:t>
      </w:r>
      <w:r w:rsidR="00BC7EF0">
        <w:t xml:space="preserve"> visualisations</w:t>
      </w:r>
      <w:r w:rsidR="00755C08">
        <w:t>, including art projects, government visualisations, and other scholarly visualisations that</w:t>
      </w:r>
      <w:r w:rsidR="00742978">
        <w:t xml:space="preserve"> contribute</w:t>
      </w:r>
      <w:r w:rsidR="00283490">
        <w:t xml:space="preserve"> with</w:t>
      </w:r>
      <w:r w:rsidR="00742978">
        <w:t xml:space="preserve"> novel </w:t>
      </w:r>
      <w:r w:rsidR="005B4150">
        <w:t>approaches</w:t>
      </w:r>
      <w:r w:rsidR="00742978">
        <w:t xml:space="preserve"> to the field.</w:t>
      </w:r>
    </w:p>
    <w:p w14:paraId="13D611B8" w14:textId="6E90647E" w:rsidR="0031416B" w:rsidRDefault="0002162B" w:rsidP="0031416B">
      <w:r>
        <w:t xml:space="preserve">Another seminal addition to Information Design in the computer age is </w:t>
      </w:r>
      <w:r>
        <w:rPr>
          <w:i/>
          <w:iCs/>
        </w:rPr>
        <w:t>The Eyes Have It: A Task by Data Type Taxonomy for Information Visualisation</w:t>
      </w:r>
      <w:r w:rsidR="00B31A8F">
        <w:t xml:space="preserve"> by Ben Shneiderman </w:t>
      </w:r>
      <w:r w:rsidR="00B31A8F">
        <w:fldChar w:fldCharType="begin"/>
      </w:r>
      <w:r w:rsidR="00E41464">
        <w:instrText xml:space="preserve"> ADDIN ZOTERO_ITEM CSL_CITATION {"citationID":"60bnUp9d","properties":{"formattedCitation":"(1996)","plainCitation":"(1996)","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abel":"page","suppress-author":true}],"schema":"https://github.com/citation-style-language/schema/raw/master/csl-citation.json"} </w:instrText>
      </w:r>
      <w:r w:rsidR="00B31A8F">
        <w:fldChar w:fldCharType="separate"/>
      </w:r>
      <w:r w:rsidR="00E41464">
        <w:rPr>
          <w:noProof/>
        </w:rPr>
        <w:t>(1996)</w:t>
      </w:r>
      <w:r w:rsidR="00B31A8F">
        <w:fldChar w:fldCharType="end"/>
      </w:r>
      <w:r w:rsidR="00B31A8F">
        <w:t>.</w:t>
      </w:r>
      <w:r w:rsidR="00943F3B">
        <w:t xml:space="preserve"> </w:t>
      </w:r>
      <w:r w:rsidR="007A3C4D">
        <w:t xml:space="preserve">Shneiderman’s </w:t>
      </w:r>
      <w:r w:rsidR="00943F3B">
        <w:t>contribution provided a taxonomy which describe</w:t>
      </w:r>
      <w:r w:rsidR="00E70E8A">
        <w:t>d</w:t>
      </w:r>
      <w:r w:rsidR="00943F3B">
        <w:t xml:space="preserve"> a</w:t>
      </w:r>
      <w:r w:rsidR="00E70E8A">
        <w:t xml:space="preserve"> novel</w:t>
      </w:r>
      <w:r w:rsidR="00943F3B">
        <w:t xml:space="preserve"> approach to Visualisation Design. Most commonly</w:t>
      </w:r>
      <w:r w:rsidR="00D0041D">
        <w:t>,</w:t>
      </w:r>
      <w:r w:rsidR="00943F3B">
        <w:t xml:space="preserve"> </w:t>
      </w:r>
      <w:r w:rsidR="00AF28E6">
        <w:t xml:space="preserve">Shneiderman </w:t>
      </w:r>
      <w:r w:rsidR="004A0CC3">
        <w:t>is</w:t>
      </w:r>
      <w:r w:rsidR="00AF28E6">
        <w:t xml:space="preserve"> cited through what is referred to as </w:t>
      </w:r>
      <w:r w:rsidR="00AF28E6">
        <w:rPr>
          <w:i/>
          <w:iCs/>
        </w:rPr>
        <w:t>Shneiderman</w:t>
      </w:r>
      <w:r w:rsidR="00D0041D">
        <w:rPr>
          <w:i/>
          <w:iCs/>
        </w:rPr>
        <w:t>’</w:t>
      </w:r>
      <w:r w:rsidR="00AF28E6">
        <w:rPr>
          <w:i/>
          <w:iCs/>
        </w:rPr>
        <w:t>s mantra</w:t>
      </w:r>
      <w:r w:rsidR="00AF28E6">
        <w:t>:</w:t>
      </w:r>
    </w:p>
    <w:p w14:paraId="4B390CCC" w14:textId="3D6F4855" w:rsidR="00D74E39" w:rsidRDefault="00426C1F" w:rsidP="003F31EA">
      <w:pPr>
        <w:pStyle w:val="Quote"/>
      </w:pPr>
      <w:r>
        <w:t>“Overview first, zoom and filter, then details-on-demand</w:t>
      </w:r>
      <w:r w:rsidR="00460130">
        <w:t>.</w:t>
      </w:r>
    </w:p>
    <w:p w14:paraId="34EBF19D" w14:textId="7136BCF4" w:rsidR="00D74E39" w:rsidRDefault="00D74E39" w:rsidP="003F31EA">
      <w:pPr>
        <w:pStyle w:val="Quote"/>
      </w:pPr>
      <w:r>
        <w:t>Overview first, zoom and filter, then details-on-demand</w:t>
      </w:r>
      <w:r w:rsidR="00460130">
        <w:t>.</w:t>
      </w:r>
    </w:p>
    <w:p w14:paraId="20330464" w14:textId="5BFBC696" w:rsidR="00D74E39" w:rsidRDefault="00D74E39" w:rsidP="003F31EA">
      <w:pPr>
        <w:pStyle w:val="Quote"/>
      </w:pPr>
      <w:r>
        <w:t>Overview first, zoom and filter, then details-on-demand</w:t>
      </w:r>
      <w:r w:rsidR="00460130">
        <w:t>.</w:t>
      </w:r>
    </w:p>
    <w:p w14:paraId="7AD2D6F5" w14:textId="77777777" w:rsidR="00D74E39" w:rsidRDefault="00D74E39" w:rsidP="003F31EA">
      <w:pPr>
        <w:pStyle w:val="Quote"/>
      </w:pPr>
      <w:r>
        <w:t>Etc…</w:t>
      </w:r>
      <w:r w:rsidR="00426C1F">
        <w:t>”</w:t>
      </w:r>
    </w:p>
    <w:p w14:paraId="1AB65945" w14:textId="71D45BCE" w:rsidR="00AF28E6" w:rsidRDefault="003F31EA" w:rsidP="003F31EA">
      <w:pPr>
        <w:pStyle w:val="Quote"/>
      </w:pPr>
      <w:r>
        <w:t xml:space="preserve"> </w:t>
      </w:r>
      <w:r>
        <w:fldChar w:fldCharType="begin"/>
      </w:r>
      <w:r>
        <w:instrText xml:space="preserve"> ADDIN ZOTERO_ITEM CSL_CITATION {"citationID":"dy4xsCLP","properties":{"formattedCitation":"(Shneiderman, 1996, p. 2)","plainCitation":"(Shneiderman, 1996, p. 2)","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ocator":"2","label":"page"}],"schema":"https://github.com/citation-style-language/schema/raw/master/csl-citation.json"} </w:instrText>
      </w:r>
      <w:r>
        <w:fldChar w:fldCharType="separate"/>
      </w:r>
      <w:r>
        <w:rPr>
          <w:noProof/>
        </w:rPr>
        <w:t>(Shneiderman, 1996, p. 2)</w:t>
      </w:r>
      <w:r>
        <w:fldChar w:fldCharType="end"/>
      </w:r>
    </w:p>
    <w:p w14:paraId="09E54AD0" w14:textId="51090EC5" w:rsidR="001D36AB" w:rsidRPr="001D36AB" w:rsidRDefault="002932E2" w:rsidP="001D36AB">
      <w:r>
        <w:t>The mantra relates to how humans cognitively organise and perceive data</w:t>
      </w:r>
      <w:r w:rsidR="00B92724">
        <w:t xml:space="preserve"> and how designers can leverage that knowledge</w:t>
      </w:r>
      <w:r>
        <w:t xml:space="preserve">. </w:t>
      </w:r>
      <w:r w:rsidR="00114C65">
        <w:t>For example, instead</w:t>
      </w:r>
      <w:r w:rsidR="00B92724">
        <w:t xml:space="preserve"> of revealing all data at once</w:t>
      </w:r>
      <w:r w:rsidR="00B907CB">
        <w:t xml:space="preserve">, display a minimised summary </w:t>
      </w:r>
      <w:r w:rsidR="002353EA">
        <w:t>that the user can</w:t>
      </w:r>
      <w:r w:rsidR="00B907CB">
        <w:t xml:space="preserve"> interact with and filter to get more detailed information</w:t>
      </w:r>
      <w:r w:rsidR="0044382F">
        <w:t>. This user flow externalises cognition from the user, as Bertin and Barbut would say</w:t>
      </w:r>
      <w:r w:rsidR="002353EA">
        <w:t>, and creates a better user experience</w:t>
      </w:r>
      <w:r w:rsidR="00011D9D">
        <w:t xml:space="preserve"> </w:t>
      </w:r>
      <w:r w:rsidR="00011D9D">
        <w:fldChar w:fldCharType="begin"/>
      </w:r>
      <w:r w:rsidR="00011D9D">
        <w:instrText xml:space="preserve"> ADDIN ZOTERO_ITEM CSL_CITATION {"citationID":"mWq4IjGc","properties":{"formattedCitation":"(Bertin &amp; Barbut, 1968; Fry, 2004)","plainCitation":"(Bertin &amp; Barbut, 1968; Fry, 2004)","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id":734,"uris":["http://zotero.org/users/11020722/items/KSEF4SG6"],"itemData":{"id":734,"type":"thesis","abstract":"The ability to collect, store, and manage data is increasing quickly, but our ability to understand it remains constant. In an attempt to gain better understanding of data, fields such as information visualization, data mining and graphic design are employed, each solving an isolated part of the specific problem, but failing in a broader sense: there are too many unsolved problems in the visualization of complex data. As a solution, this dissertation proposes that the individual fields be brought together as part of a singular process titled Computational Information Design.","event-place":"Program in Media Arts and Sciences,  School of Architecture and Planning","genre":"PhD","language":"en","number-of-pages":"175","publisher":"Massachusetts Institute of Technology","publisher-place":"Program in Media Arts and Sciences,  School of Architecture and Planning","source":"Zotero","title":"Computational Information Design","author":[{"family":"Fry","given":"Benjamin"}],"accessed":{"date-parts":[["2023",5,12]]},"issued":{"date-parts":[["2004"]]}}}],"schema":"https://github.com/citation-style-language/schema/raw/master/csl-citation.json"} </w:instrText>
      </w:r>
      <w:r w:rsidR="00011D9D">
        <w:fldChar w:fldCharType="separate"/>
      </w:r>
      <w:r w:rsidR="00011D9D">
        <w:rPr>
          <w:noProof/>
        </w:rPr>
        <w:t>(Bertin &amp; Barbut, 1968; Fry, 2004)</w:t>
      </w:r>
      <w:r w:rsidR="00011D9D">
        <w:fldChar w:fldCharType="end"/>
      </w:r>
      <w:r w:rsidR="002353EA">
        <w:t>.</w:t>
      </w:r>
    </w:p>
    <w:p w14:paraId="6BF34FBD" w14:textId="5C161C82" w:rsidR="00D6063B" w:rsidRDefault="006815AB" w:rsidP="0031416B">
      <w:r>
        <w:t xml:space="preserve">However, there is a divide between the different </w:t>
      </w:r>
      <w:r w:rsidR="00A81245">
        <w:t xml:space="preserve">design fields </w:t>
      </w:r>
      <w:r w:rsidR="00E67424">
        <w:t xml:space="preserve">related to data visualisation </w:t>
      </w:r>
      <w:r>
        <w:fldChar w:fldCharType="begin"/>
      </w:r>
      <w:r w:rsidR="00927653">
        <w:instrText xml:space="preserve"> ADDIN ZOTERO_ITEM CSL_CITATION {"citationID":"ONziQgTr","properties":{"formattedCitation":"(Fry, 2004)","plainCitation":"(Fry, 2004)","noteIndex":0},"citationItems":[{"id":734,"uris":["http://zotero.org/users/11020722/items/KSEF4SG6"],"itemData":{"id":734,"type":"thesis","abstract":"The ability to collect, store, and manage data is increasing quickly, but our ability to understand it remains constant. In an attempt to gain better understanding of data, fields such as information visualization, data mining and graphic design are employed, each solving an isolated part of the specific problem, but failing in a broader sense: there are too many unsolved problems in the visualization of complex data. As a solution, this dissertation proposes that the individual fields be brought together as part of a singular process titled Computational Information Design.","event-place":"Program in Media Arts and Sciences,  School of Architecture and Planning","genre":"PhD","language":"en","number-of-pages":"175","publisher":"Massachusetts Institute of Technology","publisher-place":"Program in Media Arts and Sciences,  School of Architecture and Planning","source":"Zotero","title":"Computational Information Design","author":[{"family":"Fry","given":"Benjamin"}],"accessed":{"date-parts":[["2023",5,12]]},"issued":{"date-parts":[["2004"]]}}}],"schema":"https://github.com/citation-style-language/schema/raw/master/csl-citation.json"} </w:instrText>
      </w:r>
      <w:r>
        <w:fldChar w:fldCharType="separate"/>
      </w:r>
      <w:r w:rsidR="00927653">
        <w:rPr>
          <w:noProof/>
        </w:rPr>
        <w:t>(Fry, 2004)</w:t>
      </w:r>
      <w:r>
        <w:fldChar w:fldCharType="end"/>
      </w:r>
      <w:r w:rsidR="000461DE">
        <w:t>(</w:t>
      </w:r>
      <w:r w:rsidR="000461DE">
        <w:fldChar w:fldCharType="begin"/>
      </w:r>
      <w:r w:rsidR="000461DE">
        <w:instrText xml:space="preserve"> REF _Ref134802388 \h </w:instrText>
      </w:r>
      <w:r w:rsidR="000461DE">
        <w:fldChar w:fldCharType="separate"/>
      </w:r>
      <w:r w:rsidR="00355591">
        <w:t xml:space="preserve">Figure </w:t>
      </w:r>
      <w:r w:rsidR="00355591">
        <w:rPr>
          <w:noProof/>
        </w:rPr>
        <w:t>1</w:t>
      </w:r>
      <w:r w:rsidR="000461DE">
        <w:fldChar w:fldCharType="end"/>
      </w:r>
      <w:r w:rsidR="000461DE">
        <w:t>)</w:t>
      </w:r>
      <w:r w:rsidR="00AC49FC">
        <w:t>.</w:t>
      </w:r>
    </w:p>
    <w:p w14:paraId="39304EF8" w14:textId="77777777" w:rsidR="00814C20" w:rsidRDefault="00814C20" w:rsidP="0031416B"/>
    <w:p w14:paraId="56379C97" w14:textId="77777777" w:rsidR="00814C20" w:rsidRDefault="00814C20" w:rsidP="00927653">
      <w:pPr>
        <w:keepNext/>
        <w:jc w:val="center"/>
      </w:pPr>
      <w:r w:rsidRPr="00814C20">
        <w:rPr>
          <w:noProof/>
        </w:rPr>
        <w:lastRenderedPageBreak/>
        <w:drawing>
          <wp:inline distT="0" distB="0" distL="0" distR="0" wp14:anchorId="1CE69180" wp14:editId="46F37E3E">
            <wp:extent cx="4702175" cy="861060"/>
            <wp:effectExtent l="0" t="0" r="0" b="2540"/>
            <wp:docPr id="1383641952" name="Picture 1" descr="A picture containing text, receipt, fon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641952" name="Picture 1" descr="A picture containing text, receipt, font, screenshot&#10;&#10;Description automatically generated"/>
                    <pic:cNvPicPr/>
                  </pic:nvPicPr>
                  <pic:blipFill>
                    <a:blip r:embed="rId8"/>
                    <a:stretch>
                      <a:fillRect/>
                    </a:stretch>
                  </pic:blipFill>
                  <pic:spPr>
                    <a:xfrm>
                      <a:off x="0" y="0"/>
                      <a:ext cx="4702175" cy="861060"/>
                    </a:xfrm>
                    <a:prstGeom prst="rect">
                      <a:avLst/>
                    </a:prstGeom>
                  </pic:spPr>
                </pic:pic>
              </a:graphicData>
            </a:graphic>
          </wp:inline>
        </w:drawing>
      </w:r>
    </w:p>
    <w:p w14:paraId="27F85E09" w14:textId="00E506D7" w:rsidR="00814C20" w:rsidRDefault="00814C20" w:rsidP="00927653">
      <w:pPr>
        <w:pStyle w:val="Caption"/>
        <w:jc w:val="center"/>
      </w:pPr>
      <w:bookmarkStart w:id="5" w:name="_Ref134802388"/>
      <w:r>
        <w:t xml:space="preserve">Figure </w:t>
      </w:r>
      <w:r>
        <w:fldChar w:fldCharType="begin"/>
      </w:r>
      <w:r>
        <w:instrText xml:space="preserve"> SEQ Figure \* ARABIC </w:instrText>
      </w:r>
      <w:r>
        <w:fldChar w:fldCharType="separate"/>
      </w:r>
      <w:r w:rsidR="00355591">
        <w:rPr>
          <w:noProof/>
        </w:rPr>
        <w:t>1</w:t>
      </w:r>
      <w:r>
        <w:fldChar w:fldCharType="end"/>
      </w:r>
      <w:bookmarkEnd w:id="5"/>
      <w:r>
        <w:t xml:space="preserve">. The division in the design process </w:t>
      </w:r>
      <w:r w:rsidR="00927653">
        <w:fldChar w:fldCharType="begin"/>
      </w:r>
      <w:r w:rsidR="00927653">
        <w:instrText xml:space="preserve"> ADDIN ZOTERO_ITEM CSL_CITATION {"citationID":"lFWpYUpI","properties":{"formattedCitation":"(Fry, 2004, p. 13)","plainCitation":"(Fry, 2004, p. 13)","noteIndex":0},"citationItems":[{"id":734,"uris":["http://zotero.org/users/11020722/items/KSEF4SG6"],"itemData":{"id":734,"type":"thesis","abstract":"The ability to collect, store, and manage data is increasing quickly, but our ability to understand it remains constant. In an attempt to gain better understanding of data, fields such as information visualization, data mining and graphic design are employed, each solving an isolated part of the specific problem, but failing in a broader sense: there are too many unsolved problems in the visualization of complex data. As a solution, this dissertation proposes that the individual fields be brought together as part of a singular process titled Computational Information Design.","event-place":"Program in Media Arts and Sciences,  School of Architecture and Planning","genre":"PhD","language":"en","number-of-pages":"175","publisher":"Massachusetts Institute of Technology","publisher-place":"Program in Media Arts and Sciences,  School of Architecture and Planning","source":"Zotero","title":"Computational Information Design","author":[{"family":"Fry","given":"Benjamin"}],"accessed":{"date-parts":[["2023",5,12]]},"issued":{"date-parts":[["2004"]]}},"locator":"13","label":"page"}],"schema":"https://github.com/citation-style-language/schema/raw/master/csl-citation.json"} </w:instrText>
      </w:r>
      <w:r w:rsidR="00927653">
        <w:fldChar w:fldCharType="separate"/>
      </w:r>
      <w:r w:rsidR="00927653">
        <w:rPr>
          <w:noProof/>
        </w:rPr>
        <w:t>(Fry, 2004, p. 13)</w:t>
      </w:r>
      <w:r w:rsidR="00927653">
        <w:fldChar w:fldCharType="end"/>
      </w:r>
      <w:r>
        <w:t>.</w:t>
      </w:r>
    </w:p>
    <w:p w14:paraId="4E2D3579" w14:textId="1EEE9936" w:rsidR="009A4496" w:rsidRPr="004560CB" w:rsidRDefault="00495970" w:rsidP="009A4496">
      <w:r>
        <w:t xml:space="preserve">Each field has </w:t>
      </w:r>
      <w:r w:rsidR="00BA3422">
        <w:t>internal methods and processes</w:t>
      </w:r>
      <w:r>
        <w:t xml:space="preserve">, but there is little shared over scholarly borders </w:t>
      </w:r>
      <w:r>
        <w:fldChar w:fldCharType="begin"/>
      </w:r>
      <w:r>
        <w:instrText xml:space="preserve"> ADDIN ZOTERO_ITEM CSL_CITATION {"citationID":"2xLPSBSP","properties":{"formattedCitation":"(Fry, 2004)","plainCitation":"(Fry, 2004)","noteIndex":0},"citationItems":[{"id":734,"uris":["http://zotero.org/users/11020722/items/KSEF4SG6"],"itemData":{"id":734,"type":"thesis","abstract":"The ability to collect, store, and manage data is increasing quickly, but our ability to understand it remains constant. In an attempt to gain better understanding of data, fields such as information visualization, data mining and graphic design are employed, each solving an isolated part of the specific problem, but failing in a broader sense: there are too many unsolved problems in the visualization of complex data. As a solution, this dissertation proposes that the individual fields be brought together as part of a singular process titled Computational Information Design.","event-place":"Program in Media Arts and Sciences,  School of Architecture and Planning","genre":"PhD","language":"en","number-of-pages":"175","publisher":"Massachusetts Institute of Technology","publisher-place":"Program in Media Arts and Sciences,  School of Architecture and Planning","source":"Zotero","title":"Computational Information Design","author":[{"family":"Fry","given":"Benjamin"}],"accessed":{"date-parts":[["2023",5,12]]},"issued":{"date-parts":[["2004"]]}}}],"schema":"https://github.com/citation-style-language/schema/raw/master/csl-citation.json"} </w:instrText>
      </w:r>
      <w:r>
        <w:fldChar w:fldCharType="separate"/>
      </w:r>
      <w:r>
        <w:rPr>
          <w:noProof/>
        </w:rPr>
        <w:t>(Fry, 2004)</w:t>
      </w:r>
      <w:r>
        <w:fldChar w:fldCharType="end"/>
      </w:r>
      <w:r>
        <w:t xml:space="preserve">, a notion supported by Andrienko et al., </w:t>
      </w:r>
      <w:r>
        <w:fldChar w:fldCharType="begin"/>
      </w:r>
      <w:r>
        <w:instrText xml:space="preserve"> ADDIN ZOTERO_ITEM CSL_CITATION {"citationID":"UDukJOrt","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fldChar w:fldCharType="separate"/>
      </w:r>
      <w:r>
        <w:rPr>
          <w:noProof/>
        </w:rPr>
        <w:t>(2020)</w:t>
      </w:r>
      <w:r>
        <w:fldChar w:fldCharType="end"/>
      </w:r>
      <w:r w:rsidR="00DE0EA6">
        <w:t>,</w:t>
      </w:r>
      <w:r>
        <w:t xml:space="preserve"> which will be discussed later</w:t>
      </w:r>
      <w:r w:rsidR="00CC5635">
        <w:t xml:space="preserve"> in </w:t>
      </w:r>
      <w:r w:rsidR="00CC5635" w:rsidRPr="00CC5635">
        <w:rPr>
          <w:i/>
          <w:iCs/>
        </w:rPr>
        <w:fldChar w:fldCharType="begin"/>
      </w:r>
      <w:r w:rsidR="00CC5635" w:rsidRPr="00CC5635">
        <w:rPr>
          <w:i/>
          <w:iCs/>
        </w:rPr>
        <w:instrText xml:space="preserve"> REF _Ref134802516 \h </w:instrText>
      </w:r>
      <w:r w:rsidR="00CC5635">
        <w:rPr>
          <w:i/>
          <w:iCs/>
        </w:rPr>
        <w:instrText xml:space="preserve"> \* MERGEFORMAT </w:instrText>
      </w:r>
      <w:r w:rsidR="00CC5635" w:rsidRPr="00CC5635">
        <w:rPr>
          <w:i/>
          <w:iCs/>
        </w:rPr>
      </w:r>
      <w:r w:rsidR="00CC5635" w:rsidRPr="00CC5635">
        <w:rPr>
          <w:i/>
          <w:iCs/>
        </w:rPr>
        <w:fldChar w:fldCharType="separate"/>
      </w:r>
      <w:r w:rsidR="00355591" w:rsidRPr="00355591">
        <w:rPr>
          <w:i/>
          <w:iCs/>
        </w:rPr>
        <w:t>The current state of Visualisation Design</w:t>
      </w:r>
      <w:r w:rsidR="00CC5635" w:rsidRPr="00CC5635">
        <w:rPr>
          <w:i/>
          <w:iCs/>
        </w:rPr>
        <w:fldChar w:fldCharType="end"/>
      </w:r>
      <w:r>
        <w:t>.</w:t>
      </w:r>
      <w:r w:rsidR="00045288">
        <w:t xml:space="preserve"> The issue arises in the border between fields where the </w:t>
      </w:r>
      <w:r w:rsidR="003D4A23">
        <w:t>data context</w:t>
      </w:r>
      <w:r w:rsidR="00045288">
        <w:t xml:space="preserve"> is lost</w:t>
      </w:r>
      <w:r w:rsidR="00827533">
        <w:t xml:space="preserve"> in translation</w:t>
      </w:r>
      <w:r w:rsidR="00045288">
        <w:t xml:space="preserve"> and becomes, as Fry says, a </w:t>
      </w:r>
      <w:r w:rsidR="00C9649A">
        <w:t>“</w:t>
      </w:r>
      <w:r w:rsidR="00045288">
        <w:t>game of telephone”.</w:t>
      </w:r>
      <w:r w:rsidR="00533F99">
        <w:t xml:space="preserve"> This presents a novel opportunity for Interaction Designers</w:t>
      </w:r>
      <w:r w:rsidR="00E132A4">
        <w:t xml:space="preserve"> to </w:t>
      </w:r>
      <w:r w:rsidR="000608E0">
        <w:t xml:space="preserve">approach data visualisation not as computer </w:t>
      </w:r>
      <w:r w:rsidR="00455375">
        <w:t>scientists</w:t>
      </w:r>
      <w:r w:rsidR="000608E0">
        <w:t xml:space="preserve"> or </w:t>
      </w:r>
      <w:r w:rsidR="00455375">
        <w:t>graphic designers but as researchers connecting</w:t>
      </w:r>
      <w:r w:rsidR="000608E0">
        <w:t xml:space="preserve"> all parts of the design process.</w:t>
      </w:r>
    </w:p>
    <w:p w14:paraId="40AB4795" w14:textId="28354FA2" w:rsidR="00503521" w:rsidRDefault="00503521" w:rsidP="00F65963">
      <w:r w:rsidRPr="004560CB">
        <w:t xml:space="preserve">There are several commercial mapping solutions available for a multitude of purposes. </w:t>
      </w:r>
      <w:r w:rsidR="00455375">
        <w:t>For example, for</w:t>
      </w:r>
      <w:r w:rsidRPr="004560CB">
        <w:t xml:space="preserve"> data analytics and statistics</w:t>
      </w:r>
      <w:r w:rsidR="00555B6D" w:rsidRPr="004560CB">
        <w:t>,</w:t>
      </w:r>
      <w:r w:rsidRPr="004560CB">
        <w:t xml:space="preserve"> there are Microsoft BI</w:t>
      </w:r>
      <w:r w:rsidR="00F424CD">
        <w:t xml:space="preserve"> </w:t>
      </w:r>
      <w:r w:rsidR="00F424CD">
        <w:fldChar w:fldCharType="begin"/>
      </w:r>
      <w:r w:rsidR="00F424CD">
        <w:instrText xml:space="preserve"> ADDIN ZOTERO_ITEM CSL_CITATION {"citationID":"8QnZkMH4","properties":{"formattedCitation":"(Microsoft, 2023b)","plainCitation":"(Microsoft, 2023b)","noteIndex":0},"citationItems":[{"id":705,"uris":["http://zotero.org/users/11020722/items/IGC6VV9V"],"itemData":{"id":705,"type":"webpage","container-title":"Datavisualisering","title":"Microsoft Power BI","URL":"https://powerbi.microsoft.com/sv-se/","author":[{"family":"Microsoft","given":""}],"accessed":{"date-parts":[["2023",5,8]]},"issued":{"date-parts":[["2023"]]}}}],"schema":"https://github.com/citation-style-language/schema/raw/master/csl-citation.json"} </w:instrText>
      </w:r>
      <w:r w:rsidR="00F424CD">
        <w:fldChar w:fldCharType="separate"/>
      </w:r>
      <w:r w:rsidR="00F424CD">
        <w:rPr>
          <w:noProof/>
        </w:rPr>
        <w:t>(Microsoft, 2023b)</w:t>
      </w:r>
      <w:r w:rsidR="00F424CD">
        <w:fldChar w:fldCharType="end"/>
      </w:r>
      <w:r w:rsidRPr="004560CB">
        <w:t>, Tableau</w:t>
      </w:r>
      <w:r w:rsidR="00F424CD">
        <w:t xml:space="preserve"> </w:t>
      </w:r>
      <w:r w:rsidR="00F424CD">
        <w:fldChar w:fldCharType="begin"/>
      </w:r>
      <w:r w:rsidR="00F424CD">
        <w:instrText xml:space="preserve"> ADDIN ZOTERO_ITEM CSL_CITATION {"citationID":"qb2Ih23w","properties":{"formattedCitation":"(Tableau, 2023)","plainCitation":"(Tableau, 2023)","noteIndex":0},"citationItems":[{"id":703,"uris":["http://zotero.org/users/11020722/items/PD26VLUH"],"itemData":{"id":703,"type":"webpage","abstract":"Tableau is visual analytics software for business intelligence. See and understand any data with Tableau.","container-title":"Tableau","language":"en-US","title":"Tableau: Business Intelligence and Analytics Software","title-short":"Tableau","URL":"https://www.tableau.com/node/62770","author":[{"family":"Tableau","given":""}],"accessed":{"date-parts":[["2023",5,8]]},"issued":{"date-parts":[["2023"]]}}}],"schema":"https://github.com/citation-style-language/schema/raw/master/csl-citation.json"} </w:instrText>
      </w:r>
      <w:r w:rsidR="00F424CD">
        <w:fldChar w:fldCharType="separate"/>
      </w:r>
      <w:r w:rsidR="00F424CD">
        <w:rPr>
          <w:noProof/>
        </w:rPr>
        <w:t>(Tableau, 2023)</w:t>
      </w:r>
      <w:r w:rsidR="00F424CD">
        <w:fldChar w:fldCharType="end"/>
      </w:r>
      <w:r w:rsidRPr="004560CB">
        <w:t>, Google Sheets</w:t>
      </w:r>
      <w:r w:rsidR="00F424CD">
        <w:t xml:space="preserve"> </w:t>
      </w:r>
      <w:r w:rsidR="00F424CD">
        <w:fldChar w:fldCharType="begin"/>
      </w:r>
      <w:r w:rsidR="00F424CD">
        <w:instrText xml:space="preserve"> ADDIN ZOTERO_ITEM CSL_CITATION {"citationID":"NKjC24OE","properties":{"formattedCitation":"(Google, 2023b)","plainCitation":"(Google, 2023b)","noteIndex":0},"citationItems":[{"id":706,"uris":["http://zotero.org/users/11020722/items/9PC7LSFV"],"itemData":{"id":706,"type":"webpage","abstract":"Use Google Sheets to create and edit online spreadsheets. Get insights together with secure sharing in real-time and from any device.","container-title":"Online Spreadsheet Editor | Google Workspace","language":"en","title":"Google Sheets","title-short":"Google Sheets","URL":"https://www.facebook.com/GoogleDocs/","author":[{"family":"Google","given":""}],"accessed":{"date-parts":[["2023",5,8]]},"issued":{"date-parts":[["2023"]]}}}],"schema":"https://github.com/citation-style-language/schema/raw/master/csl-citation.json"} </w:instrText>
      </w:r>
      <w:r w:rsidR="00F424CD">
        <w:fldChar w:fldCharType="separate"/>
      </w:r>
      <w:r w:rsidR="00F424CD">
        <w:rPr>
          <w:noProof/>
        </w:rPr>
        <w:t>(Google, 2023b)</w:t>
      </w:r>
      <w:r w:rsidR="00F424CD">
        <w:fldChar w:fldCharType="end"/>
      </w:r>
      <w:r w:rsidRPr="004560CB">
        <w:t xml:space="preserve">, and Excel </w:t>
      </w:r>
      <w:r w:rsidRPr="004560CB">
        <w:fldChar w:fldCharType="begin"/>
      </w:r>
      <w:r w:rsidR="00F424CD">
        <w:instrText xml:space="preserve"> ADDIN ZOTERO_ITEM CSL_CITATION {"citationID":"RY4C6gwy","properties":{"formattedCitation":"(Microsoft, 2023a)","plainCitation":"(Microsoft, 2023a)","noteIndex":0},"citationItems":[{"id":707,"uris":["http://zotero.org/users/11020722/items/NZTLWI6Q"],"itemData":{"id":707,"type":"webpage","abstract":"Microsoft Excel är det branschledande kalkylprogrammet, ett kraftfullt verktyg för visualisering och analys av data. Ta dina analyser till en ny nivå med Excel.","container-title":"Kalkylprogram | Microsoft 365","language":"sv-SE","title":"Microsoft Excel","URL":"https://www.microsoft.com/sv-se/microsoft-365/excel","author":[{"family":"Microsoft","given":""}],"accessed":{"date-parts":[["2023",5,8]]},"issued":{"date-parts":[["2023"]]}}}],"schema":"https://github.com/citation-style-language/schema/raw/master/csl-citation.json"} </w:instrText>
      </w:r>
      <w:r w:rsidRPr="004560CB">
        <w:fldChar w:fldCharType="separate"/>
      </w:r>
      <w:r w:rsidR="00F424CD">
        <w:rPr>
          <w:noProof/>
        </w:rPr>
        <w:t>(Microsoft, 2023a)</w:t>
      </w:r>
      <w:r w:rsidRPr="004560CB">
        <w:fldChar w:fldCharType="end"/>
      </w:r>
      <w:r w:rsidRPr="004560CB">
        <w:t xml:space="preserve"> and many more. These powerful applications allow users to map complex data through several graphing options. However, they are aimed at larger companies and often require a paid subscription. Beyond the scope of business-related analytics, several mapping options exist that aim to aid individuals </w:t>
      </w:r>
      <w:r w:rsidR="004B05D7">
        <w:t>by mapping everyday actions</w:t>
      </w:r>
      <w:r w:rsidR="00A52B4E">
        <w:t xml:space="preserve"> like </w:t>
      </w:r>
      <w:r w:rsidR="00A52B4E" w:rsidRPr="006172C3">
        <w:rPr>
          <w:i/>
          <w:iCs/>
        </w:rPr>
        <w:t>running</w:t>
      </w:r>
      <w:r w:rsidR="006172C3">
        <w:t xml:space="preserve"> </w:t>
      </w:r>
      <w:r w:rsidR="000A15C0">
        <w:fldChar w:fldCharType="begin"/>
      </w:r>
      <w:r w:rsidR="000A15C0">
        <w:instrText xml:space="preserve"> ADDIN ZOTERO_ITEM CSL_CITATION {"citationID":"lml8M8Qq","properties":{"formattedCitation":"(On The Go Map, 2023)","plainCitation":"(On The Go Map, 2023)","noteIndex":0},"citationItems":[{"id":728,"uris":["http://zotero.org/users/11020722/items/72N5ZXD3"],"itemData":{"id":728,"type":"webpage","abstract":"An app for mapping running routes.","language":"en","title":"On The Go Map","URL":"http://onthegomap.com/","author":[{"family":"On The Go Map","given":""}],"accessed":{"date-parts":[["2023",5,12]]},"issued":{"date-parts":[["2023"]]}}}],"schema":"https://github.com/citation-style-language/schema/raw/master/csl-citation.json"} </w:instrText>
      </w:r>
      <w:r w:rsidR="000A15C0">
        <w:fldChar w:fldCharType="separate"/>
      </w:r>
      <w:r w:rsidR="000A15C0">
        <w:rPr>
          <w:noProof/>
        </w:rPr>
        <w:t>(On The Go Map, 2023)</w:t>
      </w:r>
      <w:r w:rsidR="000A15C0">
        <w:fldChar w:fldCharType="end"/>
      </w:r>
      <w:r w:rsidR="00A52B4E">
        <w:t xml:space="preserve">, </w:t>
      </w:r>
      <w:r w:rsidR="00A52B4E" w:rsidRPr="006172C3">
        <w:rPr>
          <w:i/>
          <w:iCs/>
        </w:rPr>
        <w:t>cycling</w:t>
      </w:r>
      <w:r w:rsidR="00314A36">
        <w:t xml:space="preserve"> </w:t>
      </w:r>
      <w:r w:rsidR="00314A36">
        <w:fldChar w:fldCharType="begin"/>
      </w:r>
      <w:r w:rsidR="00EA0E9C">
        <w:instrText xml:space="preserve"> ADDIN ZOTERO_ITEM CSL_CITATION {"citationID":"k00COTi9","properties":{"formattedCitation":"(Komoot, 2023; Strava, 2023)","plainCitation":"(Komoot, 2023; Strava, 2023)","noteIndex":0},"citationItems":[{"id":735,"uris":["http://zotero.org/users/11020722/items/PDNFRUHY"],"itemData":{"id":735,"type":"webpage","abstract":"Turn your next ride, hike, or run into an adventure with komoot. Get inspired by tapping into shared community knowledge and recommendations, then bring your adventures to life with the easy route planner.","container-title":"komoot","language":"en","title":"Komoot | Find, plan and share your adventures","URL":"https://www.komoot.com","author":[{"family":"Komoot","given":""}],"accessed":{"date-parts":[["2023",5,15]]},"issued":{"date-parts":[["2023"]]}}},{"id":736,"uris":["http://zotero.org/users/11020722/items/QRZZDKEK"],"itemData":{"id":736,"type":"webpage","title":"Strava | Running, Cycling &amp; Hiking App - Train, Track &amp; Share","URL":"https://www.strava.com/","author":[{"family":"Strava","given":""}],"accessed":{"date-parts":[["2023",5,15]]},"issued":{"date-parts":[["2023"]]}}}],"schema":"https://github.com/citation-style-language/schema/raw/master/csl-citation.json"} </w:instrText>
      </w:r>
      <w:r w:rsidR="00314A36">
        <w:fldChar w:fldCharType="separate"/>
      </w:r>
      <w:r w:rsidR="00EA0E9C">
        <w:rPr>
          <w:noProof/>
        </w:rPr>
        <w:t>(Komoot, 2023; Strava, 2023)</w:t>
      </w:r>
      <w:r w:rsidR="00314A36">
        <w:fldChar w:fldCharType="end"/>
      </w:r>
      <w:r w:rsidR="00A52B4E">
        <w:t xml:space="preserve">, </w:t>
      </w:r>
      <w:r w:rsidR="00063673" w:rsidRPr="006172C3">
        <w:rPr>
          <w:i/>
          <w:iCs/>
        </w:rPr>
        <w:t>health</w:t>
      </w:r>
      <w:r w:rsidR="00063673">
        <w:t xml:space="preserve"> </w:t>
      </w:r>
      <w:r w:rsidR="00063673">
        <w:fldChar w:fldCharType="begin"/>
      </w:r>
      <w:r w:rsidR="00063673">
        <w:instrText xml:space="preserve"> ADDIN ZOTERO_ITEM CSL_CITATION {"citationID":"C7UlpY8x","properties":{"formattedCitation":"(Apple, 2023; Fitbit, 2023)","plainCitation":"(Apple, 2023; Fitbit, 2023)","noteIndex":0},"citationItems":[{"id":719,"uris":["http://zotero.org/users/11020722/items/2C7HSTA4"],"itemData":{"id":719,"type":"webpage","abstract":"The Health app on iPhone puts your important health information at your fingertips, including your health records, labs, activity, sleep, and more.","container-title":"Apple","language":"en-US","title":"iOS - Health","URL":"https://www.apple.com/ios/health/","author":[{"family":"Apple","given":""}],"accessed":{"date-parts":[["2023",5,12]]},"issued":{"date-parts":[["2023"]]}}},{"id":721,"uris":["http://zotero.org/users/11020722/items/3NQ2TFBV"],"itemData":{"id":721,"type":"webpage","abstract":"Find your fit with Fitbit's family of fitness products that help you stay motivated and improve your health by tracking your activity, exercise, food, weight and sleep.","container-title":"Official Site for Activity Trackers and More","language":"en","title":"Fitbit","URL":"https://www.fitbit.com/global/se/home","author":[{"family":"Fitbit","given":""}],"accessed":{"date-parts":[["2023",5,12]]},"issued":{"date-parts":[["2023"]]}}}],"schema":"https://github.com/citation-style-language/schema/raw/master/csl-citation.json"} </w:instrText>
      </w:r>
      <w:r w:rsidR="00063673">
        <w:fldChar w:fldCharType="separate"/>
      </w:r>
      <w:r w:rsidR="00063673">
        <w:rPr>
          <w:noProof/>
        </w:rPr>
        <w:t>(Apple, 2023; Fitbit, 2023)</w:t>
      </w:r>
      <w:r w:rsidR="00063673">
        <w:fldChar w:fldCharType="end"/>
      </w:r>
      <w:r w:rsidR="00A52B4E">
        <w:t>,</w:t>
      </w:r>
      <w:r w:rsidR="005B108E">
        <w:t xml:space="preserve"> and</w:t>
      </w:r>
      <w:r w:rsidR="00A52B4E">
        <w:t xml:space="preserve"> </w:t>
      </w:r>
      <w:r w:rsidR="00A52B4E" w:rsidRPr="006172C3">
        <w:rPr>
          <w:i/>
          <w:iCs/>
        </w:rPr>
        <w:t>Internet of Things</w:t>
      </w:r>
      <w:r w:rsidR="00372EAA">
        <w:t xml:space="preserve"> (IoT)</w:t>
      </w:r>
      <w:r w:rsidR="005F6B07">
        <w:t xml:space="preserve"> </w:t>
      </w:r>
      <w:r w:rsidR="005F6B07">
        <w:fldChar w:fldCharType="begin"/>
      </w:r>
      <w:r w:rsidR="005F6B07">
        <w:instrText xml:space="preserve"> ADDIN ZOTERO_ITEM CSL_CITATION {"citationID":"vJUWkqVw","properties":{"formattedCitation":"(Home Assistant, 2023)","plainCitation":"(Home Assistant, 2023)","noteIndex":0},"citationItems":[{"id":731,"uris":["http://zotero.org/users/11020722/items/EYW4BPKT"],"itemData":{"id":731,"type":"webpage","abstract":"Open source home automation that puts local control and privacy first. Powered by a worldwide community of tinkerers and DIY enthusiasts. Perfect to run on a Raspberry Pi or a local server.","container-title":"Home Assistant","language":"en","title":"Home Assistant","URL":"https://www.home-assistant.io/","author":[{"family":"Home Assistant","given":""}],"accessed":{"date-parts":[["2023",5,12]]},"issued":{"date-parts":[["2023"]]}}}],"schema":"https://github.com/citation-style-language/schema/raw/master/csl-citation.json"} </w:instrText>
      </w:r>
      <w:r w:rsidR="005F6B07">
        <w:fldChar w:fldCharType="separate"/>
      </w:r>
      <w:r w:rsidR="005F6B07">
        <w:rPr>
          <w:noProof/>
        </w:rPr>
        <w:t>(Home Assistant, 2023)</w:t>
      </w:r>
      <w:r w:rsidR="005F6B07">
        <w:fldChar w:fldCharType="end"/>
      </w:r>
      <w:r w:rsidR="00CB0429">
        <w:t>.</w:t>
      </w:r>
    </w:p>
    <w:p w14:paraId="7B1F226D" w14:textId="2E1A4553" w:rsidR="00BA4F8B" w:rsidRPr="004560CB" w:rsidRDefault="00BA4F8B" w:rsidP="00F65963">
      <w:r>
        <w:t xml:space="preserve">With the highly technological society we </w:t>
      </w:r>
      <w:r w:rsidR="008D3106">
        <w:t xml:space="preserve">live </w:t>
      </w:r>
      <w:proofErr w:type="gramStart"/>
      <w:r w:rsidR="008D3106">
        <w:t>in</w:t>
      </w:r>
      <w:proofErr w:type="gramEnd"/>
      <w:r w:rsidR="008D3106">
        <w:t xml:space="preserve"> and the vast amounts of data generated daily</w:t>
      </w:r>
      <w:r w:rsidR="00B024F5">
        <w:t>,</w:t>
      </w:r>
      <w:r w:rsidR="00C06854">
        <w:t xml:space="preserve"> there is a greater need for ways to parse and visualise it.</w:t>
      </w:r>
      <w:r w:rsidR="003C55F9">
        <w:t xml:space="preserve"> The complexity of data today is way beyond what one mind can comprehend</w:t>
      </w:r>
      <w:r w:rsidR="00D77026">
        <w:t>,</w:t>
      </w:r>
      <w:r w:rsidR="003C55F9">
        <w:t xml:space="preserve"> </w:t>
      </w:r>
      <w:r w:rsidR="00D77026">
        <w:t>and visualisation is an effective tool that externalises the cognitive load</w:t>
      </w:r>
      <w:r w:rsidR="00EE5D15">
        <w:t xml:space="preserve"> making data easier to </w:t>
      </w:r>
      <w:r w:rsidR="006967B3">
        <w:t xml:space="preserve">understand </w:t>
      </w:r>
      <w:r w:rsidR="00D77026">
        <w:fldChar w:fldCharType="begin"/>
      </w:r>
      <w:r w:rsidR="00D77026">
        <w:instrText xml:space="preserve"> ADDIN ZOTERO_ITEM CSL_CITATION {"citationID":"vQW4FJyK","properties":{"formattedCitation":"(Bertin &amp; Barbut, 1968; Fry, 2008)","plainCitation":"(Bertin &amp; Barbut, 1968; Fry, 2008)","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id":386,"uris":["http://zotero.org/users/11020722/items/B5Q2EJFN"],"itemData":{"id":386,"type":"book","abstract":"Provides information on the methods of visualizing data on the Web, along with example projects and code","call-number":"T385 .F79 2008","event-place":"Sebastopol, CA","ISBN":"978-0-596-51455-6","language":"en","note":"OCLC: ocn190865378","number-of-pages":"366","publisher":"O'Reilly Media, Inc","publisher-place":"Sebastopol, CA","source":"Library of Congress ISBN","title":"Visualizing data","author":[{"family":"Fry","given":"Ben"}],"issued":{"date-parts":[["2008"]]}}}],"schema":"https://github.com/citation-style-language/schema/raw/master/csl-citation.json"} </w:instrText>
      </w:r>
      <w:r w:rsidR="00D77026">
        <w:fldChar w:fldCharType="separate"/>
      </w:r>
      <w:r w:rsidR="00D77026">
        <w:rPr>
          <w:noProof/>
        </w:rPr>
        <w:t>(Bertin &amp; Barbut, 1968; Fry, 2008)</w:t>
      </w:r>
      <w:r w:rsidR="00D77026">
        <w:fldChar w:fldCharType="end"/>
      </w:r>
      <w:r w:rsidR="00EE5D15">
        <w:t>.</w:t>
      </w:r>
    </w:p>
    <w:p w14:paraId="3223D779" w14:textId="3781038A" w:rsidR="00815AAE" w:rsidRDefault="00135F57" w:rsidP="00815AAE">
      <w:pPr>
        <w:pStyle w:val="Heading3"/>
      </w:pPr>
      <w:bookmarkStart w:id="6" w:name="_Toc135132544"/>
      <w:r>
        <w:t>Software Development Governance</w:t>
      </w:r>
      <w:bookmarkEnd w:id="6"/>
    </w:p>
    <w:p w14:paraId="6A9E1757" w14:textId="42826538" w:rsidR="00741F6D" w:rsidRDefault="00F751A7" w:rsidP="00537398">
      <w:r>
        <w:t xml:space="preserve">The design </w:t>
      </w:r>
      <w:r w:rsidR="001779A3">
        <w:t>of new</w:t>
      </w:r>
      <w:r>
        <w:t xml:space="preserve"> software often requires a team of several people</w:t>
      </w:r>
      <w:r w:rsidR="005F4216">
        <w:t xml:space="preserve"> working</w:t>
      </w:r>
      <w:r>
        <w:t xml:space="preserve"> in different roles.</w:t>
      </w:r>
      <w:r w:rsidR="00AE35D8">
        <w:t xml:space="preserve"> However, as people move on to other projects</w:t>
      </w:r>
      <w:r w:rsidR="00C4102B">
        <w:t>,</w:t>
      </w:r>
      <w:r w:rsidR="00AE35D8">
        <w:t xml:space="preserve"> who is responsible for </w:t>
      </w:r>
      <w:r w:rsidR="00C4102B">
        <w:t xml:space="preserve">the upkeep of legacy software? </w:t>
      </w:r>
      <w:r w:rsidR="006967B3">
        <w:t>Moreover,</w:t>
      </w:r>
      <w:r w:rsidR="00741F6D">
        <w:t xml:space="preserve"> what determines who is accountable for </w:t>
      </w:r>
      <w:r w:rsidR="009305CC">
        <w:t xml:space="preserve">the </w:t>
      </w:r>
      <w:r w:rsidR="00741F6D">
        <w:t>software?</w:t>
      </w:r>
    </w:p>
    <w:p w14:paraId="00678CDF" w14:textId="356CDCF6" w:rsidR="00537398" w:rsidRDefault="00C4102B" w:rsidP="00537398">
      <w:r>
        <w:t xml:space="preserve">This introduces the concept of </w:t>
      </w:r>
      <w:r w:rsidRPr="00C4102B">
        <w:rPr>
          <w:i/>
          <w:iCs/>
        </w:rPr>
        <w:t>Software Development Governance</w:t>
      </w:r>
      <w:r>
        <w:t xml:space="preserve"> (SDG).</w:t>
      </w:r>
      <w:r w:rsidR="00676081">
        <w:t xml:space="preserve"> Chulani et al. </w:t>
      </w:r>
      <w:r w:rsidR="00676081">
        <w:fldChar w:fldCharType="begin"/>
      </w:r>
      <w:r w:rsidR="00676081">
        <w:instrText xml:space="preserve"> ADDIN ZOTERO_ITEM CSL_CITATION {"citationID":"6MisYNa3","properties":{"formattedCitation":"(2008)","plainCitation":"(2008)","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abel":"page","suppress-author":true}],"schema":"https://github.com/citation-style-language/schema/raw/master/csl-citation.json"} </w:instrText>
      </w:r>
      <w:r w:rsidR="00676081">
        <w:fldChar w:fldCharType="separate"/>
      </w:r>
      <w:r w:rsidR="00676081">
        <w:rPr>
          <w:noProof/>
        </w:rPr>
        <w:t>(2008)</w:t>
      </w:r>
      <w:r w:rsidR="00676081">
        <w:fldChar w:fldCharType="end"/>
      </w:r>
      <w:r w:rsidR="00741F6D">
        <w:t xml:space="preserve"> defines SDG through two main aspects:</w:t>
      </w:r>
    </w:p>
    <w:p w14:paraId="08794742" w14:textId="6B58E78A" w:rsidR="00C30F7E" w:rsidRDefault="00741F6D" w:rsidP="00C30F7E">
      <w:pPr>
        <w:pStyle w:val="Quote"/>
      </w:pPr>
      <w:r w:rsidRPr="00C30F7E">
        <w:t>“</w:t>
      </w:r>
      <w:r w:rsidR="00C30F7E">
        <w:t xml:space="preserve">(1) </w:t>
      </w:r>
      <w:r w:rsidR="00E055C0" w:rsidRPr="00C30F7E">
        <w:t xml:space="preserve">Establishing chains of responsibility, </w:t>
      </w:r>
      <w:r w:rsidR="00FA777C" w:rsidRPr="00C30F7E">
        <w:t>authority,</w:t>
      </w:r>
      <w:r w:rsidR="00E055C0" w:rsidRPr="00C30F7E">
        <w:t xml:space="preserve"> and communication to empower people within a software development organization (static or structural component of governance)</w:t>
      </w:r>
      <w:r w:rsidR="00C30F7E" w:rsidRPr="00C30F7E">
        <w:t>.</w:t>
      </w:r>
    </w:p>
    <w:p w14:paraId="7398DAEB" w14:textId="77777777" w:rsidR="003A3E3D" w:rsidRDefault="00C30F7E" w:rsidP="00C30F7E">
      <w:pPr>
        <w:pStyle w:val="Quote"/>
      </w:pPr>
      <w:r>
        <w:lastRenderedPageBreak/>
        <w:t xml:space="preserve">(2) </w:t>
      </w:r>
      <w:r w:rsidR="0065465C" w:rsidRPr="00C30F7E">
        <w:t>Establishing measurement and control mechanisms to enable software developers, project managers and others within a software development organization to carry out their roles and responsibilities (dynamic or measurement component of governance)</w:t>
      </w:r>
      <w:r w:rsidR="00E055C0" w:rsidRPr="00C30F7E">
        <w:t>”</w:t>
      </w:r>
    </w:p>
    <w:p w14:paraId="7B7D3285" w14:textId="33418505" w:rsidR="00E055C0" w:rsidRPr="00C30F7E" w:rsidRDefault="00093C9E" w:rsidP="00C30F7E">
      <w:pPr>
        <w:pStyle w:val="Quote"/>
      </w:pPr>
      <w:r w:rsidRPr="00C30F7E">
        <w:fldChar w:fldCharType="begin"/>
      </w:r>
      <w:r w:rsidR="0031416B" w:rsidRPr="00C30F7E">
        <w:instrText xml:space="preserve"> ADDIN ZOTERO_ITEM CSL_CITATION {"citationID":"2v1F7Kqh","properties":{"formattedCitation":"(Chulani et al., 2008, p. 1)","plainCitation":"(Chulani et al., 2008, p. 1)","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ocator":"1","label":"page"}],"schema":"https://github.com/citation-style-language/schema/raw/master/csl-citation.json"} </w:instrText>
      </w:r>
      <w:r w:rsidRPr="00C30F7E">
        <w:fldChar w:fldCharType="separate"/>
      </w:r>
      <w:r w:rsidRPr="00C30F7E">
        <w:t>(Chulani et al., 2008, p. 1)</w:t>
      </w:r>
      <w:r w:rsidRPr="00C30F7E">
        <w:fldChar w:fldCharType="end"/>
      </w:r>
      <w:r w:rsidR="00E030B0" w:rsidRPr="00C30F7E">
        <w:t>.</w:t>
      </w:r>
    </w:p>
    <w:p w14:paraId="54D0E790" w14:textId="29C03D7E" w:rsidR="00741F6D" w:rsidRDefault="002A5A7B" w:rsidP="00741F6D">
      <w:r>
        <w:t>Understanding governance and how it affects a solution roadmap is, according to Chulani et al.</w:t>
      </w:r>
      <w:r w:rsidRPr="002A5A7B">
        <w:t xml:space="preserve"> </w:t>
      </w:r>
      <w:r>
        <w:fldChar w:fldCharType="begin"/>
      </w:r>
      <w:r w:rsidR="0031416B">
        <w:instrText xml:space="preserve"> ADDIN ZOTERO_ITEM CSL_CITATION {"citationID":"7gVnjIOM","properties":{"formattedCitation":"(2008)","plainCitation":"(2008)","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abel":"page","suppress-author":true}],"schema":"https://github.com/citation-style-language/schema/raw/master/csl-citation.json"} </w:instrText>
      </w:r>
      <w:r>
        <w:fldChar w:fldCharType="separate"/>
      </w:r>
      <w:r>
        <w:rPr>
          <w:noProof/>
        </w:rPr>
        <w:t>(2008)</w:t>
      </w:r>
      <w:r>
        <w:fldChar w:fldCharType="end"/>
      </w:r>
      <w:r>
        <w:t xml:space="preserve">, </w:t>
      </w:r>
      <w:r w:rsidR="00402A17">
        <w:t>a way to connect</w:t>
      </w:r>
      <w:r w:rsidR="00896568">
        <w:t xml:space="preserve"> </w:t>
      </w:r>
      <w:r w:rsidR="00AA6D32">
        <w:t xml:space="preserve">the </w:t>
      </w:r>
      <w:r w:rsidR="00896568">
        <w:t xml:space="preserve">business needs of the organisation at large to the </w:t>
      </w:r>
      <w:r w:rsidR="007443B7">
        <w:t>processes and outcomes of software.</w:t>
      </w:r>
      <w:r w:rsidR="00D514D5">
        <w:t xml:space="preserve"> Furthermore, </w:t>
      </w:r>
      <w:r w:rsidR="008D09D9">
        <w:t>Chulani et al.</w:t>
      </w:r>
      <w:r w:rsidR="008D09D9" w:rsidRPr="002A5A7B">
        <w:t xml:space="preserve"> </w:t>
      </w:r>
      <w:r w:rsidR="008D09D9">
        <w:fldChar w:fldCharType="begin"/>
      </w:r>
      <w:r w:rsidR="0031416B">
        <w:instrText xml:space="preserve"> ADDIN ZOTERO_ITEM CSL_CITATION {"citationID":"A6Ff2oDW","properties":{"formattedCitation":"(2008)","plainCitation":"(2008)","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abel":"page","suppress-author":true}],"schema":"https://github.com/citation-style-language/schema/raw/master/csl-citation.json"} </w:instrText>
      </w:r>
      <w:r w:rsidR="008D09D9">
        <w:fldChar w:fldCharType="separate"/>
      </w:r>
      <w:r w:rsidR="008D09D9">
        <w:rPr>
          <w:noProof/>
        </w:rPr>
        <w:t>(2008)</w:t>
      </w:r>
      <w:r w:rsidR="008D09D9">
        <w:fldChar w:fldCharType="end"/>
      </w:r>
      <w:r w:rsidR="008D09D9">
        <w:t xml:space="preserve"> develops three main </w:t>
      </w:r>
      <w:r w:rsidR="00F14737">
        <w:t xml:space="preserve">SDG goals: </w:t>
      </w:r>
      <w:r w:rsidR="00877AA1">
        <w:rPr>
          <w:i/>
          <w:iCs/>
        </w:rPr>
        <w:t>M</w:t>
      </w:r>
      <w:r w:rsidR="00F14737" w:rsidRPr="00877AA1">
        <w:rPr>
          <w:i/>
          <w:iCs/>
        </w:rPr>
        <w:t>anaging</w:t>
      </w:r>
      <w:r w:rsidR="008D09D9">
        <w:rPr>
          <w:i/>
          <w:iCs/>
        </w:rPr>
        <w:t xml:space="preserve"> value</w:t>
      </w:r>
      <w:r w:rsidR="008D09D9">
        <w:t xml:space="preserve">, </w:t>
      </w:r>
      <w:r w:rsidR="008D09D9">
        <w:rPr>
          <w:i/>
          <w:iCs/>
        </w:rPr>
        <w:t>Developing flexibility</w:t>
      </w:r>
      <w:r w:rsidR="008D09D9">
        <w:t xml:space="preserve">, and </w:t>
      </w:r>
      <w:r w:rsidR="008D09D9">
        <w:rPr>
          <w:i/>
          <w:iCs/>
        </w:rPr>
        <w:t>Controlling risk &amp; change</w:t>
      </w:r>
      <w:r w:rsidR="008D09D9">
        <w:t>.</w:t>
      </w:r>
      <w:r w:rsidR="00C24904">
        <w:t xml:space="preserve"> By setting and managing reasonable and relevant governance goals, organisations can </w:t>
      </w:r>
      <w:r w:rsidR="00F51F35">
        <w:t xml:space="preserve">ensure that the software development process </w:t>
      </w:r>
      <w:r w:rsidR="00B13AC6">
        <w:t xml:space="preserve">uses </w:t>
      </w:r>
      <w:r w:rsidR="00E60757">
        <w:t xml:space="preserve">reasonable </w:t>
      </w:r>
      <w:r w:rsidR="00B13AC6">
        <w:t xml:space="preserve">resources, </w:t>
      </w:r>
      <w:r w:rsidR="00C36EAA">
        <w:t xml:space="preserve">defines who is responsible, </w:t>
      </w:r>
      <w:r w:rsidR="00FD686A">
        <w:t xml:space="preserve">and has a roadmap for the software’s </w:t>
      </w:r>
      <w:r w:rsidR="007F3498">
        <w:t>life cycle</w:t>
      </w:r>
      <w:r w:rsidR="00FD686A">
        <w:t>.</w:t>
      </w:r>
    </w:p>
    <w:p w14:paraId="506B3F73" w14:textId="25785A9D" w:rsidR="00510B38" w:rsidRPr="008D09D9" w:rsidRDefault="003432EF" w:rsidP="00741F6D">
      <w:r>
        <w:t>During the design process</w:t>
      </w:r>
      <w:r w:rsidR="009F7ECC">
        <w:t>,</w:t>
      </w:r>
      <w:r>
        <w:t xml:space="preserve"> </w:t>
      </w:r>
      <w:r w:rsidR="00EC0D60">
        <w:t xml:space="preserve">governance </w:t>
      </w:r>
      <w:r w:rsidR="008D0077">
        <w:t xml:space="preserve">became increasingly </w:t>
      </w:r>
      <w:r w:rsidR="003B5869">
        <w:t>important</w:t>
      </w:r>
      <w:r w:rsidR="008D0077">
        <w:t>,</w:t>
      </w:r>
      <w:r w:rsidR="00EC0D60">
        <w:t xml:space="preserve"> </w:t>
      </w:r>
      <w:r w:rsidR="00CD1A22">
        <w:t>the extent of which</w:t>
      </w:r>
      <w:r w:rsidR="00FD502C">
        <w:t xml:space="preserve"> will be </w:t>
      </w:r>
      <w:r w:rsidR="00CD1A22">
        <w:t>proven</w:t>
      </w:r>
      <w:r w:rsidR="00FD502C">
        <w:t xml:space="preserve"> later in the </w:t>
      </w:r>
      <w:r w:rsidR="00FD502C">
        <w:fldChar w:fldCharType="begin"/>
      </w:r>
      <w:r w:rsidR="00FD502C">
        <w:instrText xml:space="preserve"> REF _Ref134714947 \h </w:instrText>
      </w:r>
      <w:r w:rsidR="00FD502C">
        <w:fldChar w:fldCharType="separate"/>
      </w:r>
      <w:r w:rsidR="00355591" w:rsidRPr="004560CB">
        <w:t>Design process and methods</w:t>
      </w:r>
      <w:r w:rsidR="00FD502C">
        <w:fldChar w:fldCharType="end"/>
      </w:r>
      <w:r w:rsidR="00FD502C">
        <w:t xml:space="preserve"> and </w:t>
      </w:r>
      <w:r w:rsidR="00FD502C">
        <w:fldChar w:fldCharType="begin"/>
      </w:r>
      <w:r w:rsidR="00FD502C">
        <w:instrText xml:space="preserve"> REF _Ref134714952 \h </w:instrText>
      </w:r>
      <w:r w:rsidR="00FD502C">
        <w:fldChar w:fldCharType="separate"/>
      </w:r>
      <w:r w:rsidR="00355591" w:rsidRPr="004560CB">
        <w:t>Discussion</w:t>
      </w:r>
      <w:r w:rsidR="00FD502C">
        <w:fldChar w:fldCharType="end"/>
      </w:r>
      <w:r w:rsidR="00FD502C">
        <w:t xml:space="preserve"> sections.</w:t>
      </w:r>
    </w:p>
    <w:p w14:paraId="51E537B8" w14:textId="711544F2" w:rsidR="00FF1F66" w:rsidRPr="004560CB" w:rsidRDefault="00823D1C" w:rsidP="00FF1F66">
      <w:pPr>
        <w:pStyle w:val="Heading3"/>
      </w:pPr>
      <w:bookmarkStart w:id="7" w:name="_Toc135132545"/>
      <w:r w:rsidRPr="004560CB">
        <w:t>Background</w:t>
      </w:r>
      <w:bookmarkEnd w:id="7"/>
    </w:p>
    <w:p w14:paraId="31AAD75B" w14:textId="6BA005D9" w:rsidR="00C315FE" w:rsidRPr="004560CB" w:rsidRDefault="00EC5E19" w:rsidP="00C315FE">
      <w:r w:rsidRPr="004560CB">
        <w:t>This thesis is written and designed in collaboration with Inter IKEA of Sweden. A part of this collaboration consists of a pre-determined need established by the supervisor provided by IKEA.</w:t>
      </w:r>
      <w:r w:rsidR="00D91274" w:rsidRPr="004560CB">
        <w:t xml:space="preserve"> Through this project</w:t>
      </w:r>
      <w:r w:rsidR="00E6309A" w:rsidRPr="004560CB">
        <w:t>,</w:t>
      </w:r>
      <w:r w:rsidR="00D91274" w:rsidRPr="004560CB">
        <w:t xml:space="preserve"> I can research and design something that </w:t>
      </w:r>
      <w:r w:rsidR="00E7533C" w:rsidRPr="004560CB">
        <w:t>could</w:t>
      </w:r>
      <w:r w:rsidR="00D91274" w:rsidRPr="004560CB">
        <w:t xml:space="preserve"> provide real value to an outer stakeholder </w:t>
      </w:r>
      <w:r w:rsidR="00E6309A" w:rsidRPr="004560CB">
        <w:t>and</w:t>
      </w:r>
      <w:r w:rsidR="00D91274" w:rsidRPr="004560CB">
        <w:t xml:space="preserve"> research value </w:t>
      </w:r>
      <w:r w:rsidR="00E6309A" w:rsidRPr="004560CB">
        <w:t>in</w:t>
      </w:r>
      <w:r w:rsidR="00D91274" w:rsidRPr="004560CB">
        <w:t xml:space="preserve"> Interaction Design.</w:t>
      </w:r>
      <w:r w:rsidR="00994268" w:rsidRPr="004560CB">
        <w:t xml:space="preserve"> Below is an abbreviated outline of the problem statement</w:t>
      </w:r>
      <w:r w:rsidR="00BA7D1B" w:rsidRPr="004560CB">
        <w:t>, background</w:t>
      </w:r>
      <w:r w:rsidR="00DB1DDD" w:rsidRPr="004560CB">
        <w:t>,</w:t>
      </w:r>
      <w:r w:rsidR="00994268" w:rsidRPr="004560CB">
        <w:t xml:space="preserve"> </w:t>
      </w:r>
      <w:r w:rsidR="00473BAC" w:rsidRPr="004560CB">
        <w:t>and</w:t>
      </w:r>
      <w:r w:rsidR="00994268" w:rsidRPr="004560CB">
        <w:t xml:space="preserve"> expected outcome.</w:t>
      </w:r>
    </w:p>
    <w:p w14:paraId="02116AD2" w14:textId="11E8C48C" w:rsidR="00CC7CD9" w:rsidRPr="004560CB" w:rsidRDefault="00FF305F" w:rsidP="00C315FE">
      <w:r w:rsidRPr="004560CB">
        <w:t>Data &amp; Technology provides internal IT Solutions for product development</w:t>
      </w:r>
      <w:r w:rsidR="007D29FD" w:rsidRPr="004560CB">
        <w:t xml:space="preserve"> at IKEA</w:t>
      </w:r>
      <w:r w:rsidRPr="004560CB">
        <w:t xml:space="preserve">. The portfolio of IT solutions at </w:t>
      </w:r>
      <w:r w:rsidR="00917A20" w:rsidRPr="004560CB">
        <w:t xml:space="preserve">Data &amp; Technology </w:t>
      </w:r>
      <w:r w:rsidRPr="004560CB">
        <w:t xml:space="preserve">consists of roughly 60 different solutions, each in different stages of product development. Some of </w:t>
      </w:r>
      <w:r w:rsidR="00C016A5" w:rsidRPr="004560CB">
        <w:t xml:space="preserve">them </w:t>
      </w:r>
      <w:r w:rsidRPr="004560CB">
        <w:t>are built</w:t>
      </w:r>
      <w:r w:rsidR="00C50F92" w:rsidRPr="004560CB">
        <w:t xml:space="preserve"> internally</w:t>
      </w:r>
      <w:r w:rsidR="00C016A5" w:rsidRPr="004560CB">
        <w:t>,</w:t>
      </w:r>
      <w:r w:rsidRPr="004560CB">
        <w:t xml:space="preserve"> and others are bought. Each IT solution has a Solution Owner and a team working on improving or maintaining the solution. Each </w:t>
      </w:r>
      <w:r w:rsidR="00E8633F" w:rsidRPr="004560CB">
        <w:t xml:space="preserve">solution </w:t>
      </w:r>
      <w:r w:rsidRPr="004560CB">
        <w:t>has several user groups (Product Design Engineers, Product Design Developers etc</w:t>
      </w:r>
      <w:r w:rsidR="00C016A5" w:rsidRPr="004560CB">
        <w:t>.</w:t>
      </w:r>
      <w:r w:rsidRPr="004560CB">
        <w:t xml:space="preserve">), each of which can have different </w:t>
      </w:r>
      <w:r w:rsidR="00C016A5" w:rsidRPr="004560CB">
        <w:t>organisational roles</w:t>
      </w:r>
      <w:r w:rsidRPr="004560CB">
        <w:t>. Each user also has internal roles connected to each IT solution, such as admin, editor, reader, approver etc.</w:t>
      </w:r>
    </w:p>
    <w:p w14:paraId="63D42A20" w14:textId="495E2C40" w:rsidR="00F21436" w:rsidRPr="004560CB" w:rsidRDefault="00FC1A87" w:rsidP="00F21436">
      <w:r w:rsidRPr="004560CB">
        <w:t>There</w:t>
      </w:r>
      <w:r w:rsidR="00F21436" w:rsidRPr="004560CB">
        <w:t xml:space="preserve"> is only a rough sense of which users have access to what tools</w:t>
      </w:r>
      <w:r w:rsidRPr="004560CB">
        <w:t>,</w:t>
      </w:r>
      <w:r w:rsidR="00F21436" w:rsidRPr="004560CB">
        <w:t xml:space="preserve"> and most information is inconsistent as to what roles use the solution, for how long, and for what purpose. Several processes </w:t>
      </w:r>
      <w:r w:rsidRPr="004560CB">
        <w:t>provide</w:t>
      </w:r>
      <w:r w:rsidR="00F21436" w:rsidRPr="004560CB">
        <w:t xml:space="preserve"> high-level overviews (Organisational groups within IKEA) and very low-level views (Detailed steps in specific software for user flows and actions). </w:t>
      </w:r>
      <w:r w:rsidRPr="004560CB">
        <w:t xml:space="preserve">An intermediate, mid-level overview of these functions and processes needs to be added, </w:t>
      </w:r>
      <w:r w:rsidR="00F21436" w:rsidRPr="004560CB">
        <w:t>which connects the low-level overviews to the high-level.</w:t>
      </w:r>
    </w:p>
    <w:p w14:paraId="5D610CC7" w14:textId="484200EA" w:rsidR="00F21436" w:rsidRPr="004560CB" w:rsidRDefault="00FD5894" w:rsidP="00F21436">
      <w:r>
        <w:lastRenderedPageBreak/>
        <w:t>S</w:t>
      </w:r>
      <w:r w:rsidR="00F21436" w:rsidRPr="004560CB">
        <w:t xml:space="preserve">everal attempts have been made to map </w:t>
      </w:r>
      <w:r w:rsidR="00C44B86">
        <w:t>IKEA’s</w:t>
      </w:r>
      <w:r w:rsidR="00FC1A87" w:rsidRPr="004560CB">
        <w:t xml:space="preserve"> digital landscape. However</w:t>
      </w:r>
      <w:r w:rsidR="00F21436" w:rsidRPr="004560CB">
        <w:t>, most mapping solutions have been limited to one viewpoint</w:t>
      </w:r>
      <w:r w:rsidR="00FC1A87" w:rsidRPr="004560CB">
        <w:t>,</w:t>
      </w:r>
      <w:r w:rsidR="00F21436" w:rsidRPr="004560CB">
        <w:t xml:space="preserve"> such as technical, process or IT solutions</w:t>
      </w:r>
      <w:r w:rsidR="00FC1A87" w:rsidRPr="004560CB">
        <w:t>,</w:t>
      </w:r>
      <w:r w:rsidR="00F21436" w:rsidRPr="004560CB">
        <w:t xml:space="preserve"> limiting their usefulness when applying them elsewhere.</w:t>
      </w:r>
    </w:p>
    <w:p w14:paraId="785E0639" w14:textId="30212870" w:rsidR="00F21436" w:rsidRPr="004560CB" w:rsidRDefault="008E4C59" w:rsidP="00F21436">
      <w:r>
        <w:t>Furthermore</w:t>
      </w:r>
      <w:r w:rsidR="00F21436" w:rsidRPr="004560CB">
        <w:t>, due to the complexity of the present systems, most solutions become overwhelming and complex to such a point where maintaining them becomes a larger hassle in the long term than the value they provide.</w:t>
      </w:r>
    </w:p>
    <w:p w14:paraId="7387AC32" w14:textId="4548BFB1" w:rsidR="00A62EDA" w:rsidRPr="004560CB" w:rsidRDefault="007935DF" w:rsidP="00A62EDA">
      <w:r w:rsidRPr="004560CB">
        <w:t>The expected outcome, on behalf of IKEA, is</w:t>
      </w:r>
      <w:r w:rsidR="00610FD3" w:rsidRPr="004560CB">
        <w:t xml:space="preserve"> as follows</w:t>
      </w:r>
      <w:r w:rsidRPr="004560CB">
        <w:t>:</w:t>
      </w:r>
    </w:p>
    <w:p w14:paraId="275FA556" w14:textId="04969786" w:rsidR="007935DF" w:rsidRPr="004560CB" w:rsidRDefault="007935DF" w:rsidP="007935DF">
      <w:pPr>
        <w:pStyle w:val="ListParagraph"/>
        <w:numPr>
          <w:ilvl w:val="0"/>
          <w:numId w:val="27"/>
        </w:numPr>
      </w:pPr>
      <w:r w:rsidRPr="004560CB">
        <w:t>A maintainable mapping standard, created in a suitable tool, with support for multiple perspectives</w:t>
      </w:r>
      <w:r w:rsidR="005D216B" w:rsidRPr="004560CB">
        <w:t xml:space="preserve"> (IT Solutions, Roles, Function &amp; Purpose, Process etc</w:t>
      </w:r>
      <w:r w:rsidR="00610FD3" w:rsidRPr="004560CB">
        <w:t>.</w:t>
      </w:r>
      <w:r w:rsidR="005D216B" w:rsidRPr="004560CB">
        <w:t>)</w:t>
      </w:r>
      <w:r w:rsidRPr="004560CB">
        <w:t>.</w:t>
      </w:r>
    </w:p>
    <w:p w14:paraId="1697C543" w14:textId="62CD99B9" w:rsidR="00873843" w:rsidRPr="004560CB" w:rsidRDefault="00D80233" w:rsidP="00F831C0">
      <w:pPr>
        <w:pStyle w:val="Heading3"/>
        <w:numPr>
          <w:ilvl w:val="2"/>
          <w:numId w:val="38"/>
        </w:numPr>
      </w:pPr>
      <w:bookmarkStart w:id="8" w:name="_Toc135132546"/>
      <w:r w:rsidRPr="004560CB">
        <w:t>Delimitations</w:t>
      </w:r>
      <w:bookmarkEnd w:id="8"/>
    </w:p>
    <w:p w14:paraId="04D56CF2" w14:textId="115D959D" w:rsidR="00F831C0" w:rsidRPr="004560CB" w:rsidRDefault="002D1A4B" w:rsidP="00F831C0">
      <w:r w:rsidRPr="004560CB">
        <w:t xml:space="preserve">This project has several stakeholders with differing </w:t>
      </w:r>
      <w:r w:rsidR="003F3D7C">
        <w:t>perspectives</w:t>
      </w:r>
      <w:r w:rsidRPr="004560CB">
        <w:t xml:space="preserve"> in its execution.</w:t>
      </w:r>
      <w:r w:rsidR="001F4834" w:rsidRPr="004560CB">
        <w:t xml:space="preserve"> Firstly, there is Malmö University, </w:t>
      </w:r>
      <w:r w:rsidR="00A46F8B" w:rsidRPr="004560CB">
        <w:t>for whom</w:t>
      </w:r>
      <w:r w:rsidR="001F4834" w:rsidRPr="004560CB">
        <w:t xml:space="preserve"> I am writing this thesis. Secondly, there is </w:t>
      </w:r>
      <w:r w:rsidR="00296279" w:rsidRPr="004560CB">
        <w:t xml:space="preserve">the supervisor at Inter IKEA who has </w:t>
      </w:r>
      <w:r w:rsidR="0013369F" w:rsidRPr="004560CB">
        <w:t>issued and</w:t>
      </w:r>
      <w:r w:rsidR="00296279" w:rsidRPr="004560CB">
        <w:t xml:space="preserve"> organised</w:t>
      </w:r>
      <w:r w:rsidR="000223AE" w:rsidRPr="004560CB">
        <w:t xml:space="preserve"> the thesis project</w:t>
      </w:r>
      <w:r w:rsidR="00C22FE8" w:rsidRPr="004560CB">
        <w:t xml:space="preserve">. Lastly, </w:t>
      </w:r>
      <w:r w:rsidR="00C17309" w:rsidRPr="004560CB">
        <w:t>the UX Designers</w:t>
      </w:r>
      <w:r w:rsidR="00FA0E6A" w:rsidRPr="004560CB">
        <w:t xml:space="preserve"> at Inter IKEA</w:t>
      </w:r>
      <w:r w:rsidR="0048715B" w:rsidRPr="004560CB">
        <w:t xml:space="preserve"> </w:t>
      </w:r>
      <w:r w:rsidR="006728D0" w:rsidRPr="004560CB">
        <w:t>are the project's intended end-users</w:t>
      </w:r>
      <w:r w:rsidR="00C22FE8" w:rsidRPr="004560CB">
        <w:t>.</w:t>
      </w:r>
    </w:p>
    <w:p w14:paraId="13F3A6C0" w14:textId="4AA46AE6" w:rsidR="006A4E5B" w:rsidRPr="004560CB" w:rsidRDefault="00FE70C2" w:rsidP="00482921">
      <w:r w:rsidRPr="004560CB">
        <w:t xml:space="preserve">The scope of this project and </w:t>
      </w:r>
      <w:r w:rsidR="007A7746" w:rsidRPr="004560CB">
        <w:t>its</w:t>
      </w:r>
      <w:r w:rsidRPr="004560CB">
        <w:t xml:space="preserve"> subsequent design is </w:t>
      </w:r>
      <w:r w:rsidR="00920AF6" w:rsidRPr="004560CB">
        <w:t>contained</w:t>
      </w:r>
      <w:r w:rsidRPr="004560CB">
        <w:t xml:space="preserve"> to the needs of the UX Team </w:t>
      </w:r>
      <w:r w:rsidR="00FA2CA9" w:rsidRPr="004560CB">
        <w:t>at</w:t>
      </w:r>
      <w:r w:rsidR="00E738F6" w:rsidRPr="004560CB">
        <w:t xml:space="preserve"> </w:t>
      </w:r>
      <w:r w:rsidR="00E738F6" w:rsidRPr="004560CB">
        <w:rPr>
          <w:i/>
          <w:iCs/>
        </w:rPr>
        <w:t>Data &amp; Technology</w:t>
      </w:r>
      <w:r w:rsidR="00E738F6" w:rsidRPr="004560CB">
        <w:t xml:space="preserve"> inside </w:t>
      </w:r>
      <w:r w:rsidR="00FA2CA9" w:rsidRPr="004560CB">
        <w:t>Inter IKEA</w:t>
      </w:r>
      <w:r w:rsidR="005B1CAF" w:rsidRPr="004560CB">
        <w:t xml:space="preserve"> based on the provided problem statement</w:t>
      </w:r>
      <w:r w:rsidR="00E738F6" w:rsidRPr="004560CB">
        <w:t>.</w:t>
      </w:r>
      <w:r w:rsidR="002D6F4A" w:rsidRPr="004560CB">
        <w:t xml:space="preserve"> </w:t>
      </w:r>
      <w:r w:rsidR="0054439E" w:rsidRPr="004560CB">
        <w:t>T</w:t>
      </w:r>
      <w:r w:rsidR="00F92C63" w:rsidRPr="004560CB">
        <w:t>he design process' outcome</w:t>
      </w:r>
      <w:r w:rsidR="002D6F4A" w:rsidRPr="004560CB">
        <w:t xml:space="preserve"> is to design the foundation for a future mapping solution</w:t>
      </w:r>
      <w:r w:rsidR="00F92C63" w:rsidRPr="004560CB">
        <w:t xml:space="preserve">. </w:t>
      </w:r>
      <w:r w:rsidR="00175533" w:rsidRPr="004560CB">
        <w:t xml:space="preserve">Therefore, the proof-of-concept design is </w:t>
      </w:r>
      <w:r w:rsidR="006A4E5B" w:rsidRPr="004560CB">
        <w:t>intended to be a vertical slice to show how an eventual implementation could provide business value to the organisation.</w:t>
      </w:r>
    </w:p>
    <w:p w14:paraId="224CA21B" w14:textId="6BA19AAE" w:rsidR="00B2127E" w:rsidRPr="004560CB" w:rsidRDefault="00443BBC" w:rsidP="00482921">
      <w:r w:rsidRPr="004560CB">
        <w:t xml:space="preserve">The </w:t>
      </w:r>
      <w:r w:rsidR="00F45224" w:rsidRPr="004560CB">
        <w:t>prototype's content</w:t>
      </w:r>
      <w:r w:rsidRPr="004560CB">
        <w:t xml:space="preserve"> is also limited to what is reasonable to create within the limitations of a </w:t>
      </w:r>
      <w:r w:rsidR="00F45224" w:rsidRPr="004560CB">
        <w:t>bachelor's</w:t>
      </w:r>
      <w:r w:rsidRPr="004560CB">
        <w:t xml:space="preserve"> thesis.</w:t>
      </w:r>
      <w:r w:rsidR="00F45224" w:rsidRPr="004560CB">
        <w:t xml:space="preserve"> However, even though all data is not present</w:t>
      </w:r>
      <w:r w:rsidR="00CE645E" w:rsidRPr="004560CB">
        <w:t>,</w:t>
      </w:r>
      <w:r w:rsidR="00F45224" w:rsidRPr="004560CB">
        <w:t xml:space="preserve"> the base methodologies and interactions</w:t>
      </w:r>
      <w:r w:rsidR="00CE645E" w:rsidRPr="004560CB">
        <w:t xml:space="preserve"> applied</w:t>
      </w:r>
      <w:r w:rsidR="00F45224" w:rsidRPr="004560CB">
        <w:t xml:space="preserve"> are the same and scale appropriately.</w:t>
      </w:r>
      <w:r w:rsidR="00B2127E" w:rsidRPr="004560CB">
        <w:t xml:space="preserve"> </w:t>
      </w:r>
      <w:r w:rsidR="00610FD3" w:rsidRPr="004560CB">
        <w:t>Furthermore, the</w:t>
      </w:r>
      <w:r w:rsidR="0051629D" w:rsidRPr="004560CB">
        <w:t xml:space="preserve"> information</w:t>
      </w:r>
      <w:r w:rsidR="00C41FF9" w:rsidRPr="004560CB">
        <w:t xml:space="preserve"> relating to solutions and internal functions</w:t>
      </w:r>
      <w:r w:rsidR="0051629D" w:rsidRPr="004560CB">
        <w:t xml:space="preserve"> presented in this report is sanitised and made up to </w:t>
      </w:r>
      <w:r w:rsidR="0051629D" w:rsidRPr="004560CB">
        <w:rPr>
          <w:i/>
          <w:iCs/>
        </w:rPr>
        <w:t>represent</w:t>
      </w:r>
      <w:r w:rsidR="0051629D" w:rsidRPr="004560CB">
        <w:t xml:space="preserve"> real data</w:t>
      </w:r>
      <w:r w:rsidR="00296DCF" w:rsidRPr="004560CB">
        <w:t>,</w:t>
      </w:r>
      <w:r w:rsidR="00020DF0" w:rsidRPr="004560CB">
        <w:t xml:space="preserve"> as most </w:t>
      </w:r>
      <w:r w:rsidR="00296DCF" w:rsidRPr="004560CB">
        <w:t>solution-specific</w:t>
      </w:r>
      <w:r w:rsidR="00020DF0" w:rsidRPr="004560CB">
        <w:t xml:space="preserve"> data is held under secrecy</w:t>
      </w:r>
      <w:r w:rsidR="00C13523" w:rsidRPr="004560CB">
        <w:t>.</w:t>
      </w:r>
    </w:p>
    <w:p w14:paraId="27B7CDFB" w14:textId="17D9C74E" w:rsidR="001145F4" w:rsidRPr="004560CB" w:rsidRDefault="001145F4" w:rsidP="001145F4">
      <w:pPr>
        <w:pStyle w:val="Heading2"/>
        <w:rPr>
          <w:lang w:val="en-GB"/>
        </w:rPr>
      </w:pPr>
      <w:bookmarkStart w:id="9" w:name="_Toc135132547"/>
      <w:r w:rsidRPr="004560CB">
        <w:rPr>
          <w:lang w:val="en-GB"/>
        </w:rPr>
        <w:t>Related works</w:t>
      </w:r>
      <w:bookmarkEnd w:id="9"/>
    </w:p>
    <w:p w14:paraId="1A848FE4" w14:textId="026F4138" w:rsidR="000249FB" w:rsidRPr="004560CB" w:rsidRDefault="000249FB" w:rsidP="000249FB">
      <w:pPr>
        <w:pStyle w:val="Heading3"/>
      </w:pPr>
      <w:bookmarkStart w:id="10" w:name="_Toc135132548"/>
      <w:r w:rsidRPr="004560CB">
        <w:t>Connected Papers</w:t>
      </w:r>
      <w:bookmarkEnd w:id="10"/>
    </w:p>
    <w:p w14:paraId="40A674C4" w14:textId="38A484B9" w:rsidR="00C25396" w:rsidRPr="004560CB" w:rsidRDefault="007240BD" w:rsidP="00C25396">
      <w:pPr>
        <w:rPr>
          <w:iCs/>
        </w:rPr>
      </w:pPr>
      <w:r w:rsidRPr="004560CB">
        <w:rPr>
          <w:i/>
        </w:rPr>
        <w:t>Connected Papers</w:t>
      </w:r>
      <w:r w:rsidRPr="004560CB">
        <w:rPr>
          <w:iCs/>
        </w:rPr>
        <w:t xml:space="preserve"> is an online tool for scholars and researchers to search for papers relevant to their field.</w:t>
      </w:r>
      <w:r w:rsidR="00B1766B" w:rsidRPr="004560CB">
        <w:rPr>
          <w:iCs/>
        </w:rPr>
        <w:t xml:space="preserve"> Connected Papers differ from similar scholarly databases, like IEEE, ACM, and Google Scholar, through </w:t>
      </w:r>
      <w:r w:rsidR="007E6FE7" w:rsidRPr="004560CB">
        <w:rPr>
          <w:iCs/>
        </w:rPr>
        <w:t>a</w:t>
      </w:r>
      <w:r w:rsidR="00B1766B" w:rsidRPr="004560CB">
        <w:rPr>
          <w:iCs/>
        </w:rPr>
        <w:t xml:space="preserve"> search algorithm</w:t>
      </w:r>
      <w:r w:rsidR="007E6FE7" w:rsidRPr="004560CB">
        <w:rPr>
          <w:iCs/>
        </w:rPr>
        <w:t xml:space="preserve"> that </w:t>
      </w:r>
      <w:r w:rsidR="006B0E5B" w:rsidRPr="004560CB">
        <w:rPr>
          <w:iCs/>
        </w:rPr>
        <w:t xml:space="preserve">indexes papers based on </w:t>
      </w:r>
      <w:r w:rsidR="00695DEF" w:rsidRPr="004560CB">
        <w:rPr>
          <w:iCs/>
        </w:rPr>
        <w:t>similarity rather than citations</w:t>
      </w:r>
      <w:r w:rsidR="004E6B2D" w:rsidRPr="004560CB">
        <w:rPr>
          <w:iCs/>
        </w:rPr>
        <w:t xml:space="preserve"> </w:t>
      </w:r>
      <w:r w:rsidR="004E6B2D" w:rsidRPr="004560CB">
        <w:rPr>
          <w:iCs/>
        </w:rPr>
        <w:fldChar w:fldCharType="begin"/>
      </w:r>
      <w:r w:rsidR="004E6B2D" w:rsidRPr="004560CB">
        <w:rPr>
          <w:iCs/>
        </w:rPr>
        <w:instrText xml:space="preserve"> ADDIN ZOTERO_ITEM CSL_CITATION {"citationID":"rNPkN7Xk","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rsidR="004E6B2D" w:rsidRPr="004560CB">
        <w:rPr>
          <w:iCs/>
        </w:rPr>
        <w:fldChar w:fldCharType="separate"/>
      </w:r>
      <w:r w:rsidR="004E6B2D" w:rsidRPr="004560CB">
        <w:rPr>
          <w:iCs/>
          <w:noProof/>
        </w:rPr>
        <w:t>(Tarnavsky Eitan et al., 2023)</w:t>
      </w:r>
      <w:r w:rsidR="004E6B2D" w:rsidRPr="004560CB">
        <w:rPr>
          <w:iCs/>
        </w:rPr>
        <w:fldChar w:fldCharType="end"/>
      </w:r>
      <w:r w:rsidR="00695DEF" w:rsidRPr="004560CB">
        <w:rPr>
          <w:iCs/>
        </w:rPr>
        <w:t xml:space="preserve">. </w:t>
      </w:r>
      <w:r w:rsidR="00506BA2" w:rsidRPr="004560CB">
        <w:rPr>
          <w:iCs/>
        </w:rPr>
        <w:t>This</w:t>
      </w:r>
      <w:r w:rsidR="004E6B2D" w:rsidRPr="004560CB">
        <w:rPr>
          <w:iCs/>
        </w:rPr>
        <w:t xml:space="preserve"> allows</w:t>
      </w:r>
      <w:r w:rsidR="00FB2742" w:rsidRPr="004560CB">
        <w:rPr>
          <w:iCs/>
        </w:rPr>
        <w:t xml:space="preserve"> researchers to find relevant literature </w:t>
      </w:r>
      <w:r w:rsidR="003443FD" w:rsidRPr="004560CB">
        <w:rPr>
          <w:iCs/>
        </w:rPr>
        <w:t>that</w:t>
      </w:r>
      <w:r w:rsidR="00D25E95" w:rsidRPr="004560CB">
        <w:rPr>
          <w:iCs/>
        </w:rPr>
        <w:t xml:space="preserve"> could be missed through conventional search methods.</w:t>
      </w:r>
    </w:p>
    <w:p w14:paraId="2E210076" w14:textId="4CA22FCC" w:rsidR="00D6185F" w:rsidRPr="004560CB" w:rsidRDefault="002B4B46" w:rsidP="00C25396">
      <w:pPr>
        <w:rPr>
          <w:iCs/>
        </w:rPr>
      </w:pPr>
      <w:r w:rsidRPr="004560CB">
        <w:rPr>
          <w:iCs/>
        </w:rPr>
        <w:t>The tool works on top of a dynamic database</w:t>
      </w:r>
      <w:r w:rsidR="00096588" w:rsidRPr="004560CB">
        <w:rPr>
          <w:iCs/>
        </w:rPr>
        <w:t xml:space="preserve"> </w:t>
      </w:r>
      <w:r w:rsidR="00096588" w:rsidRPr="004560CB">
        <w:rPr>
          <w:iCs/>
        </w:rPr>
        <w:fldChar w:fldCharType="begin"/>
      </w:r>
      <w:r w:rsidR="00096588" w:rsidRPr="004560CB">
        <w:rPr>
          <w:iCs/>
        </w:rPr>
        <w:instrText xml:space="preserve"> ADDIN ZOTERO_ITEM CSL_CITATION {"citationID":"tV3h4r4k","properties":{"formattedCitation":"(Ammar et al., 2018)","plainCitation":"(Ammar et al., 2018)","noteIndex":0},"citationItems":[{"id":701,"uris":["http://zotero.org/users/11020722/items/QA4H4TZR"],"itemData":{"id":701,"type":"article","abstract":"We describe a deployed scalable system for organizing published scientiﬁ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ﬀerences from standard formulations of these tasks, and report empirical results for each task. The methods described in this paper are used to enable semantic features in www.semanticscholar.org.","language":"en","note":"arXiv:1805.02262 [cs]","number":"arXiv:1805.02262","publisher":"arXiv","source":"arXiv.org","title":"Construction of the Literature Graph in Semantic Scholar","URL":"http://arxiv.org/abs/1805.02262","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3",5,8]]},"issued":{"date-parts":[["2018",5,6]]}}}],"schema":"https://github.com/citation-style-language/schema/raw/master/csl-citation.json"} </w:instrText>
      </w:r>
      <w:r w:rsidR="00096588" w:rsidRPr="004560CB">
        <w:rPr>
          <w:iCs/>
        </w:rPr>
        <w:fldChar w:fldCharType="separate"/>
      </w:r>
      <w:r w:rsidR="00096588" w:rsidRPr="004560CB">
        <w:rPr>
          <w:iCs/>
          <w:noProof/>
        </w:rPr>
        <w:t>(Ammar et al., 2018)</w:t>
      </w:r>
      <w:r w:rsidR="00096588" w:rsidRPr="004560CB">
        <w:rPr>
          <w:iCs/>
        </w:rPr>
        <w:fldChar w:fldCharType="end"/>
      </w:r>
      <w:r w:rsidRPr="004560CB">
        <w:rPr>
          <w:iCs/>
        </w:rPr>
        <w:t xml:space="preserve"> that regularly updates and adds new papers as they are published through conventional journals.</w:t>
      </w:r>
      <w:r w:rsidR="0033321B" w:rsidRPr="004560CB">
        <w:rPr>
          <w:iCs/>
        </w:rPr>
        <w:t xml:space="preserve"> This allows for an efficient user experience for the end </w:t>
      </w:r>
      <w:r w:rsidR="0033321B" w:rsidRPr="004560CB">
        <w:rPr>
          <w:iCs/>
        </w:rPr>
        <w:lastRenderedPageBreak/>
        <w:t xml:space="preserve">user as the information is as </w:t>
      </w:r>
      <w:r w:rsidR="00B33A06" w:rsidRPr="004560CB">
        <w:rPr>
          <w:iCs/>
        </w:rPr>
        <w:t xml:space="preserve">recent </w:t>
      </w:r>
      <w:r w:rsidR="0033321B" w:rsidRPr="004560CB">
        <w:rPr>
          <w:iCs/>
        </w:rPr>
        <w:t>as possible.</w:t>
      </w:r>
      <w:r w:rsidR="00B33A06" w:rsidRPr="004560CB">
        <w:rPr>
          <w:iCs/>
        </w:rPr>
        <w:t xml:space="preserve"> </w:t>
      </w:r>
      <w:r w:rsidR="009F315F" w:rsidRPr="004560CB">
        <w:rPr>
          <w:iCs/>
        </w:rPr>
        <w:t>Similarly, the team developing</w:t>
      </w:r>
      <w:r w:rsidR="00D75115" w:rsidRPr="004560CB">
        <w:rPr>
          <w:iCs/>
        </w:rPr>
        <w:t xml:space="preserve"> Connected Papers</w:t>
      </w:r>
      <w:r w:rsidR="009F315F" w:rsidRPr="004560CB">
        <w:rPr>
          <w:iCs/>
        </w:rPr>
        <w:t xml:space="preserve"> offloads the </w:t>
      </w:r>
      <w:r w:rsidR="004E62DA" w:rsidRPr="004560CB">
        <w:rPr>
          <w:iCs/>
        </w:rPr>
        <w:t>work</w:t>
      </w:r>
      <w:r w:rsidR="009F315F" w:rsidRPr="004560CB">
        <w:rPr>
          <w:iCs/>
        </w:rPr>
        <w:t xml:space="preserve"> of updating </w:t>
      </w:r>
      <w:r w:rsidR="005B7F6D" w:rsidRPr="004560CB">
        <w:rPr>
          <w:iCs/>
        </w:rPr>
        <w:t xml:space="preserve">papers </w:t>
      </w:r>
      <w:r w:rsidR="00CB00A1" w:rsidRPr="004560CB">
        <w:rPr>
          <w:iCs/>
        </w:rPr>
        <w:t>to</w:t>
      </w:r>
      <w:r w:rsidR="005B7F6D" w:rsidRPr="004560CB">
        <w:rPr>
          <w:iCs/>
        </w:rPr>
        <w:t xml:space="preserve"> each </w:t>
      </w:r>
      <w:r w:rsidR="00174988" w:rsidRPr="004560CB">
        <w:rPr>
          <w:iCs/>
        </w:rPr>
        <w:t>field's</w:t>
      </w:r>
      <w:r w:rsidR="0092560C" w:rsidRPr="004560CB">
        <w:rPr>
          <w:iCs/>
        </w:rPr>
        <w:t xml:space="preserve"> journal database</w:t>
      </w:r>
      <w:r w:rsidR="00B96166" w:rsidRPr="004560CB">
        <w:rPr>
          <w:iCs/>
        </w:rPr>
        <w:t xml:space="preserve"> allowing for more development time </w:t>
      </w:r>
      <w:r w:rsidR="006462E4" w:rsidRPr="004560CB">
        <w:rPr>
          <w:iCs/>
        </w:rPr>
        <w:t>on</w:t>
      </w:r>
      <w:r w:rsidR="00B96166" w:rsidRPr="004560CB">
        <w:rPr>
          <w:iCs/>
        </w:rPr>
        <w:t xml:space="preserve"> the application</w:t>
      </w:r>
      <w:r w:rsidR="0092560C" w:rsidRPr="004560CB">
        <w:rPr>
          <w:iCs/>
        </w:rPr>
        <w:t>.</w:t>
      </w:r>
    </w:p>
    <w:p w14:paraId="3CCE317B" w14:textId="77777777" w:rsidR="00E2041F" w:rsidRPr="004560CB" w:rsidRDefault="00E2041F" w:rsidP="00E2041F">
      <w:pPr>
        <w:keepNext/>
        <w:jc w:val="center"/>
      </w:pPr>
      <w:r w:rsidRPr="004560CB">
        <w:rPr>
          <w:iCs/>
          <w:noProof/>
        </w:rPr>
        <w:drawing>
          <wp:inline distT="0" distB="0" distL="0" distR="0" wp14:anchorId="3AE51D0F" wp14:editId="61BFE763">
            <wp:extent cx="4709367" cy="2386569"/>
            <wp:effectExtent l="127000" t="127000" r="129540" b="128270"/>
            <wp:docPr id="9968717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71799"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4709367" cy="2386569"/>
                    </a:xfrm>
                    <a:prstGeom prst="rect">
                      <a:avLst/>
                    </a:prstGeom>
                    <a:ln>
                      <a:noFill/>
                    </a:ln>
                    <a:effectLst>
                      <a:outerShdw blurRad="123177" algn="tl" rotWithShape="0">
                        <a:srgbClr val="333333">
                          <a:alpha val="65000"/>
                        </a:srgbClr>
                      </a:outerShdw>
                    </a:effectLst>
                  </pic:spPr>
                </pic:pic>
              </a:graphicData>
            </a:graphic>
          </wp:inline>
        </w:drawing>
      </w:r>
    </w:p>
    <w:p w14:paraId="638CD140" w14:textId="6BA20278" w:rsidR="00E2041F" w:rsidRPr="004560CB" w:rsidRDefault="00E2041F" w:rsidP="00E2041F">
      <w:pPr>
        <w:pStyle w:val="Caption"/>
        <w:jc w:val="center"/>
        <w:rPr>
          <w:iCs w:val="0"/>
        </w:rPr>
      </w:pPr>
      <w:bookmarkStart w:id="11" w:name="_Ref134443104"/>
      <w:r w:rsidRPr="004560CB">
        <w:t xml:space="preserve">Figure </w:t>
      </w:r>
      <w:r w:rsidRPr="004560CB">
        <w:fldChar w:fldCharType="begin"/>
      </w:r>
      <w:r w:rsidRPr="004560CB">
        <w:instrText xml:space="preserve"> SEQ Figure \* ARABIC </w:instrText>
      </w:r>
      <w:r w:rsidRPr="004560CB">
        <w:fldChar w:fldCharType="separate"/>
      </w:r>
      <w:r w:rsidR="00355591">
        <w:rPr>
          <w:noProof/>
        </w:rPr>
        <w:t>2</w:t>
      </w:r>
      <w:r w:rsidRPr="004560CB">
        <w:fldChar w:fldCharType="end"/>
      </w:r>
      <w:bookmarkEnd w:id="11"/>
      <w:r w:rsidRPr="004560CB">
        <w:t>. The Connected Papers application. Shown here is</w:t>
      </w:r>
      <w:r w:rsidR="00C13EE9" w:rsidRPr="004560CB">
        <w:t xml:space="preserve"> the graph for</w:t>
      </w:r>
      <w:r w:rsidRPr="004560CB">
        <w:t xml:space="preserve"> "What Do Prototypes Prototype" </w:t>
      </w:r>
      <w:r w:rsidRPr="004560CB">
        <w:fldChar w:fldCharType="begin"/>
      </w:r>
      <w:r w:rsidRPr="004560CB">
        <w:instrText xml:space="preserve"> ADDIN ZOTERO_ITEM CSL_CITATION {"citationID":"UYKD61YJ","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Pr="004560CB">
        <w:fldChar w:fldCharType="separate"/>
      </w:r>
      <w:r w:rsidRPr="004560CB">
        <w:rPr>
          <w:noProof/>
        </w:rPr>
        <w:t>(Houde &amp; Hill, 1997)</w:t>
      </w:r>
      <w:r w:rsidRPr="004560CB">
        <w:fldChar w:fldCharType="end"/>
      </w:r>
      <w:r w:rsidRPr="004560CB">
        <w:t>.</w:t>
      </w:r>
    </w:p>
    <w:p w14:paraId="7C87A292" w14:textId="77777777" w:rsidR="00174A98" w:rsidRPr="004560CB" w:rsidRDefault="00DB1AC1" w:rsidP="00C25396">
      <w:pPr>
        <w:rPr>
          <w:iCs/>
        </w:rPr>
      </w:pPr>
      <w:r w:rsidRPr="004560CB">
        <w:rPr>
          <w:iCs/>
        </w:rPr>
        <w:t>The application consists of three main interactive dialogues.</w:t>
      </w:r>
    </w:p>
    <w:p w14:paraId="33D9E68C" w14:textId="14EBB972" w:rsidR="00A41659" w:rsidRPr="004560CB" w:rsidRDefault="007C74A1" w:rsidP="00174A98">
      <w:pPr>
        <w:pStyle w:val="ListParagraph"/>
        <w:numPr>
          <w:ilvl w:val="0"/>
          <w:numId w:val="39"/>
        </w:numPr>
        <w:rPr>
          <w:iCs/>
        </w:rPr>
      </w:pPr>
      <w:r w:rsidRPr="004560CB">
        <w:rPr>
          <w:iCs/>
        </w:rPr>
        <w:t>A</w:t>
      </w:r>
      <w:r w:rsidR="003E4AE7" w:rsidRPr="004560CB">
        <w:rPr>
          <w:iCs/>
        </w:rPr>
        <w:t xml:space="preserve"> main dialogue</w:t>
      </w:r>
      <w:r w:rsidRPr="004560CB">
        <w:rPr>
          <w:iCs/>
        </w:rPr>
        <w:t xml:space="preserve"> that</w:t>
      </w:r>
      <w:r w:rsidR="003E4AE7" w:rsidRPr="004560CB">
        <w:rPr>
          <w:iCs/>
        </w:rPr>
        <w:t xml:space="preserve"> displays a 2D</w:t>
      </w:r>
      <w:r w:rsidR="00591B6C" w:rsidRPr="004560CB">
        <w:rPr>
          <w:iCs/>
        </w:rPr>
        <w:t xml:space="preserve"> force-directed graph</w:t>
      </w:r>
      <w:r w:rsidR="003E4AE7" w:rsidRPr="004560CB">
        <w:rPr>
          <w:iCs/>
        </w:rPr>
        <w:t xml:space="preserve"> </w:t>
      </w:r>
      <w:r w:rsidR="00516489" w:rsidRPr="004560CB">
        <w:rPr>
          <w:iCs/>
        </w:rPr>
        <w:t>map</w:t>
      </w:r>
      <w:r w:rsidR="003E4AE7" w:rsidRPr="004560CB">
        <w:rPr>
          <w:iCs/>
        </w:rPr>
        <w:t xml:space="preserve"> surrounding the “origin” paper (</w:t>
      </w:r>
      <w:r w:rsidR="003E4AE7" w:rsidRPr="004560CB">
        <w:rPr>
          <w:iCs/>
        </w:rPr>
        <w:fldChar w:fldCharType="begin"/>
      </w:r>
      <w:r w:rsidR="003E4AE7" w:rsidRPr="004560CB">
        <w:rPr>
          <w:iCs/>
        </w:rPr>
        <w:instrText xml:space="preserve"> REF _Ref134443104 \h </w:instrText>
      </w:r>
      <w:r w:rsidR="003E4AE7" w:rsidRPr="004560CB">
        <w:rPr>
          <w:iCs/>
        </w:rPr>
      </w:r>
      <w:r w:rsidR="003E4AE7" w:rsidRPr="004560CB">
        <w:rPr>
          <w:iCs/>
        </w:rPr>
        <w:fldChar w:fldCharType="separate"/>
      </w:r>
      <w:r w:rsidR="00355591" w:rsidRPr="004560CB">
        <w:t xml:space="preserve">Figure </w:t>
      </w:r>
      <w:r w:rsidR="00355591">
        <w:rPr>
          <w:noProof/>
        </w:rPr>
        <w:t>2</w:t>
      </w:r>
      <w:r w:rsidR="003E4AE7" w:rsidRPr="004560CB">
        <w:rPr>
          <w:iCs/>
        </w:rPr>
        <w:fldChar w:fldCharType="end"/>
      </w:r>
      <w:r w:rsidR="003E4AE7" w:rsidRPr="004560CB">
        <w:rPr>
          <w:iCs/>
        </w:rPr>
        <w:t>)</w:t>
      </w:r>
      <w:r w:rsidR="00516489" w:rsidRPr="004560CB">
        <w:rPr>
          <w:iCs/>
        </w:rPr>
        <w:t xml:space="preserve">. </w:t>
      </w:r>
      <w:r w:rsidR="00CB2248" w:rsidRPr="004560CB">
        <w:rPr>
          <w:iCs/>
        </w:rPr>
        <w:t>Each node in the map represents a paper that, in some way</w:t>
      </w:r>
      <w:r w:rsidR="004617C9" w:rsidRPr="004560CB">
        <w:rPr>
          <w:iCs/>
        </w:rPr>
        <w:t>,</w:t>
      </w:r>
      <w:r w:rsidR="00CB2248" w:rsidRPr="004560CB">
        <w:rPr>
          <w:iCs/>
        </w:rPr>
        <w:t xml:space="preserve"> is </w:t>
      </w:r>
      <w:proofErr w:type="gramStart"/>
      <w:r w:rsidR="005921AD" w:rsidRPr="004560CB">
        <w:rPr>
          <w:iCs/>
        </w:rPr>
        <w:t>similar to</w:t>
      </w:r>
      <w:proofErr w:type="gramEnd"/>
      <w:r w:rsidR="00CB2248" w:rsidRPr="004560CB">
        <w:rPr>
          <w:iCs/>
        </w:rPr>
        <w:t xml:space="preserve"> the </w:t>
      </w:r>
      <w:r w:rsidR="001C5076" w:rsidRPr="004560CB">
        <w:rPr>
          <w:iCs/>
        </w:rPr>
        <w:t>original</w:t>
      </w:r>
      <w:r w:rsidR="00CB2248" w:rsidRPr="004560CB">
        <w:rPr>
          <w:iCs/>
        </w:rPr>
        <w:t xml:space="preserve"> paper</w:t>
      </w:r>
      <w:r w:rsidR="001C4DBB" w:rsidRPr="004560CB">
        <w:rPr>
          <w:iCs/>
        </w:rPr>
        <w:t>.</w:t>
      </w:r>
      <w:r w:rsidR="0039511E" w:rsidRPr="004560CB">
        <w:rPr>
          <w:iCs/>
        </w:rPr>
        <w:t xml:space="preserve"> The nodes are spread out and clustered from the origin according to their relevance and similarity</w:t>
      </w:r>
      <w:r w:rsidR="008438C0" w:rsidRPr="004560CB">
        <w:rPr>
          <w:iCs/>
        </w:rPr>
        <w:t xml:space="preserve">. Their colour and size represent </w:t>
      </w:r>
      <w:r w:rsidR="00767F8E" w:rsidRPr="004560CB">
        <w:rPr>
          <w:iCs/>
        </w:rPr>
        <w:t xml:space="preserve">the </w:t>
      </w:r>
      <w:r w:rsidR="008438C0" w:rsidRPr="004560CB">
        <w:rPr>
          <w:iCs/>
        </w:rPr>
        <w:t xml:space="preserve">year published and </w:t>
      </w:r>
      <w:r w:rsidR="005A74F5" w:rsidRPr="004560CB">
        <w:rPr>
          <w:iCs/>
        </w:rPr>
        <w:t xml:space="preserve">the </w:t>
      </w:r>
      <w:r w:rsidR="00F2262F" w:rsidRPr="004560CB">
        <w:rPr>
          <w:iCs/>
        </w:rPr>
        <w:t>number</w:t>
      </w:r>
      <w:r w:rsidR="008438C0" w:rsidRPr="004560CB">
        <w:rPr>
          <w:iCs/>
        </w:rPr>
        <w:t xml:space="preserve"> of citations.</w:t>
      </w:r>
    </w:p>
    <w:p w14:paraId="55371657" w14:textId="4C5216D7" w:rsidR="002915E2" w:rsidRPr="004560CB" w:rsidRDefault="00FA3192" w:rsidP="00174A98">
      <w:pPr>
        <w:pStyle w:val="ListParagraph"/>
        <w:numPr>
          <w:ilvl w:val="0"/>
          <w:numId w:val="39"/>
        </w:numPr>
        <w:rPr>
          <w:iCs/>
        </w:rPr>
      </w:pPr>
      <w:r w:rsidRPr="004560CB">
        <w:rPr>
          <w:iCs/>
        </w:rPr>
        <w:t>The leftmost dialogue (</w:t>
      </w:r>
      <w:r w:rsidRPr="004560CB">
        <w:rPr>
          <w:iCs/>
        </w:rPr>
        <w:fldChar w:fldCharType="begin"/>
      </w:r>
      <w:r w:rsidRPr="004560CB">
        <w:rPr>
          <w:iCs/>
        </w:rPr>
        <w:instrText xml:space="preserve"> REF _Ref134443104 \h </w:instrText>
      </w:r>
      <w:r w:rsidRPr="004560CB">
        <w:rPr>
          <w:iCs/>
        </w:rPr>
      </w:r>
      <w:r w:rsidRPr="004560CB">
        <w:rPr>
          <w:iCs/>
        </w:rPr>
        <w:fldChar w:fldCharType="separate"/>
      </w:r>
      <w:r w:rsidR="00355591" w:rsidRPr="004560CB">
        <w:t xml:space="preserve">Figure </w:t>
      </w:r>
      <w:r w:rsidR="00355591">
        <w:rPr>
          <w:noProof/>
        </w:rPr>
        <w:t>2</w:t>
      </w:r>
      <w:r w:rsidRPr="004560CB">
        <w:rPr>
          <w:iCs/>
        </w:rPr>
        <w:fldChar w:fldCharType="end"/>
      </w:r>
      <w:r w:rsidRPr="004560CB">
        <w:rPr>
          <w:iCs/>
        </w:rPr>
        <w:t>)</w:t>
      </w:r>
      <w:r w:rsidR="00B261C9" w:rsidRPr="004560CB">
        <w:rPr>
          <w:iCs/>
        </w:rPr>
        <w:t xml:space="preserve"> displays a list view of the papers shown in the main dialogue</w:t>
      </w:r>
      <w:r w:rsidR="00453D04" w:rsidRPr="004560CB">
        <w:rPr>
          <w:iCs/>
        </w:rPr>
        <w:t xml:space="preserve"> and is further searchable through text</w:t>
      </w:r>
      <w:r w:rsidR="00B261C9" w:rsidRPr="004560CB">
        <w:rPr>
          <w:iCs/>
        </w:rPr>
        <w:t>.</w:t>
      </w:r>
      <w:r w:rsidR="00E07AC8" w:rsidRPr="004560CB">
        <w:rPr>
          <w:iCs/>
        </w:rPr>
        <w:t xml:space="preserve"> This list is also filterable through a </w:t>
      </w:r>
      <w:r w:rsidR="004813F4" w:rsidRPr="004560CB">
        <w:rPr>
          <w:iCs/>
        </w:rPr>
        <w:t>variety</w:t>
      </w:r>
      <w:r w:rsidR="00E07AC8" w:rsidRPr="004560CB">
        <w:rPr>
          <w:iCs/>
        </w:rPr>
        <w:t xml:space="preserve"> of metrics.</w:t>
      </w:r>
    </w:p>
    <w:p w14:paraId="772A6299" w14:textId="2AB9CCA9" w:rsidR="00995152" w:rsidRPr="004560CB" w:rsidRDefault="007572D1" w:rsidP="00174A98">
      <w:pPr>
        <w:pStyle w:val="ListParagraph"/>
        <w:numPr>
          <w:ilvl w:val="0"/>
          <w:numId w:val="39"/>
        </w:numPr>
        <w:rPr>
          <w:iCs/>
        </w:rPr>
      </w:pPr>
      <w:r w:rsidRPr="004560CB">
        <w:rPr>
          <w:iCs/>
        </w:rPr>
        <w:t>The rightmost dialogue (</w:t>
      </w:r>
      <w:r w:rsidRPr="004560CB">
        <w:rPr>
          <w:iCs/>
        </w:rPr>
        <w:fldChar w:fldCharType="begin"/>
      </w:r>
      <w:r w:rsidRPr="004560CB">
        <w:rPr>
          <w:iCs/>
        </w:rPr>
        <w:instrText xml:space="preserve"> REF _Ref134443104 \h </w:instrText>
      </w:r>
      <w:r w:rsidRPr="004560CB">
        <w:rPr>
          <w:iCs/>
        </w:rPr>
      </w:r>
      <w:r w:rsidRPr="004560CB">
        <w:rPr>
          <w:iCs/>
        </w:rPr>
        <w:fldChar w:fldCharType="separate"/>
      </w:r>
      <w:r w:rsidR="00355591" w:rsidRPr="004560CB">
        <w:t xml:space="preserve">Figure </w:t>
      </w:r>
      <w:r w:rsidR="00355591">
        <w:rPr>
          <w:noProof/>
        </w:rPr>
        <w:t>2</w:t>
      </w:r>
      <w:r w:rsidRPr="004560CB">
        <w:rPr>
          <w:iCs/>
        </w:rPr>
        <w:fldChar w:fldCharType="end"/>
      </w:r>
      <w:r w:rsidRPr="004560CB">
        <w:rPr>
          <w:iCs/>
        </w:rPr>
        <w:t>)</w:t>
      </w:r>
      <w:r w:rsidR="000D3C3F" w:rsidRPr="004560CB">
        <w:rPr>
          <w:iCs/>
        </w:rPr>
        <w:t xml:space="preserve"> displays detailed information </w:t>
      </w:r>
      <w:r w:rsidR="00265B58" w:rsidRPr="004560CB">
        <w:rPr>
          <w:iCs/>
        </w:rPr>
        <w:t>regarding the selected paper</w:t>
      </w:r>
      <w:r w:rsidR="006967E7" w:rsidRPr="004560CB">
        <w:rPr>
          <w:iCs/>
        </w:rPr>
        <w:t>,</w:t>
      </w:r>
      <w:r w:rsidR="0092469F" w:rsidRPr="004560CB">
        <w:rPr>
          <w:iCs/>
        </w:rPr>
        <w:t xml:space="preserve"> like name, author(s), citations, DOI links, and abstract. </w:t>
      </w:r>
      <w:r w:rsidR="0064570A" w:rsidRPr="004560CB">
        <w:rPr>
          <w:iCs/>
        </w:rPr>
        <w:t xml:space="preserve">The user </w:t>
      </w:r>
      <w:r w:rsidR="00AE0D81" w:rsidRPr="004560CB">
        <w:rPr>
          <w:iCs/>
        </w:rPr>
        <w:t>can save</w:t>
      </w:r>
      <w:r w:rsidR="0064570A" w:rsidRPr="004560CB">
        <w:rPr>
          <w:iCs/>
        </w:rPr>
        <w:t xml:space="preserve"> papers for later </w:t>
      </w:r>
      <w:r w:rsidR="00E37AFA" w:rsidRPr="004560CB">
        <w:rPr>
          <w:iCs/>
        </w:rPr>
        <w:t>reference</w:t>
      </w:r>
      <w:r w:rsidR="0064570A" w:rsidRPr="004560CB">
        <w:rPr>
          <w:iCs/>
        </w:rPr>
        <w:t xml:space="preserve"> if they have an account.</w:t>
      </w:r>
    </w:p>
    <w:p w14:paraId="1EC2DC9E" w14:textId="6A615FDB" w:rsidR="002253C0" w:rsidRPr="004560CB" w:rsidRDefault="00185B27" w:rsidP="002253C0">
      <w:r w:rsidRPr="004560CB">
        <w:rPr>
          <w:iCs/>
        </w:rPr>
        <w:t xml:space="preserve">The design language of Connected Papers embodies </w:t>
      </w:r>
      <w:r w:rsidR="00180102" w:rsidRPr="004560CB">
        <w:rPr>
          <w:iCs/>
        </w:rPr>
        <w:t xml:space="preserve">the </w:t>
      </w:r>
      <w:r w:rsidR="004F637B">
        <w:rPr>
          <w:iCs/>
        </w:rPr>
        <w:t>visualisation design principles</w:t>
      </w:r>
      <w:r w:rsidR="00AC73C2" w:rsidRPr="004560CB">
        <w:rPr>
          <w:iCs/>
        </w:rPr>
        <w:t xml:space="preserve"> proposed by</w:t>
      </w:r>
      <w:r w:rsidR="00DC2E91" w:rsidRPr="004560CB">
        <w:rPr>
          <w:iCs/>
        </w:rPr>
        <w:t xml:space="preserve"> Shneiderman</w:t>
      </w:r>
      <w:r w:rsidR="005805CE" w:rsidRPr="004560CB">
        <w:rPr>
          <w:iCs/>
        </w:rPr>
        <w:t xml:space="preserve"> </w:t>
      </w:r>
      <w:r w:rsidR="005805CE" w:rsidRPr="004560CB">
        <w:rPr>
          <w:iCs/>
        </w:rPr>
        <w:fldChar w:fldCharType="begin"/>
      </w:r>
      <w:r w:rsidR="005805CE" w:rsidRPr="004560CB">
        <w:rPr>
          <w:iCs/>
        </w:rPr>
        <w:instrText xml:space="preserve"> ADDIN ZOTERO_ITEM CSL_CITATION {"citationID":"s8f5Jk5X","properties":{"formattedCitation":"(1996)","plainCitation":"(1996)","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abel":"page","suppress-author":true}],"schema":"https://github.com/citation-style-language/schema/raw/master/csl-citation.json"} </w:instrText>
      </w:r>
      <w:r w:rsidR="005805CE" w:rsidRPr="004560CB">
        <w:rPr>
          <w:iCs/>
        </w:rPr>
        <w:fldChar w:fldCharType="separate"/>
      </w:r>
      <w:r w:rsidR="005805CE" w:rsidRPr="004560CB">
        <w:rPr>
          <w:iCs/>
          <w:noProof/>
        </w:rPr>
        <w:t>(1996)</w:t>
      </w:r>
      <w:r w:rsidR="005805CE" w:rsidRPr="004560CB">
        <w:rPr>
          <w:iCs/>
        </w:rPr>
        <w:fldChar w:fldCharType="end"/>
      </w:r>
      <w:r w:rsidR="00924980">
        <w:rPr>
          <w:iCs/>
        </w:rPr>
        <w:t>.</w:t>
      </w:r>
      <w:r w:rsidR="00AC73C2" w:rsidRPr="004560CB">
        <w:rPr>
          <w:iCs/>
        </w:rPr>
        <w:t xml:space="preserve"> </w:t>
      </w:r>
      <w:r w:rsidR="00F870EC" w:rsidRPr="004560CB">
        <w:t xml:space="preserve">By “funnelling” the information in visualisations after </w:t>
      </w:r>
      <w:r w:rsidR="00624485" w:rsidRPr="004560CB">
        <w:t>Shneiderman’s</w:t>
      </w:r>
      <w:r w:rsidR="00F870EC" w:rsidRPr="004560CB">
        <w:t xml:space="preserve"> mantra, </w:t>
      </w:r>
      <w:r w:rsidR="00381914" w:rsidRPr="004560CB">
        <w:t xml:space="preserve">Tarnavsky Eitan et al. </w:t>
      </w:r>
      <w:r w:rsidR="00381914" w:rsidRPr="004560CB">
        <w:fldChar w:fldCharType="begin"/>
      </w:r>
      <w:r w:rsidR="00381914" w:rsidRPr="004560CB">
        <w:instrText xml:space="preserve"> ADDIN ZOTERO_ITEM CSL_CITATION {"citationID":"uX6hIfxf","properties":{"formattedCitation":"(2023)","plainCitation":"(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label":"page","suppress-author":true}],"schema":"https://github.com/citation-style-language/schema/raw/master/csl-citation.json"} </w:instrText>
      </w:r>
      <w:r w:rsidR="00381914" w:rsidRPr="004560CB">
        <w:fldChar w:fldCharType="separate"/>
      </w:r>
      <w:r w:rsidR="00381914" w:rsidRPr="004560CB">
        <w:rPr>
          <w:noProof/>
        </w:rPr>
        <w:t>(2023)</w:t>
      </w:r>
      <w:r w:rsidR="00381914" w:rsidRPr="004560CB">
        <w:fldChar w:fldCharType="end"/>
      </w:r>
      <w:r w:rsidR="00F870EC" w:rsidRPr="004560CB">
        <w:t xml:space="preserve"> </w:t>
      </w:r>
      <w:r w:rsidR="00543950" w:rsidRPr="004560CB">
        <w:t>eases</w:t>
      </w:r>
      <w:r w:rsidR="00552639" w:rsidRPr="004560CB">
        <w:t xml:space="preserve"> </w:t>
      </w:r>
      <w:r w:rsidR="00CC7899" w:rsidRPr="004560CB">
        <w:t>the user's cognitive load</w:t>
      </w:r>
      <w:r w:rsidR="00552639" w:rsidRPr="004560CB">
        <w:t xml:space="preserve"> during </w:t>
      </w:r>
      <w:r w:rsidR="00543950" w:rsidRPr="004560CB">
        <w:t xml:space="preserve">the </w:t>
      </w:r>
      <w:r w:rsidR="00552639" w:rsidRPr="004560CB">
        <w:t xml:space="preserve">interaction. The way Connected Papers structure </w:t>
      </w:r>
      <w:r w:rsidR="00AB4CC8" w:rsidRPr="004560CB">
        <w:t>the user’</w:t>
      </w:r>
      <w:r w:rsidR="00B51337">
        <w:t>s</w:t>
      </w:r>
      <w:r w:rsidR="00AB4CC8" w:rsidRPr="004560CB">
        <w:t xml:space="preserve"> access to information allows for multiple </w:t>
      </w:r>
      <w:r w:rsidR="00315032" w:rsidRPr="004560CB">
        <w:t>approaches</w:t>
      </w:r>
      <w:r w:rsidR="00AB4CC8" w:rsidRPr="004560CB">
        <w:t xml:space="preserve"> when searching </w:t>
      </w:r>
      <w:r w:rsidR="00AD5F1D" w:rsidRPr="004560CB">
        <w:t>for</w:t>
      </w:r>
      <w:r w:rsidR="00AB4CC8" w:rsidRPr="004560CB">
        <w:t xml:space="preserve"> related papers.</w:t>
      </w:r>
      <w:r w:rsidR="00552639" w:rsidRPr="004560CB">
        <w:t xml:space="preserve"> </w:t>
      </w:r>
      <w:r w:rsidR="0091379D" w:rsidRPr="004560CB">
        <w:t xml:space="preserve">Users who only want a simple visual overview </w:t>
      </w:r>
      <w:r w:rsidR="00C511B4" w:rsidRPr="004560CB">
        <w:t xml:space="preserve">to reference can do so without distraction. Similarly, </w:t>
      </w:r>
      <w:r w:rsidR="00810B65" w:rsidRPr="004560CB">
        <w:t xml:space="preserve">users </w:t>
      </w:r>
      <w:r w:rsidR="00CD629F" w:rsidRPr="004560CB">
        <w:t>searching for specific papers can</w:t>
      </w:r>
      <w:r w:rsidR="00BB1640" w:rsidRPr="004560CB">
        <w:t xml:space="preserve"> </w:t>
      </w:r>
      <w:r w:rsidR="00BB1640" w:rsidRPr="004560CB">
        <w:rPr>
          <w:i/>
          <w:iCs/>
        </w:rPr>
        <w:t>zoom</w:t>
      </w:r>
      <w:r w:rsidR="00E611D2" w:rsidRPr="004560CB">
        <w:rPr>
          <w:i/>
          <w:iCs/>
        </w:rPr>
        <w:t>, filter,</w:t>
      </w:r>
      <w:r w:rsidR="00BB1640" w:rsidRPr="004560CB">
        <w:t xml:space="preserve"> and get </w:t>
      </w:r>
      <w:r w:rsidR="00554E5F">
        <w:t xml:space="preserve">desired </w:t>
      </w:r>
      <w:r w:rsidR="00554E5F" w:rsidRPr="00501443">
        <w:rPr>
          <w:i/>
          <w:iCs/>
        </w:rPr>
        <w:t>details on demand</w:t>
      </w:r>
      <w:r w:rsidR="00D65D5C" w:rsidRPr="004560CB">
        <w:t>.</w:t>
      </w:r>
    </w:p>
    <w:p w14:paraId="51F18A05" w14:textId="107F758A" w:rsidR="00182795" w:rsidRPr="004560CB" w:rsidRDefault="006A537C" w:rsidP="00182795">
      <w:pPr>
        <w:pStyle w:val="Heading3"/>
      </w:pPr>
      <w:bookmarkStart w:id="12" w:name="_Toc135132549"/>
      <w:r w:rsidRPr="004560CB">
        <w:lastRenderedPageBreak/>
        <w:t>Sense.us</w:t>
      </w:r>
      <w:bookmarkEnd w:id="12"/>
    </w:p>
    <w:p w14:paraId="3A48D355" w14:textId="06B00680" w:rsidR="00182795" w:rsidRPr="004560CB" w:rsidRDefault="003F18F4" w:rsidP="00182795">
      <w:r>
        <w:t xml:space="preserve">Heer et al., </w:t>
      </w:r>
      <w:r w:rsidR="00182795" w:rsidRPr="004560CB">
        <w:fldChar w:fldCharType="begin"/>
      </w:r>
      <w:r>
        <w:instrText xml:space="preserve"> ADDIN ZOTERO_ITEM CSL_CITATION {"citationID":"m6uFxINq","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00182795" w:rsidRPr="004560CB">
        <w:fldChar w:fldCharType="separate"/>
      </w:r>
      <w:r>
        <w:t>(2007)</w:t>
      </w:r>
      <w:r w:rsidR="00182795" w:rsidRPr="004560CB">
        <w:fldChar w:fldCharType="end"/>
      </w:r>
      <w:r w:rsidR="00182795" w:rsidRPr="004560CB">
        <w:t xml:space="preserve"> </w:t>
      </w:r>
      <w:r w:rsidR="00B51337">
        <w:t>present</w:t>
      </w:r>
      <w:r w:rsidR="00182795" w:rsidRPr="004560CB">
        <w:t xml:space="preserve"> a design that implements aspects of asynchronous collaboration in a data visualisation program, </w:t>
      </w:r>
      <w:r w:rsidR="00182795" w:rsidRPr="004560CB">
        <w:rPr>
          <w:i/>
          <w:iCs/>
        </w:rPr>
        <w:t>sense.us (</w:t>
      </w:r>
      <w:r w:rsidR="00182795" w:rsidRPr="004560CB">
        <w:rPr>
          <w:i/>
          <w:iCs/>
        </w:rPr>
        <w:fldChar w:fldCharType="begin"/>
      </w:r>
      <w:r w:rsidR="00182795" w:rsidRPr="004560CB">
        <w:rPr>
          <w:i/>
          <w:iCs/>
        </w:rPr>
        <w:instrText xml:space="preserve"> REF _Ref134198853 \h </w:instrText>
      </w:r>
      <w:r w:rsidR="00182795" w:rsidRPr="004560CB">
        <w:rPr>
          <w:i/>
          <w:iCs/>
        </w:rPr>
      </w:r>
      <w:r w:rsidR="00182795" w:rsidRPr="004560CB">
        <w:rPr>
          <w:i/>
          <w:iCs/>
        </w:rPr>
        <w:fldChar w:fldCharType="separate"/>
      </w:r>
      <w:r w:rsidR="00355591" w:rsidRPr="004560CB">
        <w:t xml:space="preserve">Figure </w:t>
      </w:r>
      <w:r w:rsidR="00355591">
        <w:rPr>
          <w:noProof/>
        </w:rPr>
        <w:t>3</w:t>
      </w:r>
      <w:r w:rsidR="00182795" w:rsidRPr="004560CB">
        <w:rPr>
          <w:i/>
          <w:iCs/>
        </w:rPr>
        <w:fldChar w:fldCharType="end"/>
      </w:r>
      <w:r w:rsidR="00182795" w:rsidRPr="004560CB">
        <w:rPr>
          <w:i/>
          <w:iCs/>
        </w:rPr>
        <w:t>)</w:t>
      </w:r>
      <w:r w:rsidR="00182795" w:rsidRPr="004560CB">
        <w:t>. The design aims to connect the cognitive benefits of visualisation with the benefits of interpersonal social interactions.</w:t>
      </w:r>
    </w:p>
    <w:p w14:paraId="16E044D7" w14:textId="77777777" w:rsidR="00182795" w:rsidRPr="004560CB" w:rsidRDefault="00182795" w:rsidP="00182795">
      <w:pPr>
        <w:keepNext/>
        <w:jc w:val="center"/>
      </w:pPr>
      <w:r w:rsidRPr="004560CB">
        <w:rPr>
          <w:noProof/>
        </w:rPr>
        <w:drawing>
          <wp:inline distT="0" distB="0" distL="0" distR="0" wp14:anchorId="40C6B4C8" wp14:editId="4DE009B6">
            <wp:extent cx="4553037" cy="2875085"/>
            <wp:effectExtent l="0" t="0" r="0" b="0"/>
            <wp:docPr id="494949042" name="Picture 1" descr="A computer screen 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49042" name="Picture 1" descr="A computer screen shot of a graph&#10;&#10;Description automatically generated with low confidence"/>
                    <pic:cNvPicPr/>
                  </pic:nvPicPr>
                  <pic:blipFill>
                    <a:blip r:embed="rId10" cstate="screen">
                      <a:extLst>
                        <a:ext uri="{28A0092B-C50C-407E-A947-70E740481C1C}">
                          <a14:useLocalDpi xmlns:a14="http://schemas.microsoft.com/office/drawing/2010/main"/>
                        </a:ext>
                      </a:extLst>
                    </a:blip>
                    <a:stretch>
                      <a:fillRect/>
                    </a:stretch>
                  </pic:blipFill>
                  <pic:spPr>
                    <a:xfrm>
                      <a:off x="0" y="0"/>
                      <a:ext cx="4624396" cy="2920146"/>
                    </a:xfrm>
                    <a:prstGeom prst="rect">
                      <a:avLst/>
                    </a:prstGeom>
                  </pic:spPr>
                </pic:pic>
              </a:graphicData>
            </a:graphic>
          </wp:inline>
        </w:drawing>
      </w:r>
    </w:p>
    <w:p w14:paraId="34BDA13B" w14:textId="4471C818" w:rsidR="00182795" w:rsidRPr="004560CB" w:rsidRDefault="00182795" w:rsidP="00182795">
      <w:pPr>
        <w:pStyle w:val="Caption"/>
        <w:jc w:val="center"/>
      </w:pPr>
      <w:bookmarkStart w:id="13" w:name="_Ref134198853"/>
      <w:r w:rsidRPr="004560CB">
        <w:t xml:space="preserve">Figure </w:t>
      </w:r>
      <w:r w:rsidRPr="004560CB">
        <w:fldChar w:fldCharType="begin"/>
      </w:r>
      <w:r w:rsidRPr="004560CB">
        <w:instrText xml:space="preserve"> SEQ Figure \* ARABIC </w:instrText>
      </w:r>
      <w:r w:rsidRPr="004560CB">
        <w:fldChar w:fldCharType="separate"/>
      </w:r>
      <w:r w:rsidR="00355591">
        <w:rPr>
          <w:noProof/>
        </w:rPr>
        <w:t>3</w:t>
      </w:r>
      <w:r w:rsidRPr="004560CB">
        <w:fldChar w:fldCharType="end"/>
      </w:r>
      <w:bookmarkEnd w:id="13"/>
      <w:r w:rsidRPr="004560CB">
        <w:t xml:space="preserve">. sense.us </w:t>
      </w:r>
      <w:r w:rsidR="00862E74" w:rsidRPr="004560CB">
        <w:t>application</w:t>
      </w:r>
      <w:r w:rsidRPr="004560CB">
        <w:t xml:space="preserve"> by</w:t>
      </w:r>
      <w:r w:rsidR="00253B69">
        <w:t xml:space="preserve"> Heer et al.,</w:t>
      </w:r>
      <w:r w:rsidRPr="004560CB">
        <w:t xml:space="preserve"> </w:t>
      </w:r>
      <w:r w:rsidRPr="004560CB">
        <w:fldChar w:fldCharType="begin"/>
      </w:r>
      <w:r w:rsidR="00253B69">
        <w:instrText xml:space="preserve"> ADDIN ZOTERO_ITEM CSL_CITATION {"citationID":"dtxz3zwU","properties":{"formattedCitation":"(2007, p. 3)","plainCitation":"(2007, p. 3)","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ocator":"3","label":"page","suppress-author":true}],"schema":"https://github.com/citation-style-language/schema/raw/master/csl-citation.json"} </w:instrText>
      </w:r>
      <w:r w:rsidRPr="004560CB">
        <w:fldChar w:fldCharType="separate"/>
      </w:r>
      <w:r w:rsidR="00253B69">
        <w:rPr>
          <w:noProof/>
        </w:rPr>
        <w:t>(2007, p. 3)</w:t>
      </w:r>
      <w:r w:rsidRPr="004560CB">
        <w:fldChar w:fldCharType="end"/>
      </w:r>
      <w:r w:rsidR="00253B69">
        <w:t>.</w:t>
      </w:r>
    </w:p>
    <w:p w14:paraId="69DF25F4" w14:textId="09D0E647" w:rsidR="00182795" w:rsidRPr="004560CB" w:rsidRDefault="00182795" w:rsidP="00182795">
      <w:r w:rsidRPr="004560CB">
        <w:t xml:space="preserve">To promote the social aspects of collaboration </w:t>
      </w:r>
      <w:r w:rsidR="003F18F4">
        <w:t>Heer et al.,</w:t>
      </w:r>
      <w:r w:rsidRPr="004560CB">
        <w:t xml:space="preserve"> </w:t>
      </w:r>
      <w:r w:rsidRPr="004560CB">
        <w:fldChar w:fldCharType="begin"/>
      </w:r>
      <w:r w:rsidR="003F18F4">
        <w:instrText xml:space="preserve"> ADDIN ZOTERO_ITEM CSL_CITATION {"citationID":"MBvGWEda","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Pr="004560CB">
        <w:fldChar w:fldCharType="separate"/>
      </w:r>
      <w:r w:rsidR="003F18F4">
        <w:t>(2007)</w:t>
      </w:r>
      <w:r w:rsidRPr="004560CB">
        <w:fldChar w:fldCharType="end"/>
      </w:r>
      <w:r w:rsidRPr="004560CB">
        <w:t xml:space="preserve"> implemented functions within the data visualisation software that allows users to comment, annotate, share insights, and discuss. From user tests, </w:t>
      </w:r>
      <w:r w:rsidR="005901E5">
        <w:t>Heer et al.</w:t>
      </w:r>
      <w:r w:rsidR="00972FC7">
        <w:t xml:space="preserve"> </w:t>
      </w:r>
      <w:r w:rsidRPr="004560CB">
        <w:t xml:space="preserve">could conclude that, through the implementation of social interactions and annotations, users engaged deeper in the data visualisations and helped each other make sense of and gain new insights </w:t>
      </w:r>
      <w:r w:rsidR="00D43CFE">
        <w:t xml:space="preserve">that </w:t>
      </w:r>
      <w:r w:rsidRPr="004560CB">
        <w:t>otherwise were not presented through the visualisation. For future developments,</w:t>
      </w:r>
      <w:r w:rsidR="00972FC7">
        <w:t xml:space="preserve"> Heer et al.</w:t>
      </w:r>
      <w:r w:rsidRPr="004560CB">
        <w:t xml:space="preserve"> see a value in adding social aspects within visual interfaces empowering users to build upon and contribute rote knowledge.</w:t>
      </w:r>
    </w:p>
    <w:p w14:paraId="30BFF375" w14:textId="63C5508A" w:rsidR="00182795" w:rsidRPr="004560CB" w:rsidRDefault="00AF78C3" w:rsidP="00182795">
      <w:r>
        <w:t>Heer et al.</w:t>
      </w:r>
      <w:r w:rsidR="00972FC7">
        <w:t xml:space="preserve"> </w:t>
      </w:r>
      <w:r w:rsidR="00182795" w:rsidRPr="004560CB">
        <w:t>identif</w:t>
      </w:r>
      <w:r w:rsidR="00001D5A">
        <w:t>y</w:t>
      </w:r>
      <w:r w:rsidR="00182795" w:rsidRPr="004560CB">
        <w:t xml:space="preserve"> three standard features in visualisation designs that implement multi-user bookmarking functions. </w:t>
      </w:r>
    </w:p>
    <w:p w14:paraId="4EEBA5F8" w14:textId="77777777" w:rsidR="00182795" w:rsidRPr="004560CB" w:rsidRDefault="00182795" w:rsidP="00182795">
      <w:pPr>
        <w:pStyle w:val="ListParagraph"/>
        <w:numPr>
          <w:ilvl w:val="0"/>
          <w:numId w:val="35"/>
        </w:numPr>
      </w:pPr>
      <w:r w:rsidRPr="004560CB">
        <w:t xml:space="preserve">First, </w:t>
      </w:r>
      <w:r w:rsidRPr="004560CB">
        <w:rPr>
          <w:i/>
          <w:iCs/>
        </w:rPr>
        <w:t>application bookmarks</w:t>
      </w:r>
      <w:r w:rsidRPr="004560CB">
        <w:t xml:space="preserve"> allow users to save a particular state or position within a visualisation for future reference. Application bookmarks can be shared between users or kept as personal references.</w:t>
      </w:r>
    </w:p>
    <w:p w14:paraId="414B0C76" w14:textId="77777777" w:rsidR="00182795" w:rsidRPr="004560CB" w:rsidRDefault="00182795" w:rsidP="00182795">
      <w:pPr>
        <w:pStyle w:val="ListParagraph"/>
        <w:numPr>
          <w:ilvl w:val="0"/>
          <w:numId w:val="35"/>
        </w:numPr>
      </w:pPr>
      <w:r w:rsidRPr="004560CB">
        <w:rPr>
          <w:i/>
          <w:iCs/>
        </w:rPr>
        <w:t>Independent discussions</w:t>
      </w:r>
      <w:r w:rsidRPr="004560CB">
        <w:t xml:space="preserve"> are places outside of the data interface which can point to specific parts within the interface. The data interface is one-way, meaning that external sources access the interface. Users within the interface cannot access the independent discussion. </w:t>
      </w:r>
    </w:p>
    <w:p w14:paraId="7729DDE2" w14:textId="12C9D38C" w:rsidR="00182795" w:rsidRPr="004560CB" w:rsidRDefault="00182795" w:rsidP="00182795">
      <w:pPr>
        <w:pStyle w:val="ListParagraph"/>
        <w:numPr>
          <w:ilvl w:val="0"/>
          <w:numId w:val="35"/>
        </w:numPr>
      </w:pPr>
      <w:r w:rsidRPr="004560CB">
        <w:lastRenderedPageBreak/>
        <w:t xml:space="preserve">Finally, </w:t>
      </w:r>
      <w:r w:rsidR="00F13948">
        <w:t xml:space="preserve">Heer et al. </w:t>
      </w:r>
      <w:r w:rsidRPr="004560CB">
        <w:t xml:space="preserve">define </w:t>
      </w:r>
      <w:r w:rsidRPr="004560CB">
        <w:rPr>
          <w:i/>
          <w:iCs/>
        </w:rPr>
        <w:t>embedded discussions</w:t>
      </w:r>
      <w:r w:rsidRPr="004560CB">
        <w:t xml:space="preserve"> as a functionality within the data interface that allows for streaming information accessed and viewed by any user.</w:t>
      </w:r>
    </w:p>
    <w:p w14:paraId="1C323132" w14:textId="77777777" w:rsidR="00182795" w:rsidRPr="004560CB" w:rsidRDefault="00182795" w:rsidP="00182795">
      <w:r w:rsidRPr="004560CB">
        <w:t>The graphical annotations in the application used common tools and methods that their users already would be accustomed to. They drew inspiration from the annotation tools in Microsoft PowerPoint. The tools empowered users to add free-form drawings, lines, arrows, shapes, and text annotations.</w:t>
      </w:r>
    </w:p>
    <w:p w14:paraId="4C961C03" w14:textId="456F02CF" w:rsidR="00182795" w:rsidRPr="004560CB" w:rsidRDefault="00F13948" w:rsidP="00182795">
      <w:r>
        <w:t xml:space="preserve">Heer et al., </w:t>
      </w:r>
      <w:r w:rsidRPr="004560CB">
        <w:fldChar w:fldCharType="begin"/>
      </w:r>
      <w:r w:rsidR="00C723FE">
        <w:instrText xml:space="preserve"> ADDIN ZOTERO_ITEM CSL_CITATION {"citationID":"0rLjF2Om","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Pr="004560CB">
        <w:fldChar w:fldCharType="separate"/>
      </w:r>
      <w:r>
        <w:t>(2007)</w:t>
      </w:r>
      <w:r w:rsidRPr="004560CB">
        <w:fldChar w:fldCharType="end"/>
      </w:r>
      <w:r w:rsidR="00182795" w:rsidRPr="004560CB">
        <w:t xml:space="preserve"> found that user-generated comments led to a greater shared understanding of the content in the visualisations as users now had the opportunity to ask and answer questions directly. Users also provided each other with contextual information </w:t>
      </w:r>
      <w:r w:rsidR="000C2F9F" w:rsidRPr="004560CB">
        <w:t>beyond</w:t>
      </w:r>
      <w:r w:rsidR="00182795" w:rsidRPr="004560CB">
        <w:t xml:space="preserve"> the data set. The annotations became an additional data point for the interface itself, adding to the searchable data.</w:t>
      </w:r>
    </w:p>
    <w:p w14:paraId="7C0ACFCA" w14:textId="05FE498D" w:rsidR="00182795" w:rsidRPr="004560CB" w:rsidRDefault="00182795" w:rsidP="00182795">
      <w:r w:rsidRPr="004560CB">
        <w:t>Several users expanded upon the base functionalities in the software and used existing functions to build more advanced systems. One such system was the user implementation of narratives on the data sets. Through annotations and links to other data visualisations, users could expand upon the existing data set and contextualise the data through custom narratives.</w:t>
      </w:r>
    </w:p>
    <w:p w14:paraId="57EC55CF" w14:textId="77777777" w:rsidR="00312179" w:rsidRPr="004560CB" w:rsidRDefault="00312179" w:rsidP="00312179">
      <w:pPr>
        <w:pStyle w:val="Heading3"/>
      </w:pPr>
      <w:bookmarkStart w:id="14" w:name="_Toc135132550"/>
      <w:r w:rsidRPr="004560CB">
        <w:t>Google Maps</w:t>
      </w:r>
      <w:bookmarkEnd w:id="14"/>
    </w:p>
    <w:p w14:paraId="50DBF715" w14:textId="6BD57158" w:rsidR="00DC245B" w:rsidRPr="004560CB" w:rsidRDefault="00AA5FC9" w:rsidP="00582826">
      <w:r w:rsidRPr="00B94419">
        <w:rPr>
          <w:i/>
          <w:iCs/>
        </w:rPr>
        <w:t>Google Maps</w:t>
      </w:r>
      <w:r w:rsidRPr="004560CB">
        <w:t xml:space="preserve"> </w:t>
      </w:r>
      <w:r w:rsidRPr="004560CB">
        <w:fldChar w:fldCharType="begin"/>
      </w:r>
      <w:r w:rsidRPr="004560CB">
        <w:instrText xml:space="preserve"> ADDIN ZOTERO_ITEM CSL_CITATION {"citationID":"brmnPcOH","properties":{"formattedCitation":"(Google, 2023a)","plainCitation":"(Google, 2023a)","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rsidRPr="004560CB">
        <w:fldChar w:fldCharType="separate"/>
      </w:r>
      <w:r w:rsidRPr="004560CB">
        <w:rPr>
          <w:noProof/>
        </w:rPr>
        <w:t>(Google, 2023a)</w:t>
      </w:r>
      <w:r w:rsidRPr="004560CB">
        <w:fldChar w:fldCharType="end"/>
      </w:r>
      <w:r w:rsidR="00F80C42" w:rsidRPr="004560CB">
        <w:t xml:space="preserve"> is</w:t>
      </w:r>
      <w:r w:rsidR="00B94419">
        <w:t xml:space="preserve"> probably</w:t>
      </w:r>
      <w:r w:rsidR="00F80C42" w:rsidRPr="004560CB">
        <w:t xml:space="preserve"> the most used map application. </w:t>
      </w:r>
      <w:r w:rsidR="00D97929" w:rsidRPr="004560CB">
        <w:t xml:space="preserve">Google Maps allows users to search and filter locations </w:t>
      </w:r>
      <w:r w:rsidR="00A34C14" w:rsidRPr="004560CB">
        <w:t>worldwide</w:t>
      </w:r>
      <w:r w:rsidR="00D97929" w:rsidRPr="004560CB">
        <w:t>,</w:t>
      </w:r>
      <w:r w:rsidR="00734140" w:rsidRPr="004560CB">
        <w:t xml:space="preserve"> find directions, read detailed information about businesses and points of interest</w:t>
      </w:r>
      <w:r w:rsidR="00DA2EA8" w:rsidRPr="004560CB">
        <w:t>, and leave reviews</w:t>
      </w:r>
      <w:r w:rsidR="00734140" w:rsidRPr="004560CB">
        <w:t>.</w:t>
      </w:r>
    </w:p>
    <w:p w14:paraId="17FA6BF7" w14:textId="2A956B8C" w:rsidR="00B85457" w:rsidRPr="004560CB" w:rsidRDefault="00721791" w:rsidP="00582826">
      <w:r w:rsidRPr="004560CB">
        <w:t>Like</w:t>
      </w:r>
      <w:r w:rsidR="00DC245B" w:rsidRPr="004560CB">
        <w:t xml:space="preserve"> the previous examples,</w:t>
      </w:r>
      <w:r w:rsidR="002442E5" w:rsidRPr="004560CB">
        <w:t xml:space="preserve"> the</w:t>
      </w:r>
      <w:r w:rsidR="00DC245B" w:rsidRPr="004560CB">
        <w:t xml:space="preserve"> Google Maps</w:t>
      </w:r>
      <w:r w:rsidR="002442E5" w:rsidRPr="004560CB">
        <w:t xml:space="preserve"> application is structured in such a way </w:t>
      </w:r>
      <w:r w:rsidR="006E0EF3" w:rsidRPr="004560CB">
        <w:t xml:space="preserve">as </w:t>
      </w:r>
      <w:r w:rsidR="002442E5" w:rsidRPr="004560CB">
        <w:t>to provide varying levels of information to the user.</w:t>
      </w:r>
      <w:r w:rsidR="00DC245B" w:rsidRPr="004560CB">
        <w:t xml:space="preserve"> </w:t>
      </w:r>
      <w:r w:rsidR="00051B52" w:rsidRPr="004560CB">
        <w:t>The main screen of the applications is a geographical map initially centred around the user position</w:t>
      </w:r>
      <w:r w:rsidR="0037118C" w:rsidRPr="004560CB">
        <w:t xml:space="preserve"> from which the user can zoom and pan</w:t>
      </w:r>
      <w:r w:rsidR="00FB3FB1" w:rsidRPr="004560CB">
        <w:t xml:space="preserve"> (</w:t>
      </w:r>
      <w:r w:rsidR="00FB3FB1" w:rsidRPr="004560CB">
        <w:fldChar w:fldCharType="begin"/>
      </w:r>
      <w:r w:rsidR="00FB3FB1" w:rsidRPr="004560CB">
        <w:instrText xml:space="preserve"> REF _Ref134455870 \h </w:instrText>
      </w:r>
      <w:r w:rsidR="00FB3FB1" w:rsidRPr="004560CB">
        <w:fldChar w:fldCharType="separate"/>
      </w:r>
      <w:r w:rsidR="00355591" w:rsidRPr="004560CB">
        <w:t xml:space="preserve">Figure </w:t>
      </w:r>
      <w:r w:rsidR="00355591">
        <w:rPr>
          <w:noProof/>
        </w:rPr>
        <w:t>4</w:t>
      </w:r>
      <w:r w:rsidR="00FB3FB1" w:rsidRPr="004560CB">
        <w:fldChar w:fldCharType="end"/>
      </w:r>
      <w:r w:rsidR="00D43CFE">
        <w:t xml:space="preserve">, </w:t>
      </w:r>
      <w:r w:rsidR="00D43CFE" w:rsidRPr="00D43CFE">
        <w:t>(1)</w:t>
      </w:r>
      <w:r w:rsidR="00FB3FB1" w:rsidRPr="004560CB">
        <w:t>)</w:t>
      </w:r>
      <w:r w:rsidR="0037118C" w:rsidRPr="004560CB">
        <w:t>.</w:t>
      </w:r>
      <w:r w:rsidR="00FB3FB1" w:rsidRPr="004560CB">
        <w:t xml:space="preserve"> When searching, users are presented with a dialogue displaying</w:t>
      </w:r>
      <w:r w:rsidR="00A208B8" w:rsidRPr="004560CB">
        <w:t xml:space="preserve"> detailed</w:t>
      </w:r>
      <w:r w:rsidR="00FB3FB1" w:rsidRPr="004560CB">
        <w:t xml:space="preserve"> information about the requested location (</w:t>
      </w:r>
      <w:r w:rsidR="00FB3FB1" w:rsidRPr="004560CB">
        <w:fldChar w:fldCharType="begin"/>
      </w:r>
      <w:r w:rsidR="00FB3FB1" w:rsidRPr="004560CB">
        <w:instrText xml:space="preserve"> REF _Ref134455870 \h </w:instrText>
      </w:r>
      <w:r w:rsidR="00FB3FB1" w:rsidRPr="004560CB">
        <w:fldChar w:fldCharType="separate"/>
      </w:r>
      <w:r w:rsidR="00355591" w:rsidRPr="004560CB">
        <w:t xml:space="preserve">Figure </w:t>
      </w:r>
      <w:r w:rsidR="00355591">
        <w:rPr>
          <w:noProof/>
        </w:rPr>
        <w:t>4</w:t>
      </w:r>
      <w:r w:rsidR="00FB3FB1" w:rsidRPr="004560CB">
        <w:fldChar w:fldCharType="end"/>
      </w:r>
      <w:r w:rsidR="00FB3FB1" w:rsidRPr="004560CB">
        <w:t xml:space="preserve">, </w:t>
      </w:r>
      <w:r w:rsidR="00D43CFE">
        <w:t>(2)</w:t>
      </w:r>
      <w:r w:rsidR="00FB3FB1" w:rsidRPr="004560CB">
        <w:t>).</w:t>
      </w:r>
      <w:r w:rsidR="00D729B8" w:rsidRPr="004560CB">
        <w:t xml:space="preserve"> The filtering system present within Google Maps is </w:t>
      </w:r>
      <w:r w:rsidR="000704E2" w:rsidRPr="004560CB">
        <w:t xml:space="preserve">quite </w:t>
      </w:r>
      <w:r w:rsidR="00D32655">
        <w:t>granular</w:t>
      </w:r>
      <w:r w:rsidR="000704E2" w:rsidRPr="004560CB">
        <w:t xml:space="preserve"> and allows for </w:t>
      </w:r>
      <w:r w:rsidR="000705B1" w:rsidRPr="004560CB">
        <w:t>custom</w:t>
      </w:r>
      <w:r w:rsidR="000704E2" w:rsidRPr="004560CB">
        <w:t xml:space="preserve"> user queries. </w:t>
      </w:r>
      <w:r w:rsidR="00D238DD" w:rsidRPr="004560CB">
        <w:t>Since it is a geographical mapping tool</w:t>
      </w:r>
      <w:r w:rsidR="0004333D" w:rsidRPr="004560CB">
        <w:t xml:space="preserve">, filters are </w:t>
      </w:r>
      <w:r w:rsidR="00F037B3" w:rsidRPr="004560CB">
        <w:t>specialised after</w:t>
      </w:r>
      <w:r w:rsidR="0017096F" w:rsidRPr="004560CB">
        <w:t xml:space="preserve"> finding</w:t>
      </w:r>
      <w:r w:rsidR="00F037B3" w:rsidRPr="004560CB">
        <w:t xml:space="preserve"> </w:t>
      </w:r>
      <w:r w:rsidR="000C7EAA" w:rsidRPr="004560CB">
        <w:t>restaurants, public transport</w:t>
      </w:r>
      <w:r w:rsidR="0002106D" w:rsidRPr="004560CB">
        <w:t>, museums</w:t>
      </w:r>
      <w:r w:rsidR="00E677B9" w:rsidRPr="004560CB">
        <w:t>, activities</w:t>
      </w:r>
      <w:r w:rsidR="002901A5" w:rsidRPr="004560CB">
        <w:t xml:space="preserve"> etc</w:t>
      </w:r>
      <w:r w:rsidR="00B876EC" w:rsidRPr="004560CB">
        <w:t>.</w:t>
      </w:r>
      <w:r w:rsidR="00B24045" w:rsidRPr="004560CB">
        <w:t xml:space="preserve"> (</w:t>
      </w:r>
      <w:r w:rsidR="00B24045" w:rsidRPr="004560CB">
        <w:fldChar w:fldCharType="begin"/>
      </w:r>
      <w:r w:rsidR="00B24045" w:rsidRPr="004560CB">
        <w:instrText xml:space="preserve"> REF _Ref134455870 \h </w:instrText>
      </w:r>
      <w:r w:rsidR="00B24045" w:rsidRPr="004560CB">
        <w:fldChar w:fldCharType="separate"/>
      </w:r>
      <w:r w:rsidR="00355591" w:rsidRPr="004560CB">
        <w:t xml:space="preserve">Figure </w:t>
      </w:r>
      <w:r w:rsidR="00355591">
        <w:rPr>
          <w:noProof/>
        </w:rPr>
        <w:t>4</w:t>
      </w:r>
      <w:r w:rsidR="00B24045" w:rsidRPr="004560CB">
        <w:fldChar w:fldCharType="end"/>
      </w:r>
      <w:r w:rsidR="00B24045" w:rsidRPr="004560CB">
        <w:t xml:space="preserve">, </w:t>
      </w:r>
      <w:r w:rsidR="00D43CFE">
        <w:t>(3)</w:t>
      </w:r>
      <w:r w:rsidR="00B24045" w:rsidRPr="004560CB">
        <w:t>)</w:t>
      </w:r>
      <w:r w:rsidR="002901A5" w:rsidRPr="004560CB">
        <w:t>.</w:t>
      </w:r>
    </w:p>
    <w:p w14:paraId="4C0B541F" w14:textId="3BCF16FC" w:rsidR="002510E9" w:rsidRPr="004560CB" w:rsidRDefault="000D2A46" w:rsidP="00582826">
      <w:r w:rsidRPr="004560CB">
        <w:t xml:space="preserve">The database powering Google Maps is </w:t>
      </w:r>
      <w:r w:rsidR="002C796D" w:rsidRPr="004560CB">
        <w:t xml:space="preserve">partly sourced through its users, third-party databases, and </w:t>
      </w:r>
      <w:r w:rsidRPr="004560CB">
        <w:t xml:space="preserve">algorithmically scanning the internet </w:t>
      </w:r>
      <w:r w:rsidRPr="004560CB">
        <w:fldChar w:fldCharType="begin"/>
      </w:r>
      <w:r w:rsidRPr="004560CB">
        <w:instrText xml:space="preserve"> ADDIN ZOTERO_ITEM CSL_CITATION {"citationID":"2TRIvoeH","properties":{"formattedCitation":"(Russel, 2019)","plainCitation":"(Russel, 2019)","noteIndex":0},"citationItems":[{"id":713,"uris":["http://zotero.org/users/11020722/items/MGB27PR8"],"itemData":{"id":713,"type":"webpage","abstract":"Frequently asked questions about Google Maps data and answered","container-title":"Google Cloud Blog","language":"en","title":"9 things to know about Google's maps data: Beyond the Map","title-short":"9 things to know about Google's maps data","URL":"https://cloud.google.com/blog/products/maps-platform/9-things-know-about-googles-maps-data-beyond-map","author":[{"family":"Russel","given":"Ethan"}],"accessed":{"date-parts":[["2023",5,8]]},"issued":{"date-parts":[["2019",10,1]]}}}],"schema":"https://github.com/citation-style-language/schema/raw/master/csl-citation.json"} </w:instrText>
      </w:r>
      <w:r w:rsidRPr="004560CB">
        <w:fldChar w:fldCharType="separate"/>
      </w:r>
      <w:r w:rsidRPr="004560CB">
        <w:rPr>
          <w:noProof/>
        </w:rPr>
        <w:t>(Russel, 2019)</w:t>
      </w:r>
      <w:r w:rsidRPr="004560CB">
        <w:fldChar w:fldCharType="end"/>
      </w:r>
      <w:r w:rsidRPr="004560CB">
        <w:t>.</w:t>
      </w:r>
      <w:r w:rsidR="0087475A" w:rsidRPr="004560CB">
        <w:t xml:space="preserve"> </w:t>
      </w:r>
      <w:r w:rsidR="00BA2DB1" w:rsidRPr="004560CB">
        <w:t xml:space="preserve">Users can update and add new data to Google Maps, which is then analysed and approved through various </w:t>
      </w:r>
      <w:r w:rsidR="00DE5496">
        <w:t>processes</w:t>
      </w:r>
      <w:r w:rsidR="00BA2DB1" w:rsidRPr="004560CB">
        <w:t>.</w:t>
      </w:r>
      <w:r w:rsidR="00FA6134" w:rsidRPr="004560CB">
        <w:t xml:space="preserve"> This, </w:t>
      </w:r>
      <w:r w:rsidR="009641C4" w:rsidRPr="004560CB">
        <w:t>like</w:t>
      </w:r>
      <w:r w:rsidR="00FA6134" w:rsidRPr="004560CB">
        <w:t xml:space="preserve"> Connected Papers, allows </w:t>
      </w:r>
      <w:r w:rsidR="00094692">
        <w:t>the developers</w:t>
      </w:r>
      <w:r w:rsidR="00FA6134" w:rsidRPr="004560CB">
        <w:t xml:space="preserve"> to serve a </w:t>
      </w:r>
      <w:r w:rsidR="00243FCD" w:rsidRPr="004560CB">
        <w:t xml:space="preserve">rich end-user experience without </w:t>
      </w:r>
      <w:r w:rsidR="00BF43A0" w:rsidRPr="004560CB">
        <w:t xml:space="preserve">manually updating every location </w:t>
      </w:r>
      <w:r w:rsidR="00610FD3" w:rsidRPr="004560CB">
        <w:t>worldwide</w:t>
      </w:r>
      <w:r w:rsidR="00924559" w:rsidRPr="004560CB">
        <w:t>.</w:t>
      </w:r>
    </w:p>
    <w:p w14:paraId="6EFD080C" w14:textId="77777777" w:rsidR="00312179" w:rsidRPr="004560CB" w:rsidRDefault="00312179" w:rsidP="00312179">
      <w:pPr>
        <w:keepNext/>
        <w:jc w:val="center"/>
      </w:pPr>
      <w:r w:rsidRPr="004560CB">
        <w:rPr>
          <w:noProof/>
        </w:rPr>
        <w:lastRenderedPageBreak/>
        <w:drawing>
          <wp:inline distT="0" distB="0" distL="0" distR="0" wp14:anchorId="5B255549" wp14:editId="3933EFA0">
            <wp:extent cx="4628774" cy="2383155"/>
            <wp:effectExtent l="63500" t="76200" r="70485" b="80645"/>
            <wp:docPr id="1060438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4388"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28774" cy="2383155"/>
                    </a:xfrm>
                    <a:prstGeom prst="rect">
                      <a:avLst/>
                    </a:prstGeom>
                    <a:ln>
                      <a:noFill/>
                    </a:ln>
                    <a:effectLst>
                      <a:outerShdw blurRad="114300" algn="tl" rotWithShape="0">
                        <a:srgbClr val="333333">
                          <a:alpha val="65000"/>
                        </a:srgbClr>
                      </a:outerShdw>
                    </a:effectLst>
                    <a:scene3d>
                      <a:camera prst="orthographicFront"/>
                      <a:lightRig rig="threePt" dir="t"/>
                    </a:scene3d>
                    <a:sp3d>
                      <a:bevelB w="0" h="0"/>
                    </a:sp3d>
                  </pic:spPr>
                </pic:pic>
              </a:graphicData>
            </a:graphic>
          </wp:inline>
        </w:drawing>
      </w:r>
    </w:p>
    <w:p w14:paraId="56FD8BE3" w14:textId="3B2FCCFA" w:rsidR="00312179" w:rsidRPr="004560CB" w:rsidRDefault="00312179" w:rsidP="009F6FF7">
      <w:pPr>
        <w:pStyle w:val="Caption"/>
        <w:jc w:val="center"/>
      </w:pPr>
      <w:bookmarkStart w:id="15" w:name="_Ref134455870"/>
      <w:r w:rsidRPr="004560CB">
        <w:t xml:space="preserve">Figure </w:t>
      </w:r>
      <w:r w:rsidRPr="004560CB">
        <w:fldChar w:fldCharType="begin"/>
      </w:r>
      <w:r w:rsidRPr="004560CB">
        <w:instrText xml:space="preserve"> SEQ Figure \* ARABIC </w:instrText>
      </w:r>
      <w:r w:rsidRPr="004560CB">
        <w:fldChar w:fldCharType="separate"/>
      </w:r>
      <w:r w:rsidR="00355591">
        <w:rPr>
          <w:noProof/>
        </w:rPr>
        <w:t>4</w:t>
      </w:r>
      <w:r w:rsidRPr="004560CB">
        <w:fldChar w:fldCharType="end"/>
      </w:r>
      <w:bookmarkEnd w:id="15"/>
      <w:r w:rsidRPr="004560CB">
        <w:t>. Google Maps.</w:t>
      </w:r>
    </w:p>
    <w:p w14:paraId="7AED7D26" w14:textId="79571179" w:rsidR="007C639B" w:rsidRPr="004560CB" w:rsidRDefault="007C639B" w:rsidP="007C639B">
      <w:pPr>
        <w:pStyle w:val="Heading3"/>
      </w:pPr>
      <w:bookmarkStart w:id="16" w:name="_Ref134646236"/>
      <w:bookmarkStart w:id="17" w:name="_Ref134646239"/>
      <w:bookmarkStart w:id="18" w:name="_Toc135132551"/>
      <w:r w:rsidRPr="004560CB">
        <w:t>Summary</w:t>
      </w:r>
      <w:bookmarkEnd w:id="16"/>
      <w:bookmarkEnd w:id="17"/>
      <w:bookmarkEnd w:id="18"/>
    </w:p>
    <w:p w14:paraId="4F135DE9" w14:textId="47A326BF" w:rsidR="00573086" w:rsidRPr="004560CB" w:rsidRDefault="00C91CEB" w:rsidP="00C91CEB">
      <w:r w:rsidRPr="004560CB">
        <w:t xml:space="preserve">What </w:t>
      </w:r>
      <w:r w:rsidR="00E838AD" w:rsidRPr="004560CB">
        <w:t>do</w:t>
      </w:r>
      <w:r w:rsidRPr="004560CB">
        <w:t xml:space="preserve"> Connected Papers, </w:t>
      </w:r>
      <w:r w:rsidR="00B77D4A">
        <w:t>s</w:t>
      </w:r>
      <w:r w:rsidRPr="004560CB">
        <w:t>ense.us, and Google Maps have in common</w:t>
      </w:r>
      <w:r w:rsidR="00E838AD" w:rsidRPr="004560CB">
        <w:t>,</w:t>
      </w:r>
      <w:r w:rsidRPr="004560CB">
        <w:t xml:space="preserve"> and how do they relate to data analytics and visualisation?</w:t>
      </w:r>
      <w:r w:rsidR="00573086" w:rsidRPr="004560CB">
        <w:t xml:space="preserve"> If we disregard the current content the applications present and look at them from an outside perspective, we can see:</w:t>
      </w:r>
    </w:p>
    <w:p w14:paraId="21AC573F" w14:textId="77777777" w:rsidR="00C205FA" w:rsidRPr="004560CB" w:rsidRDefault="00E300DB" w:rsidP="00E300DB">
      <w:pPr>
        <w:pStyle w:val="ListParagraph"/>
        <w:numPr>
          <w:ilvl w:val="0"/>
          <w:numId w:val="40"/>
        </w:numPr>
      </w:pPr>
      <w:r w:rsidRPr="004560CB">
        <w:t>W</w:t>
      </w:r>
      <w:r w:rsidR="00C91CEB" w:rsidRPr="004560CB">
        <w:t>e have a mapping tool that takes data and represents it visually on an interactive 2D interface.</w:t>
      </w:r>
    </w:p>
    <w:p w14:paraId="58DCA7FC" w14:textId="77777777" w:rsidR="00C205FA" w:rsidRPr="004560CB" w:rsidRDefault="00C91CEB" w:rsidP="00E300DB">
      <w:pPr>
        <w:pStyle w:val="ListParagraph"/>
        <w:numPr>
          <w:ilvl w:val="0"/>
          <w:numId w:val="40"/>
        </w:numPr>
      </w:pPr>
      <w:r w:rsidRPr="004560CB">
        <w:t>The data is updated dynamically by crowdsourcing updates to third parties.</w:t>
      </w:r>
    </w:p>
    <w:p w14:paraId="33BFCE7A" w14:textId="07C8B622" w:rsidR="00C205FA" w:rsidRPr="004560CB" w:rsidRDefault="00C91CEB" w:rsidP="00E300DB">
      <w:pPr>
        <w:pStyle w:val="ListParagraph"/>
        <w:numPr>
          <w:ilvl w:val="0"/>
          <w:numId w:val="40"/>
        </w:numPr>
      </w:pPr>
      <w:r w:rsidRPr="004560CB">
        <w:t>The tool</w:t>
      </w:r>
      <w:r w:rsidR="00872D5E" w:rsidRPr="004560CB">
        <w:t xml:space="preserve"> </w:t>
      </w:r>
      <w:r w:rsidRPr="004560CB">
        <w:t xml:space="preserve">provides a base set of categories that </w:t>
      </w:r>
      <w:r w:rsidR="001A1817" w:rsidRPr="004560CB">
        <w:t>each</w:t>
      </w:r>
      <w:r w:rsidRPr="004560CB">
        <w:t xml:space="preserve"> data point can </w:t>
      </w:r>
      <w:r w:rsidR="00170D4A">
        <w:t>adopt</w:t>
      </w:r>
      <w:r w:rsidRPr="004560CB">
        <w:t>.</w:t>
      </w:r>
    </w:p>
    <w:p w14:paraId="2CEA6963" w14:textId="48BDC873" w:rsidR="00C91CEB" w:rsidRPr="004560CB" w:rsidRDefault="009D5259" w:rsidP="00E300DB">
      <w:pPr>
        <w:pStyle w:val="ListParagraph"/>
        <w:numPr>
          <w:ilvl w:val="0"/>
          <w:numId w:val="40"/>
        </w:numPr>
      </w:pPr>
      <w:r w:rsidRPr="004560CB">
        <w:t xml:space="preserve">End-users can filter the visualisation through </w:t>
      </w:r>
      <w:r w:rsidR="003A06F6" w:rsidRPr="004560CB">
        <w:t xml:space="preserve">metrics relevant to the </w:t>
      </w:r>
      <w:r w:rsidR="00916FEC" w:rsidRPr="004560CB">
        <w:t>application's</w:t>
      </w:r>
      <w:r w:rsidR="00441E81" w:rsidRPr="004560CB">
        <w:t xml:space="preserve"> main purpose.</w:t>
      </w:r>
    </w:p>
    <w:p w14:paraId="1C714A59" w14:textId="6E09F017" w:rsidR="00A10D44" w:rsidRPr="004560CB" w:rsidRDefault="00B346C5" w:rsidP="00E300DB">
      <w:pPr>
        <w:pStyle w:val="ListParagraph"/>
        <w:numPr>
          <w:ilvl w:val="0"/>
          <w:numId w:val="40"/>
        </w:numPr>
      </w:pPr>
      <w:r w:rsidRPr="004560CB">
        <w:t>Depending on user interaction, the application presents the data in varying detail</w:t>
      </w:r>
      <w:r w:rsidR="00AC0198" w:rsidRPr="004560CB">
        <w:t>.</w:t>
      </w:r>
    </w:p>
    <w:p w14:paraId="3AC799BA" w14:textId="3DCA570E" w:rsidR="001064DD" w:rsidRPr="004560CB" w:rsidRDefault="00524DC0" w:rsidP="00C91CEB">
      <w:r w:rsidRPr="004560CB">
        <w:t xml:space="preserve">By looking at tools already in use and learning from them, we </w:t>
      </w:r>
      <w:r w:rsidR="00657E82" w:rsidRPr="004560CB">
        <w:t xml:space="preserve">can reapply and recontextualise their methods in new applications where </w:t>
      </w:r>
      <w:r w:rsidR="00406AB3" w:rsidRPr="004560CB">
        <w:t>such solutions have not been tried.</w:t>
      </w:r>
    </w:p>
    <w:p w14:paraId="4655AF20" w14:textId="49DCE846" w:rsidR="00910E53" w:rsidRPr="004560CB" w:rsidRDefault="00D807F7" w:rsidP="00C91CEB">
      <w:r w:rsidRPr="004560CB">
        <w:t>In the following chapter</w:t>
      </w:r>
      <w:r w:rsidR="00EF5801" w:rsidRPr="004560CB">
        <w:t>,</w:t>
      </w:r>
      <w:r w:rsidRPr="004560CB">
        <w:t xml:space="preserve"> </w:t>
      </w:r>
      <w:r w:rsidR="00CE7FC7" w:rsidRPr="004560CB">
        <w:t xml:space="preserve">I will discuss and look at how both Visualisation Design and Human-Computer Interaction </w:t>
      </w:r>
      <w:r w:rsidR="008B1600" w:rsidRPr="004560CB">
        <w:t>relate</w:t>
      </w:r>
      <w:r w:rsidR="00CE7FC7" w:rsidRPr="004560CB">
        <w:t xml:space="preserve"> to data visualisation</w:t>
      </w:r>
      <w:r w:rsidR="008B1600" w:rsidRPr="004560CB">
        <w:t xml:space="preserve"> </w:t>
      </w:r>
      <w:r w:rsidR="00EF5801" w:rsidRPr="004560CB">
        <w:t>and</w:t>
      </w:r>
      <w:r w:rsidR="008B1600" w:rsidRPr="004560CB">
        <w:t xml:space="preserve"> outline methodologies and terminology to explain</w:t>
      </w:r>
      <w:r w:rsidR="00685419" w:rsidRPr="004560CB">
        <w:t xml:space="preserve"> this type of visualisation</w:t>
      </w:r>
      <w:r w:rsidR="0065492D" w:rsidRPr="004560CB">
        <w:t>.</w:t>
      </w:r>
    </w:p>
    <w:p w14:paraId="6F79B579" w14:textId="0707A11B" w:rsidR="00D06B79" w:rsidRPr="004560CB" w:rsidRDefault="00D06B79" w:rsidP="00D06B79">
      <w:pPr>
        <w:pStyle w:val="Heading1"/>
        <w:rPr>
          <w:lang w:val="en-GB"/>
        </w:rPr>
      </w:pPr>
      <w:bookmarkStart w:id="19" w:name="_Toc135132552"/>
      <w:r w:rsidRPr="004560CB">
        <w:rPr>
          <w:lang w:val="en-GB"/>
        </w:rPr>
        <w:lastRenderedPageBreak/>
        <w:t>Theory</w:t>
      </w:r>
      <w:bookmarkEnd w:id="19"/>
    </w:p>
    <w:p w14:paraId="661060A0" w14:textId="77777777" w:rsidR="000414F0" w:rsidRPr="004560CB" w:rsidRDefault="000414F0" w:rsidP="000414F0">
      <w:pPr>
        <w:pStyle w:val="Heading2"/>
        <w:rPr>
          <w:lang w:val="en-GB"/>
        </w:rPr>
      </w:pPr>
      <w:bookmarkStart w:id="20" w:name="_Ref134802516"/>
      <w:bookmarkStart w:id="21" w:name="_Toc135132553"/>
      <w:r w:rsidRPr="004560CB">
        <w:rPr>
          <w:lang w:val="en-GB"/>
        </w:rPr>
        <w:t>The current state of Visualisation Design</w:t>
      </w:r>
      <w:bookmarkEnd w:id="20"/>
      <w:bookmarkEnd w:id="21"/>
    </w:p>
    <w:p w14:paraId="1D57D802" w14:textId="14B167D2" w:rsidR="000414F0" w:rsidRPr="004560CB" w:rsidRDefault="00421E96" w:rsidP="000414F0">
      <w:r>
        <w:t xml:space="preserve">Andrienko et al., </w:t>
      </w:r>
      <w:r>
        <w:fldChar w:fldCharType="begin"/>
      </w:r>
      <w:r>
        <w:instrText xml:space="preserve"> ADDIN ZOTERO_ITEM CSL_CITATION {"citationID":"AYfpMZGN","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fldChar w:fldCharType="separate"/>
      </w:r>
      <w:r>
        <w:rPr>
          <w:noProof/>
        </w:rPr>
        <w:t>(2020)</w:t>
      </w:r>
      <w:r>
        <w:fldChar w:fldCharType="end"/>
      </w:r>
      <w:r>
        <w:t xml:space="preserve"> produced a report covering the future of Data Visualisation</w:t>
      </w:r>
      <w:r w:rsidR="00865601">
        <w:t xml:space="preserve"> (VIS)</w:t>
      </w:r>
      <w:r>
        <w:t xml:space="preserve"> built from</w:t>
      </w:r>
      <w:r w:rsidRPr="00421E96">
        <w:t xml:space="preserve"> </w:t>
      </w:r>
      <w:r w:rsidRPr="004560CB">
        <w:t>many different expert perspectives on the current goals and challenges in VIS.</w:t>
      </w:r>
      <w:r w:rsidR="00293BC7">
        <w:t xml:space="preserve"> </w:t>
      </w:r>
      <w:r w:rsidR="000414F0" w:rsidRPr="004560CB">
        <w:t xml:space="preserve">Each researcher was tasked </w:t>
      </w:r>
      <w:r>
        <w:t>with presenting</w:t>
      </w:r>
      <w:r w:rsidR="000414F0" w:rsidRPr="004560CB">
        <w:t xml:space="preserve"> their predictions and thoughts </w:t>
      </w:r>
      <w:r>
        <w:t xml:space="preserve">for the field based </w:t>
      </w:r>
      <w:r w:rsidR="000414F0" w:rsidRPr="004560CB">
        <w:t>on two prompts, namely:</w:t>
      </w:r>
    </w:p>
    <w:p w14:paraId="4E069533" w14:textId="77777777" w:rsidR="000414F0" w:rsidRPr="004560CB" w:rsidRDefault="000414F0" w:rsidP="000414F0">
      <w:pPr>
        <w:pStyle w:val="ListParagraph"/>
        <w:numPr>
          <w:ilvl w:val="0"/>
          <w:numId w:val="5"/>
        </w:numPr>
        <w:rPr>
          <w:i/>
          <w:iCs/>
        </w:rPr>
      </w:pPr>
      <w:r w:rsidRPr="004560CB">
        <w:rPr>
          <w:i/>
          <w:iCs/>
        </w:rPr>
        <w:t>The top future research challenges in Big Data visualisation and analytics.</w:t>
      </w:r>
    </w:p>
    <w:p w14:paraId="6D96A283" w14:textId="77777777" w:rsidR="000414F0" w:rsidRPr="004560CB" w:rsidRDefault="000414F0" w:rsidP="000414F0">
      <w:pPr>
        <w:pStyle w:val="ListParagraph"/>
        <w:numPr>
          <w:ilvl w:val="0"/>
          <w:numId w:val="5"/>
        </w:numPr>
        <w:rPr>
          <w:i/>
          <w:iCs/>
        </w:rPr>
      </w:pPr>
      <w:r w:rsidRPr="004560CB">
        <w:rPr>
          <w:i/>
          <w:iCs/>
        </w:rPr>
        <w:t>The top emerging applications in the context of Big Data visualisation and analytics.</w:t>
      </w:r>
    </w:p>
    <w:p w14:paraId="6258B98E" w14:textId="192FA44F" w:rsidR="00136A26" w:rsidRDefault="00136A26" w:rsidP="000414F0">
      <w:r>
        <w:t xml:space="preserve">A point shared by many of the researchers and study participants is the focus on the </w:t>
      </w:r>
      <w:r w:rsidR="00DD044E">
        <w:t>visualisations' interactivity and accessibility.</w:t>
      </w:r>
    </w:p>
    <w:p w14:paraId="696F7316" w14:textId="0AD2AD87" w:rsidR="000414F0" w:rsidRDefault="000414F0" w:rsidP="000414F0">
      <w:r w:rsidRPr="004560CB">
        <w:t xml:space="preserve">Data analysis often leads to results </w:t>
      </w:r>
      <w:r w:rsidR="00C43BBF">
        <w:t>which</w:t>
      </w:r>
      <w:r w:rsidRPr="004560CB">
        <w:t xml:space="preserve"> require expert interpretation. Thus, future Data interfaces “</w:t>
      </w:r>
      <w:r w:rsidRPr="004560CB">
        <w:rPr>
          <w:i/>
          <w:iCs/>
        </w:rPr>
        <w:t>should provide sustainable insights and insight recommendations</w:t>
      </w:r>
      <w:r w:rsidRPr="004560CB">
        <w:t xml:space="preserve">” </w:t>
      </w:r>
      <w:r w:rsidRPr="004560CB">
        <w:fldChar w:fldCharType="begin"/>
      </w:r>
      <w:r w:rsidRPr="004560CB">
        <w:instrText xml:space="preserve"> ADDIN ZOTERO_ITEM CSL_CITATION {"citationID":"pcbcngdh","properties":{"formattedCitation":"(Andrienko et al., 2020, p. 3)","plainCitation":"(Andrienko et al., 2020, p. 3)","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3","label":"page"}],"schema":"https://github.com/citation-style-language/schema/raw/master/csl-citation.json"} </w:instrText>
      </w:r>
      <w:r w:rsidRPr="004560CB">
        <w:fldChar w:fldCharType="separate"/>
      </w:r>
      <w:r w:rsidRPr="004560CB">
        <w:rPr>
          <w:noProof/>
        </w:rPr>
        <w:t>(Andrienko et al., 2020, p. 3)</w:t>
      </w:r>
      <w:r w:rsidRPr="004560CB">
        <w:fldChar w:fldCharType="end"/>
      </w:r>
      <w:r w:rsidRPr="004560CB">
        <w:t xml:space="preserve">. Andrienko &amp; </w:t>
      </w:r>
      <w:r w:rsidR="008D2B11" w:rsidRPr="004560CB">
        <w:t>Gennady argue</w:t>
      </w:r>
      <w:r w:rsidRPr="004560CB">
        <w:t xml:space="preserve"> that the tools currently available have been science</w:t>
      </w:r>
      <w:r w:rsidR="008430DC">
        <w:t>-</w:t>
      </w:r>
      <w:r w:rsidRPr="004560CB">
        <w:t xml:space="preserve"> and research focused</w:t>
      </w:r>
      <w:r w:rsidR="008430DC">
        <w:t>,</w:t>
      </w:r>
      <w:r w:rsidRPr="004560CB">
        <w:t xml:space="preserve"> and</w:t>
      </w:r>
      <w:r w:rsidR="008430DC">
        <w:t xml:space="preserve"> that</w:t>
      </w:r>
      <w:r w:rsidRPr="004560CB">
        <w:t xml:space="preserve"> are built </w:t>
      </w:r>
      <w:r w:rsidR="008430DC">
        <w:t>to be</w:t>
      </w:r>
      <w:r w:rsidRPr="004560CB">
        <w:t xml:space="preserve"> advanced at the cost of usability. From the perspective of </w:t>
      </w:r>
      <w:r w:rsidR="008E2CE0" w:rsidRPr="004560CB">
        <w:t>Andrienko &amp; Gennady</w:t>
      </w:r>
      <w:r w:rsidRPr="004560CB">
        <w:t xml:space="preserve">, </w:t>
      </w:r>
      <w:r w:rsidR="00D1598F">
        <w:t>visualisations should be used</w:t>
      </w:r>
      <w:r w:rsidRPr="004560CB">
        <w:t xml:space="preserve"> throughout entire project processes, not only at the end, as is usually standard. Having a continuous dialogue with a visualisation system could effectively streamline current processes.</w:t>
      </w:r>
    </w:p>
    <w:p w14:paraId="739EF0F3" w14:textId="50B5C9DC" w:rsidR="000414F0" w:rsidRPr="004560CB" w:rsidRDefault="00C37927" w:rsidP="000414F0">
      <w:r>
        <w:t xml:space="preserve">There is an issue when designing visualisations in existing software and handling sufficiently complex data. </w:t>
      </w:r>
      <w:r w:rsidR="000414F0" w:rsidRPr="004560CB">
        <w:t xml:space="preserve">Namely, the flexibility of use gets progressively harder, and insights gained rely heavily upon user interpretation. Kraska </w:t>
      </w:r>
      <w:r w:rsidR="000414F0" w:rsidRPr="004560CB">
        <w:fldChar w:fldCharType="begin"/>
      </w:r>
      <w:r w:rsidR="000414F0" w:rsidRPr="004560CB">
        <w:instrText xml:space="preserve"> ADDIN ZOTERO_ITEM CSL_CITATION {"citationID":"IXa1mK8i","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0414F0" w:rsidRPr="004560CB">
        <w:fldChar w:fldCharType="separate"/>
      </w:r>
      <w:r w:rsidR="000414F0" w:rsidRPr="004560CB">
        <w:rPr>
          <w:noProof/>
        </w:rPr>
        <w:t>(Andrienko et al., 2020)</w:t>
      </w:r>
      <w:r w:rsidR="000414F0" w:rsidRPr="004560CB">
        <w:fldChar w:fldCharType="end"/>
      </w:r>
      <w:r w:rsidR="000414F0" w:rsidRPr="004560CB">
        <w:t xml:space="preserve"> identifies a design opportunity to design tools that do not restrict the user's approach to asking questions and allow for </w:t>
      </w:r>
      <w:r w:rsidR="00A91131">
        <w:t>interactive</w:t>
      </w:r>
      <w:r w:rsidR="000414F0" w:rsidRPr="004560CB">
        <w:t xml:space="preserve"> changes in visualisation. The flexibility of such a system should then be quick in response regardless of the data size used. Like Andrienko &amp; Gennady, Kraska urges that these systems' designs be accessible </w:t>
      </w:r>
      <w:r w:rsidR="00A91131">
        <w:t>for</w:t>
      </w:r>
      <w:r w:rsidR="000414F0" w:rsidRPr="004560CB">
        <w:t xml:space="preserve"> non-data scientists </w:t>
      </w:r>
      <w:r w:rsidR="00A91131">
        <w:t>to</w:t>
      </w:r>
      <w:r w:rsidR="000414F0" w:rsidRPr="004560CB">
        <w:t xml:space="preserve"> interact with the visualisation</w:t>
      </w:r>
      <w:r w:rsidR="00164CAF">
        <w:t>’s</w:t>
      </w:r>
      <w:r w:rsidR="000414F0" w:rsidRPr="004560CB">
        <w:t xml:space="preserve"> interface. To make these data interfaces more accessible, designers can approach the interface's design from novel perspectives. These perspectives could be changes in the modality of interaction, as previously mentioned by Dimara &amp; Perin </w:t>
      </w:r>
      <w:r w:rsidR="000414F0" w:rsidRPr="004560CB">
        <w:fldChar w:fldCharType="begin"/>
      </w:r>
      <w:r w:rsidR="000414F0" w:rsidRPr="004560CB">
        <w:instrText xml:space="preserve"> ADDIN ZOTERO_ITEM CSL_CITATION {"citationID":"wg3D9q41","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0414F0" w:rsidRPr="004560CB">
        <w:fldChar w:fldCharType="separate"/>
      </w:r>
      <w:r w:rsidR="000414F0" w:rsidRPr="004560CB">
        <w:rPr>
          <w:noProof/>
        </w:rPr>
        <w:t>(2020)</w:t>
      </w:r>
      <w:r w:rsidR="000414F0" w:rsidRPr="004560CB">
        <w:fldChar w:fldCharType="end"/>
      </w:r>
      <w:r w:rsidR="000414F0" w:rsidRPr="004560CB">
        <w:t xml:space="preserve">, as well as the design of the interface itself. Kraska </w:t>
      </w:r>
      <w:r w:rsidR="00007BC5">
        <w:t>suggests</w:t>
      </w:r>
      <w:r w:rsidR="000414F0" w:rsidRPr="004560CB">
        <w:t xml:space="preserve"> a change in design thinking </w:t>
      </w:r>
      <w:r w:rsidR="00007BC5">
        <w:t>moving away from</w:t>
      </w:r>
      <w:r w:rsidR="000414F0" w:rsidRPr="004560CB">
        <w:t xml:space="preserve"> the current focus on technical solutions done </w:t>
      </w:r>
      <w:r w:rsidR="0025254F">
        <w:t>at</w:t>
      </w:r>
      <w:r w:rsidR="000414F0" w:rsidRPr="004560CB">
        <w:t xml:space="preserve"> the backend</w:t>
      </w:r>
      <w:r w:rsidR="0025254F">
        <w:t xml:space="preserve"> and towards</w:t>
      </w:r>
      <w:r w:rsidR="000414F0" w:rsidRPr="004560CB">
        <w:t xml:space="preserve"> to the user-centric ideologies of </w:t>
      </w:r>
      <w:r w:rsidR="00045FFB">
        <w:t>Human-Computer Interactions (</w:t>
      </w:r>
      <w:r w:rsidR="000414F0" w:rsidRPr="004560CB">
        <w:t>HCI</w:t>
      </w:r>
      <w:r w:rsidR="00045FFB">
        <w:t>)</w:t>
      </w:r>
      <w:r w:rsidR="000414F0" w:rsidRPr="004560CB">
        <w:t xml:space="preserve"> and </w:t>
      </w:r>
      <w:r w:rsidR="00045FFB">
        <w:t>Interaction Design (</w:t>
      </w:r>
      <w:r w:rsidR="000414F0" w:rsidRPr="004560CB">
        <w:t>IxD</w:t>
      </w:r>
      <w:r w:rsidR="00045FFB">
        <w:t>)</w:t>
      </w:r>
      <w:r w:rsidR="000414F0" w:rsidRPr="004560CB">
        <w:t>:</w:t>
      </w:r>
    </w:p>
    <w:p w14:paraId="338E91F0" w14:textId="77777777" w:rsidR="000414F0" w:rsidRPr="004560CB" w:rsidRDefault="000414F0" w:rsidP="000414F0">
      <w:pPr>
        <w:pStyle w:val="Quote"/>
      </w:pPr>
      <w:r w:rsidRPr="004560CB">
        <w:lastRenderedPageBreak/>
        <w:t xml:space="preserve"> “Design the user interactions first and then figure out the system [the backend], which can actually support them.” </w:t>
      </w:r>
      <w:r w:rsidRPr="004560CB">
        <w:fldChar w:fldCharType="begin"/>
      </w:r>
      <w:r w:rsidRPr="004560CB">
        <w:instrText xml:space="preserve"> ADDIN ZOTERO_ITEM CSL_CITATION {"citationID":"ljp3JvIl","properties":{"formattedCitation":"(Andrienko et al., 2020, p. 5)","plainCitation":"(Andrienko et al., 2020, p. 5)","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5","label":"page"}],"schema":"https://github.com/citation-style-language/schema/raw/master/csl-citation.json"} </w:instrText>
      </w:r>
      <w:r w:rsidRPr="004560CB">
        <w:fldChar w:fldCharType="separate"/>
      </w:r>
      <w:r w:rsidRPr="004560CB">
        <w:rPr>
          <w:noProof/>
        </w:rPr>
        <w:t>(Andrienko et al., 2020, p. 5)</w:t>
      </w:r>
      <w:r w:rsidRPr="004560CB">
        <w:fldChar w:fldCharType="end"/>
      </w:r>
    </w:p>
    <w:p w14:paraId="7F81812C" w14:textId="6896ABE3" w:rsidR="000414F0" w:rsidRPr="004560CB" w:rsidRDefault="000414F0" w:rsidP="000414F0">
      <w:r w:rsidRPr="004560CB">
        <w:t xml:space="preserve">Oulasvirta </w:t>
      </w:r>
      <w:r w:rsidRPr="004560CB">
        <w:fldChar w:fldCharType="begin"/>
      </w:r>
      <w:r w:rsidRPr="004560CB">
        <w:instrText xml:space="preserve"> ADDIN ZOTERO_ITEM CSL_CITATION {"citationID":"8VEpZUCM","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provides a technology-agnostic perspective and </w:t>
      </w:r>
      <w:r w:rsidR="0025254F">
        <w:t>pushes for</w:t>
      </w:r>
      <w:r w:rsidRPr="004560CB">
        <w:t xml:space="preserve"> incorporating user-centred design methods to design data visualisation and analytics. By understanding how users perceive their environments and how they decode data, we can design logically intuitive visualisations rather than computationally intuitive ones. </w:t>
      </w:r>
    </w:p>
    <w:p w14:paraId="26455EC9" w14:textId="1FCACF2C" w:rsidR="000414F0" w:rsidRPr="004560CB" w:rsidRDefault="00E63532" w:rsidP="000414F0">
      <w:r>
        <w:t>Regarding</w:t>
      </w:r>
      <w:r w:rsidR="000414F0" w:rsidRPr="004560CB">
        <w:t xml:space="preserve"> the future of VIS, Oulasvirta sees value in </w:t>
      </w:r>
      <w:r w:rsidR="00084F05">
        <w:t>researching</w:t>
      </w:r>
      <w:r w:rsidR="000414F0" w:rsidRPr="004560CB">
        <w:t xml:space="preserve"> the psychological aspects of human understanding rather than technological advancements. </w:t>
      </w:r>
      <w:r w:rsidR="002D15C1">
        <w:t>This is an</w:t>
      </w:r>
      <w:r w:rsidR="000414F0" w:rsidRPr="004560CB">
        <w:t xml:space="preserve"> opportunity for Interaction Designers to bridge fields and share methodology. Oulasvirta summarises their user-centred perspective with questions that challenge the main issues in VIS and asks the designer to challenge their design practice: </w:t>
      </w:r>
    </w:p>
    <w:p w14:paraId="4E520AC7" w14:textId="77777777" w:rsidR="000414F0" w:rsidRPr="004560CB" w:rsidRDefault="000414F0" w:rsidP="000414F0">
      <w:pPr>
        <w:pStyle w:val="Quote"/>
      </w:pPr>
      <w:r w:rsidRPr="004560CB">
        <w:t>“</w:t>
      </w:r>
      <w:r w:rsidRPr="004560CB">
        <w:rPr>
          <w:b/>
          <w:bCs/>
        </w:rPr>
        <w:t>Why</w:t>
      </w:r>
      <w:r w:rsidRPr="004560CB">
        <w:t xml:space="preserve"> should a particular visualisation be favoured over another one in some context? </w:t>
      </w:r>
      <w:r w:rsidRPr="004560CB">
        <w:rPr>
          <w:b/>
          <w:bCs/>
        </w:rPr>
        <w:t>Why</w:t>
      </w:r>
      <w:r w:rsidRPr="004560CB">
        <w:t xml:space="preserve"> should one choose </w:t>
      </w:r>
      <w:proofErr w:type="gramStart"/>
      <w:r w:rsidRPr="004560CB">
        <w:t>particular design</w:t>
      </w:r>
      <w:proofErr w:type="gramEnd"/>
      <w:r w:rsidRPr="004560CB">
        <w:t xml:space="preserve"> parameters over other ones? What are the </w:t>
      </w:r>
      <w:r w:rsidRPr="004560CB">
        <w:rPr>
          <w:b/>
          <w:bCs/>
        </w:rPr>
        <w:t>limits</w:t>
      </w:r>
      <w:r w:rsidRPr="004560CB">
        <w:t xml:space="preserve"> or a particular type of visualisation, what can it do and -more importantly- what can it </w:t>
      </w:r>
      <w:r w:rsidRPr="004560CB">
        <w:rPr>
          <w:b/>
          <w:bCs/>
        </w:rPr>
        <w:t>not</w:t>
      </w:r>
      <w:r w:rsidRPr="004560CB">
        <w:t xml:space="preserve"> do.” </w:t>
      </w:r>
      <w:r w:rsidRPr="004560CB">
        <w:fldChar w:fldCharType="begin"/>
      </w:r>
      <w:r w:rsidRPr="004560CB">
        <w:instrText xml:space="preserve"> ADDIN ZOTERO_ITEM CSL_CITATION {"citationID":"iFQPavMd","properties":{"formattedCitation":"(Andrienko et al., 2020, p. 7)","plainCitation":"(Andrienko et al., 2020, p. 7)","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7","label":"page"}],"schema":"https://github.com/citation-style-language/schema/raw/master/csl-citation.json"} </w:instrText>
      </w:r>
      <w:r w:rsidRPr="004560CB">
        <w:fldChar w:fldCharType="separate"/>
      </w:r>
      <w:r w:rsidRPr="004560CB">
        <w:rPr>
          <w:noProof/>
        </w:rPr>
        <w:t>(Andrienko et al., 2020, p. 7)</w:t>
      </w:r>
      <w:r w:rsidRPr="004560CB">
        <w:fldChar w:fldCharType="end"/>
      </w:r>
    </w:p>
    <w:p w14:paraId="3C745241" w14:textId="295A5E49" w:rsidR="000414F0" w:rsidRPr="004560CB" w:rsidRDefault="000414F0" w:rsidP="000414F0">
      <w:pPr>
        <w:rPr>
          <w:rFonts w:ascii="Times New Roman" w:hAnsi="Times New Roman"/>
        </w:rPr>
      </w:pPr>
      <w:r w:rsidRPr="004560CB">
        <w:t>Fekete says, “</w:t>
      </w:r>
      <w:r w:rsidRPr="004560CB">
        <w:rPr>
          <w:i/>
          <w:iCs/>
        </w:rPr>
        <w:t xml:space="preserve">To be effective, visualisation and visual analytics should be interactive, meaning that computing visual representations should happen in a few seconds, interacting on them should be responsive.” </w:t>
      </w:r>
      <w:r w:rsidRPr="004560CB">
        <w:rPr>
          <w:i/>
          <w:iCs/>
        </w:rPr>
        <w:fldChar w:fldCharType="begin"/>
      </w:r>
      <w:r w:rsidRPr="004560CB">
        <w:rPr>
          <w:i/>
          <w:iCs/>
        </w:rPr>
        <w:instrText xml:space="preserve"> ADDIN ZOTERO_ITEM CSL_CITATION {"citationID":"ipi8zR0i","properties":{"formattedCitation":"(Andrienko et al., 2020, p. 4)","plainCitation":"(Andrienko et al., 2020, p. 4)","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4","label":"page"}],"schema":"https://github.com/citation-style-language/schema/raw/master/csl-citation.json"} </w:instrText>
      </w:r>
      <w:r w:rsidRPr="004560CB">
        <w:rPr>
          <w:i/>
          <w:iCs/>
        </w:rPr>
        <w:fldChar w:fldCharType="separate"/>
      </w:r>
      <w:r w:rsidRPr="004560CB">
        <w:rPr>
          <w:i/>
          <w:iCs/>
          <w:noProof/>
        </w:rPr>
        <w:t>(Andrienko et al., 2020, p. 4)</w:t>
      </w:r>
      <w:r w:rsidRPr="004560CB">
        <w:rPr>
          <w:i/>
          <w:iCs/>
        </w:rPr>
        <w:fldChar w:fldCharType="end"/>
      </w:r>
      <w:r w:rsidRPr="004560CB">
        <w:t xml:space="preserve">. Fekete further argues for implementing </w:t>
      </w:r>
      <w:r w:rsidRPr="004560CB">
        <w:rPr>
          <w:i/>
          <w:iCs/>
        </w:rPr>
        <w:t>Progressive Data Analysis</w:t>
      </w:r>
      <w:r w:rsidR="006D2378">
        <w:t>,</w:t>
      </w:r>
      <w:r w:rsidRPr="004560CB">
        <w:t xml:space="preserve"> </w:t>
      </w:r>
      <w:r w:rsidR="006D2378">
        <w:t>a</w:t>
      </w:r>
      <w:r w:rsidRPr="004560CB">
        <w:t xml:space="preserve"> similar method to how UX designers approach</w:t>
      </w:r>
      <w:r w:rsidR="00B06F6F">
        <w:t xml:space="preserve"> studying and designing</w:t>
      </w:r>
      <w:r w:rsidRPr="004560CB">
        <w:t xml:space="preserve"> user flows on the </w:t>
      </w:r>
      <w:r w:rsidR="00B1013A">
        <w:t>I</w:t>
      </w:r>
      <w:r w:rsidRPr="004560CB">
        <w:t xml:space="preserve">nternet. Large computational tasks are sectioned and divided into manageable chunks where the user can follow the process and deviate at any point instead of analysing in one </w:t>
      </w:r>
      <w:r w:rsidR="002F1452">
        <w:t>go</w:t>
      </w:r>
      <w:r w:rsidRPr="004560CB">
        <w:t>.</w:t>
      </w:r>
    </w:p>
    <w:p w14:paraId="558458E9" w14:textId="6B80DD9F" w:rsidR="000414F0" w:rsidRPr="004560CB" w:rsidRDefault="000414F0" w:rsidP="000414F0">
      <w:r w:rsidRPr="004560CB">
        <w:t xml:space="preserve">Additionally, Fisher </w:t>
      </w:r>
      <w:r w:rsidRPr="004560CB">
        <w:fldChar w:fldCharType="begin"/>
      </w:r>
      <w:r w:rsidRPr="004560CB">
        <w:instrText xml:space="preserve"> ADDIN ZOTERO_ITEM CSL_CITATION {"citationID":"y6RASfZg","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contextualises Fekete’s point by asking how to pose inquiries to data interfaces. Quicker responses from these tools would lead to a clearer dialogue between the </w:t>
      </w:r>
      <w:r w:rsidR="00A65511">
        <w:t>human</w:t>
      </w:r>
      <w:r w:rsidRPr="004560CB">
        <w:t xml:space="preserve"> and the interface. Fisher further </w:t>
      </w:r>
      <w:r w:rsidR="00BC52F7">
        <w:t>invites</w:t>
      </w:r>
      <w:r w:rsidRPr="004560CB">
        <w:t xml:space="preserve"> designers to create design systems that allow </w:t>
      </w:r>
      <w:r w:rsidR="00FE69AD">
        <w:t xml:space="preserve">for </w:t>
      </w:r>
      <w:r w:rsidRPr="004560CB">
        <w:t xml:space="preserve">continuous interactions and </w:t>
      </w:r>
      <w:r w:rsidR="00FE69AD">
        <w:t xml:space="preserve">that </w:t>
      </w:r>
      <w:r w:rsidRPr="004560CB">
        <w:t>are scoped in on specific visualisation tasks. By designing for specific use cases, designers will better understand users' wishes, how they wish to interact,</w:t>
      </w:r>
      <w:r w:rsidR="00D32F58" w:rsidRPr="00D32F58">
        <w:t xml:space="preserve"> </w:t>
      </w:r>
      <w:r w:rsidR="00D32F58" w:rsidRPr="004560CB">
        <w:t>use patterns</w:t>
      </w:r>
      <w:r w:rsidRPr="004560CB">
        <w:t xml:space="preserve"> and the fidelity</w:t>
      </w:r>
      <w:r w:rsidR="00F6798A">
        <w:t xml:space="preserve"> level</w:t>
      </w:r>
      <w:r w:rsidRPr="004560CB">
        <w:t xml:space="preserve"> of the tools. Through this user-centric design </w:t>
      </w:r>
      <w:r w:rsidR="00B34102">
        <w:t>approach</w:t>
      </w:r>
      <w:r w:rsidRPr="004560CB">
        <w:t>, Fisher believes that broader issues and questions in the field will become more manageable to answer.</w:t>
      </w:r>
    </w:p>
    <w:p w14:paraId="2585CD99" w14:textId="36F04810" w:rsidR="000414F0" w:rsidRPr="004560CB" w:rsidRDefault="000414F0" w:rsidP="000414F0">
      <w:r w:rsidRPr="004560CB">
        <w:t xml:space="preserve">Therefore, for the future of tools in data visualisation, care should be taken to construct interaction flows that are </w:t>
      </w:r>
      <w:r w:rsidRPr="004560CB">
        <w:rPr>
          <w:i/>
          <w:iCs/>
        </w:rPr>
        <w:t>user-oriented</w:t>
      </w:r>
      <w:r w:rsidRPr="004560CB">
        <w:t xml:space="preserve"> and intuitive to use while retaining their professional application. The opinions of the authors of </w:t>
      </w:r>
      <w:r w:rsidRPr="004560CB">
        <w:fldChar w:fldCharType="begin"/>
      </w:r>
      <w:r w:rsidRPr="004560CB">
        <w:instrText xml:space="preserve"> ADDIN ZOTERO_ITEM CSL_CITATION {"citationID":"TPGR9a4w","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elude to aspects of design methodologies where </w:t>
      </w:r>
      <w:r w:rsidRPr="004560CB">
        <w:lastRenderedPageBreak/>
        <w:t>Interaction Designers have opportunities to provide real value to the development of both fields. </w:t>
      </w:r>
    </w:p>
    <w:p w14:paraId="559F5FD5" w14:textId="7AA0C970" w:rsidR="007F131B" w:rsidRPr="004560CB" w:rsidRDefault="00911758" w:rsidP="007F131B">
      <w:pPr>
        <w:pStyle w:val="Heading2"/>
        <w:rPr>
          <w:lang w:val="en-GB"/>
        </w:rPr>
      </w:pPr>
      <w:bookmarkStart w:id="22" w:name="_Ref135052461"/>
      <w:bookmarkStart w:id="23" w:name="_Toc135132554"/>
      <w:r w:rsidRPr="004560CB">
        <w:rPr>
          <w:lang w:val="en-GB"/>
        </w:rPr>
        <w:t xml:space="preserve">Terminology and </w:t>
      </w:r>
      <w:r w:rsidR="000B6DD0" w:rsidRPr="004560CB">
        <w:rPr>
          <w:lang w:val="en-GB"/>
        </w:rPr>
        <w:t>Definitions</w:t>
      </w:r>
      <w:r w:rsidRPr="004560CB">
        <w:rPr>
          <w:lang w:val="en-GB"/>
        </w:rPr>
        <w:t xml:space="preserve"> for interactive visualisations</w:t>
      </w:r>
      <w:bookmarkEnd w:id="22"/>
      <w:bookmarkEnd w:id="23"/>
    </w:p>
    <w:p w14:paraId="5E2C55A1" w14:textId="4166226A" w:rsidR="007F131B" w:rsidRDefault="007F131B" w:rsidP="007F131B">
      <w:r w:rsidRPr="004560CB">
        <w:t xml:space="preserve">In the article </w:t>
      </w:r>
      <w:r w:rsidRPr="004560CB">
        <w:rPr>
          <w:i/>
          <w:iCs/>
        </w:rPr>
        <w:t>What is Interaction for Data Visualization?</w:t>
      </w:r>
      <w:r w:rsidR="00454019" w:rsidRPr="00CB6D9C">
        <w:t xml:space="preserve"> </w:t>
      </w:r>
      <w:r w:rsidR="00CB6D9C">
        <w:t xml:space="preserve">Dimara &amp; Perin </w:t>
      </w:r>
      <w:r w:rsidRPr="004560CB">
        <w:fldChar w:fldCharType="begin"/>
      </w:r>
      <w:r w:rsidR="00CB6D9C">
        <w:instrText xml:space="preserve"> ADDIN ZOTERO_ITEM CSL_CITATION {"citationID":"w5e2AfF9","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Pr="004560CB">
        <w:fldChar w:fldCharType="separate"/>
      </w:r>
      <w:r w:rsidR="00CB6D9C">
        <w:t>(2020)</w:t>
      </w:r>
      <w:r w:rsidRPr="004560CB">
        <w:fldChar w:fldCharType="end"/>
      </w:r>
      <w:r w:rsidRPr="004560CB">
        <w:t xml:space="preserve"> look at the definition of the term </w:t>
      </w:r>
      <w:r w:rsidRPr="004560CB">
        <w:rPr>
          <w:i/>
          <w:iCs/>
        </w:rPr>
        <w:t>interaction</w:t>
      </w:r>
      <w:r w:rsidRPr="004560CB">
        <w:t xml:space="preserve"> from the perspective of </w:t>
      </w:r>
      <w:r w:rsidR="00747478">
        <w:t>VIS</w:t>
      </w:r>
      <w:r w:rsidRPr="004560CB">
        <w:t xml:space="preserve"> and </w:t>
      </w:r>
      <w:r w:rsidR="00663F87">
        <w:t>HCI.</w:t>
      </w:r>
      <w:r w:rsidRPr="004560CB">
        <w:t xml:space="preserve"> They argue </w:t>
      </w:r>
      <w:r w:rsidR="00A83C43" w:rsidRPr="004560CB">
        <w:t>that several inconsistencies exist</w:t>
      </w:r>
      <w:r w:rsidRPr="004560CB">
        <w:t xml:space="preserve"> in how and when terminologies and methodologies are used regarding interactive data-driven </w:t>
      </w:r>
      <w:r w:rsidR="00A83C43" w:rsidRPr="004560CB">
        <w:t>visualisations</w:t>
      </w:r>
      <w:r w:rsidR="00690673" w:rsidRPr="004560CB">
        <w:t xml:space="preserve"> and present a common language</w:t>
      </w:r>
      <w:r w:rsidRPr="004560CB">
        <w:t>.</w:t>
      </w:r>
    </w:p>
    <w:p w14:paraId="0E0C0E2F" w14:textId="06664399" w:rsidR="00BB2785" w:rsidRPr="004560CB" w:rsidRDefault="00BB2785" w:rsidP="007F131B">
      <w:pPr>
        <w:rPr>
          <w:rFonts w:ascii="Times" w:hAnsi="Times" w:cs="Times"/>
          <w:sz w:val="24"/>
          <w:szCs w:val="24"/>
        </w:rPr>
      </w:pPr>
      <w:r>
        <w:t>From the perspective of VIS, they define three conceptual approaches for interaction: system-, task-, and human-centric</w:t>
      </w:r>
      <w:r w:rsidR="00F600CD">
        <w:t xml:space="preserve">. Where the third one is concerned with </w:t>
      </w:r>
      <w:r w:rsidR="00F600CD" w:rsidRPr="00F600CD">
        <w:rPr>
          <w:i/>
          <w:iCs/>
        </w:rPr>
        <w:t>user intent</w:t>
      </w:r>
      <w:r w:rsidR="00F600CD">
        <w:t xml:space="preserve"> and high-level interactions.</w:t>
      </w:r>
    </w:p>
    <w:p w14:paraId="65DDE6DD" w14:textId="0E71E24B" w:rsidR="007F131B" w:rsidRPr="004560CB" w:rsidRDefault="00375AD2" w:rsidP="007F131B">
      <w:pPr>
        <w:rPr>
          <w:rFonts w:ascii="Times" w:hAnsi="Times" w:cs="Times"/>
          <w:sz w:val="24"/>
          <w:szCs w:val="24"/>
        </w:rPr>
      </w:pPr>
      <w:r w:rsidRPr="004560CB">
        <w:t>Interaction</w:t>
      </w:r>
      <w:r w:rsidR="007F131B" w:rsidRPr="004560CB">
        <w:t xml:space="preserve"> within VIS is defined as </w:t>
      </w:r>
      <w:r w:rsidR="009B41E7" w:rsidRPr="004560CB">
        <w:t xml:space="preserve">a </w:t>
      </w:r>
      <w:r w:rsidR="00A1475F" w:rsidRPr="004560CB">
        <w:t>d</w:t>
      </w:r>
      <w:r w:rsidR="007F131B" w:rsidRPr="004560CB">
        <w:t xml:space="preserve">ialogue between </w:t>
      </w:r>
      <w:r w:rsidR="003032D9" w:rsidRPr="004560CB">
        <w:t xml:space="preserve">the </w:t>
      </w:r>
      <w:r w:rsidR="007F131B" w:rsidRPr="004560CB">
        <w:t xml:space="preserve">user and visualisation. However, they identify that interaction in VIS applications </w:t>
      </w:r>
      <w:r w:rsidR="00C22356" w:rsidRPr="004560CB">
        <w:t>needs more</w:t>
      </w:r>
      <w:r w:rsidR="007F131B" w:rsidRPr="004560CB">
        <w:t xml:space="preserve"> flexibility for the user in the </w:t>
      </w:r>
      <w:r w:rsidR="00A83C43" w:rsidRPr="004560CB">
        <w:t>interaction flow</w:t>
      </w:r>
      <w:r w:rsidR="007F131B" w:rsidRPr="004560CB">
        <w:t xml:space="preserve">. The </w:t>
      </w:r>
      <w:r w:rsidR="00B146AA" w:rsidRPr="004560CB">
        <w:t>VIS</w:t>
      </w:r>
      <w:r w:rsidR="007F131B" w:rsidRPr="004560CB">
        <w:t xml:space="preserve"> definition of a user is </w:t>
      </w:r>
      <w:r w:rsidR="00A83C43" w:rsidRPr="004560CB">
        <w:t>limited</w:t>
      </w:r>
      <w:r w:rsidR="007F131B" w:rsidRPr="004560CB">
        <w:t xml:space="preserve"> to a data analyst whose </w:t>
      </w:r>
      <w:r w:rsidR="00A83C43" w:rsidRPr="004560CB">
        <w:t>primary</w:t>
      </w:r>
      <w:r w:rsidR="007F131B" w:rsidRPr="004560CB">
        <w:t xml:space="preserve"> </w:t>
      </w:r>
      <w:r w:rsidR="00A83C43" w:rsidRPr="004560CB">
        <w:t>interaction tool</w:t>
      </w:r>
      <w:r w:rsidR="007F131B" w:rsidRPr="004560CB">
        <w:t xml:space="preserve"> is a computer with a mouse, limiting the </w:t>
      </w:r>
      <w:r w:rsidR="006320B6" w:rsidRPr="004560CB">
        <w:t>design space</w:t>
      </w:r>
      <w:r w:rsidR="007F131B" w:rsidRPr="004560CB">
        <w:t xml:space="preserve"> in which new designs could be made.</w:t>
      </w:r>
    </w:p>
    <w:p w14:paraId="0CEEA346" w14:textId="2635EB1F" w:rsidR="007F131B" w:rsidRPr="004560CB" w:rsidRDefault="007F131B" w:rsidP="007F131B">
      <w:pPr>
        <w:rPr>
          <w:rFonts w:ascii="Times" w:hAnsi="Times" w:cs="Times"/>
          <w:sz w:val="24"/>
          <w:szCs w:val="24"/>
        </w:rPr>
      </w:pPr>
      <w:r w:rsidRPr="004560CB">
        <w:t>Dimara &amp; Perin’s</w:t>
      </w:r>
      <w:r w:rsidR="00484584" w:rsidRPr="004560CB">
        <w:t xml:space="preserve"> </w:t>
      </w:r>
      <w:r w:rsidR="00484584" w:rsidRPr="004560CB">
        <w:fldChar w:fldCharType="begin"/>
      </w:r>
      <w:r w:rsidR="00484584" w:rsidRPr="004560CB">
        <w:instrText xml:space="preserve"> ADDIN ZOTERO_ITEM CSL_CITATION {"citationID":"hXjfd6FI","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484584" w:rsidRPr="004560CB">
        <w:fldChar w:fldCharType="separate"/>
      </w:r>
      <w:r w:rsidR="00484584" w:rsidRPr="004560CB">
        <w:rPr>
          <w:noProof/>
        </w:rPr>
        <w:t>(2020)</w:t>
      </w:r>
      <w:r w:rsidR="00484584" w:rsidRPr="004560CB">
        <w:fldChar w:fldCharType="end"/>
      </w:r>
      <w:r w:rsidRPr="004560CB">
        <w:t xml:space="preserve"> view on the state of interaction within HCI is based on </w:t>
      </w:r>
      <w:r w:rsidRPr="004560CB">
        <w:rPr>
          <w:i/>
          <w:iCs/>
        </w:rPr>
        <w:t>What is interaction</w:t>
      </w:r>
      <w:r w:rsidR="00FB0A63" w:rsidRPr="004560CB">
        <w:t xml:space="preserve"> by</w:t>
      </w:r>
      <w:r w:rsidR="007E1CF6">
        <w:t xml:space="preserve"> </w:t>
      </w:r>
      <w:r w:rsidR="007E1CF6" w:rsidRPr="004560CB">
        <w:t>Hornbæk &amp; Oulasvirta</w:t>
      </w:r>
      <w:r w:rsidRPr="004560CB">
        <w:t xml:space="preserve"> </w:t>
      </w:r>
      <w:r w:rsidRPr="004560CB">
        <w:fldChar w:fldCharType="begin"/>
      </w:r>
      <w:r w:rsidR="007E1CF6">
        <w:instrText xml:space="preserve"> ADDIN ZOTERO_ITEM CSL_CITATION {"citationID":"WxCQUW6o","properties":{"formattedCitation":"(2017)","plainCitation":"(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label":"page","suppress-author":true}],"schema":"https://github.com/citation-style-language/schema/raw/master/csl-citation.json"} </w:instrText>
      </w:r>
      <w:r w:rsidRPr="004560CB">
        <w:fldChar w:fldCharType="separate"/>
      </w:r>
      <w:r w:rsidR="007E1CF6">
        <w:t>(2017)</w:t>
      </w:r>
      <w:r w:rsidRPr="004560CB">
        <w:fldChar w:fldCharType="end"/>
      </w:r>
      <w:r w:rsidR="00C22356" w:rsidRPr="004560CB">
        <w:t>,</w:t>
      </w:r>
      <w:r w:rsidRPr="004560CB">
        <w:t xml:space="preserve"> </w:t>
      </w:r>
      <w:r w:rsidR="000B2260" w:rsidRPr="004560CB">
        <w:t xml:space="preserve">who </w:t>
      </w:r>
      <w:r w:rsidR="0078361D" w:rsidRPr="004560CB">
        <w:t>define</w:t>
      </w:r>
      <w:r w:rsidRPr="004560CB">
        <w:t xml:space="preserve"> “</w:t>
      </w:r>
      <w:r w:rsidRPr="004560CB">
        <w:rPr>
          <w:i/>
          <w:iCs/>
        </w:rPr>
        <w:t xml:space="preserve">seven concepts that </w:t>
      </w:r>
      <w:r w:rsidR="00A83C43" w:rsidRPr="004560CB">
        <w:rPr>
          <w:i/>
          <w:iCs/>
        </w:rPr>
        <w:t>characterise</w:t>
      </w:r>
      <w:r w:rsidRPr="004560CB">
        <w:rPr>
          <w:i/>
          <w:iCs/>
        </w:rPr>
        <w:t xml:space="preserve"> interaction in HCI</w:t>
      </w:r>
      <w:r w:rsidRPr="004560CB">
        <w:t xml:space="preserve">”, namely: Dialogue, </w:t>
      </w:r>
      <w:r w:rsidR="00B347FD">
        <w:t>t</w:t>
      </w:r>
      <w:r w:rsidRPr="004560CB">
        <w:t xml:space="preserve">ransmission, </w:t>
      </w:r>
      <w:r w:rsidR="00B347FD">
        <w:t>c</w:t>
      </w:r>
      <w:r w:rsidRPr="004560CB">
        <w:t xml:space="preserve">ontrol, </w:t>
      </w:r>
      <w:r w:rsidR="00B347FD">
        <w:t>t</w:t>
      </w:r>
      <w:r w:rsidRPr="004560CB">
        <w:t xml:space="preserve">ool Use, </w:t>
      </w:r>
      <w:r w:rsidR="00B347FD">
        <w:t>o</w:t>
      </w:r>
      <w:r w:rsidRPr="004560CB">
        <w:t xml:space="preserve">ptimal </w:t>
      </w:r>
      <w:r w:rsidR="00B347FD">
        <w:t>b</w:t>
      </w:r>
      <w:r w:rsidRPr="004560CB">
        <w:t xml:space="preserve">ehaviour, </w:t>
      </w:r>
      <w:r w:rsidR="00B347FD">
        <w:t>e</w:t>
      </w:r>
      <w:r w:rsidRPr="004560CB">
        <w:t xml:space="preserve">mbodiment, and </w:t>
      </w:r>
      <w:r w:rsidR="00B347FD">
        <w:t>e</w:t>
      </w:r>
      <w:r w:rsidRPr="004560CB">
        <w:t>xperience.</w:t>
      </w:r>
    </w:p>
    <w:p w14:paraId="31A94FD4" w14:textId="415B0547" w:rsidR="00102BB2" w:rsidRPr="004560CB" w:rsidRDefault="001751F4" w:rsidP="007F131B">
      <w:r w:rsidRPr="004560CB">
        <w:t>Dimara &amp; Perin (2020) identif</w:t>
      </w:r>
      <w:r w:rsidR="00251EEF">
        <w:t>y</w:t>
      </w:r>
      <w:r w:rsidRPr="004560CB">
        <w:t xml:space="preserve"> </w:t>
      </w:r>
      <w:r w:rsidR="00D77CC0" w:rsidRPr="004560CB">
        <w:t xml:space="preserve">some </w:t>
      </w:r>
      <w:r w:rsidRPr="004560CB">
        <w:t>key differences</w:t>
      </w:r>
      <w:r w:rsidR="00102BB2" w:rsidRPr="004560CB">
        <w:t>:</w:t>
      </w:r>
    </w:p>
    <w:p w14:paraId="0F9CB492" w14:textId="1C52E521" w:rsidR="00D77CC0" w:rsidRPr="004560CB" w:rsidRDefault="00C22356" w:rsidP="00102BB2">
      <w:pPr>
        <w:pStyle w:val="ListParagraph"/>
        <w:numPr>
          <w:ilvl w:val="0"/>
          <w:numId w:val="33"/>
        </w:numPr>
      </w:pPr>
      <w:r w:rsidRPr="004560CB">
        <w:t>First, they</w:t>
      </w:r>
      <w:r w:rsidR="007F131B" w:rsidRPr="004560CB">
        <w:t xml:space="preserve"> see a differentiation between HCI and VIS in </w:t>
      </w:r>
      <w:r w:rsidR="00A83C43" w:rsidRPr="004560CB">
        <w:t>interpreting</w:t>
      </w:r>
      <w:r w:rsidR="007F131B" w:rsidRPr="004560CB">
        <w:t xml:space="preserve"> which </w:t>
      </w:r>
      <w:r w:rsidR="007F131B" w:rsidRPr="004560CB">
        <w:rPr>
          <w:i/>
          <w:iCs/>
        </w:rPr>
        <w:t>“entities”</w:t>
      </w:r>
      <w:r w:rsidR="007F131B" w:rsidRPr="004560CB">
        <w:t xml:space="preserve"> take part in the moment of interaction. HCI detail the interplay between the human and the computer, whereas VIS interprets the </w:t>
      </w:r>
      <w:r w:rsidR="007F131B" w:rsidRPr="00A95C10">
        <w:rPr>
          <w:i/>
          <w:iCs/>
        </w:rPr>
        <w:t>data</w:t>
      </w:r>
      <w:r w:rsidR="007F131B" w:rsidRPr="004560CB">
        <w:t xml:space="preserve"> within the application as a third entity in addition to the others. </w:t>
      </w:r>
    </w:p>
    <w:p w14:paraId="7B7E7922" w14:textId="1E328EED" w:rsidR="00B4756C" w:rsidRPr="004560CB" w:rsidRDefault="007F131B" w:rsidP="00B4756C">
      <w:pPr>
        <w:pStyle w:val="ListParagraph"/>
        <w:numPr>
          <w:ilvl w:val="0"/>
          <w:numId w:val="33"/>
        </w:numPr>
      </w:pPr>
      <w:r w:rsidRPr="004560CB">
        <w:t>HCI</w:t>
      </w:r>
      <w:r w:rsidR="005F378F" w:rsidRPr="004560CB">
        <w:t xml:space="preserve"> design</w:t>
      </w:r>
      <w:r w:rsidRPr="004560CB">
        <w:t xml:space="preserve"> is </w:t>
      </w:r>
      <w:r w:rsidR="00A83C43" w:rsidRPr="004560CB">
        <w:t xml:space="preserve">primarily </w:t>
      </w:r>
      <w:r w:rsidR="0012147A" w:rsidRPr="004560CB">
        <w:t>focused</w:t>
      </w:r>
      <w:r w:rsidRPr="004560CB">
        <w:t xml:space="preserve"> on </w:t>
      </w:r>
      <w:r w:rsidR="00A83C43" w:rsidRPr="004560CB">
        <w:t>efficient</w:t>
      </w:r>
      <w:r w:rsidR="00726BD9" w:rsidRPr="004560CB">
        <w:t xml:space="preserve"> user</w:t>
      </w:r>
      <w:r w:rsidRPr="004560CB">
        <w:t xml:space="preserve"> flows and designing intuitive interactions</w:t>
      </w:r>
      <w:r w:rsidR="00A83C43" w:rsidRPr="004560CB">
        <w:t>.</w:t>
      </w:r>
      <w:r w:rsidR="00B71E5E" w:rsidRPr="004560CB">
        <w:t xml:space="preserve"> </w:t>
      </w:r>
      <w:r w:rsidR="00A83C43" w:rsidRPr="004560CB">
        <w:t>In contrast,</w:t>
      </w:r>
      <w:r w:rsidRPr="004560CB">
        <w:t xml:space="preserve"> the flow in </w:t>
      </w:r>
      <w:r w:rsidR="00DF6AD4">
        <w:t>VIS</w:t>
      </w:r>
      <w:r w:rsidRPr="004560CB">
        <w:t xml:space="preserve"> applications tend to be slower and more complex</w:t>
      </w:r>
      <w:r w:rsidR="00D05393" w:rsidRPr="004560CB">
        <w:t xml:space="preserve"> as the user is always expected to be an expert.</w:t>
      </w:r>
    </w:p>
    <w:p w14:paraId="35927C91" w14:textId="27F0189C" w:rsidR="004B0C13" w:rsidRPr="004560CB" w:rsidRDefault="007F131B" w:rsidP="004B0C13">
      <w:pPr>
        <w:pStyle w:val="ListParagraph"/>
        <w:numPr>
          <w:ilvl w:val="0"/>
          <w:numId w:val="33"/>
        </w:numPr>
      </w:pPr>
      <w:r w:rsidRPr="004560CB">
        <w:rPr>
          <w:i/>
          <w:iCs/>
        </w:rPr>
        <w:t>Intent</w:t>
      </w:r>
      <w:r w:rsidRPr="004560CB">
        <w:t xml:space="preserve"> within </w:t>
      </w:r>
      <w:r w:rsidR="003E0D31" w:rsidRPr="004560CB">
        <w:t>VIS</w:t>
      </w:r>
      <w:r w:rsidRPr="004560CB">
        <w:t xml:space="preserve"> is more aligned with the </w:t>
      </w:r>
      <w:r w:rsidR="00BF0461" w:rsidRPr="004560CB">
        <w:t>user's state</w:t>
      </w:r>
      <w:r w:rsidRPr="004560CB">
        <w:t xml:space="preserve"> in the </w:t>
      </w:r>
      <w:r w:rsidR="00520BED" w:rsidRPr="004560CB">
        <w:t>interaction flow</w:t>
      </w:r>
      <w:r w:rsidRPr="004560CB">
        <w:t xml:space="preserve"> and sees the entire flow as having a</w:t>
      </w:r>
      <w:r w:rsidR="006841B6" w:rsidRPr="004560CB">
        <w:t xml:space="preserve"> single</w:t>
      </w:r>
      <w:r w:rsidRPr="004560CB">
        <w:t xml:space="preserve"> goal in mind. </w:t>
      </w:r>
      <w:r w:rsidR="00BF0461" w:rsidRPr="004560CB">
        <w:t xml:space="preserve">On the other hand, </w:t>
      </w:r>
      <w:r w:rsidR="007E1CF6" w:rsidRPr="004560CB">
        <w:t>Hornbæk &amp; Oulasvirta</w:t>
      </w:r>
      <w:r w:rsidRPr="004560CB">
        <w:t xml:space="preserve"> identif</w:t>
      </w:r>
      <w:r w:rsidR="00C30365">
        <w:t>y</w:t>
      </w:r>
      <w:r w:rsidRPr="004560CB">
        <w:t xml:space="preserve"> that user intent in HCI often starts </w:t>
      </w:r>
      <w:r w:rsidR="00E51495" w:rsidRPr="004560CB">
        <w:t>before</w:t>
      </w:r>
      <w:r w:rsidRPr="004560CB">
        <w:t xml:space="preserve"> the actual flow of interaction </w:t>
      </w:r>
      <w:r w:rsidR="00F92C77" w:rsidRPr="004560CB">
        <w:t>and follows through</w:t>
      </w:r>
      <w:r w:rsidR="003956C7" w:rsidRPr="004560CB">
        <w:t xml:space="preserve"> to the end</w:t>
      </w:r>
      <w:r w:rsidRPr="004560CB">
        <w:t>.</w:t>
      </w:r>
    </w:p>
    <w:p w14:paraId="2841AE7E" w14:textId="04739496" w:rsidR="003D601D" w:rsidRPr="004560CB" w:rsidRDefault="007F131B" w:rsidP="002E01DD">
      <w:pPr>
        <w:pStyle w:val="ListParagraph"/>
        <w:numPr>
          <w:ilvl w:val="0"/>
          <w:numId w:val="33"/>
        </w:numPr>
        <w:rPr>
          <w:rFonts w:ascii="Times" w:hAnsi="Times" w:cs="Times"/>
          <w:sz w:val="24"/>
          <w:szCs w:val="24"/>
        </w:rPr>
      </w:pPr>
      <w:r w:rsidRPr="004560CB">
        <w:t xml:space="preserve">Finally, </w:t>
      </w:r>
      <w:r w:rsidRPr="004560CB">
        <w:rPr>
          <w:i/>
          <w:iCs/>
        </w:rPr>
        <w:t>flexibility</w:t>
      </w:r>
      <w:r w:rsidRPr="004560CB">
        <w:t xml:space="preserve"> within each design </w:t>
      </w:r>
      <w:r w:rsidR="00BF0461" w:rsidRPr="004560CB">
        <w:t>differs</w:t>
      </w:r>
      <w:r w:rsidRPr="004560CB">
        <w:t xml:space="preserve"> between HCI and VIS. Where interactions in HCI are </w:t>
      </w:r>
      <w:r w:rsidR="00BF0461" w:rsidRPr="004560CB">
        <w:t>often low-level</w:t>
      </w:r>
      <w:r w:rsidRPr="004560CB">
        <w:t xml:space="preserve"> functions that act as parts of a whole and allow for flexibility within the defined scope, </w:t>
      </w:r>
      <w:r w:rsidRPr="004560CB">
        <w:lastRenderedPageBreak/>
        <w:t xml:space="preserve">flexibility in VIS designs </w:t>
      </w:r>
      <w:r w:rsidR="00BF0461" w:rsidRPr="004560CB">
        <w:t>encompasses</w:t>
      </w:r>
      <w:r w:rsidRPr="004560CB">
        <w:t xml:space="preserve"> a larger scope and involves several aspects and parts of the interactive flow.</w:t>
      </w:r>
    </w:p>
    <w:p w14:paraId="57814DFA" w14:textId="18F3BB4B" w:rsidR="007F131B" w:rsidRPr="004560CB" w:rsidRDefault="007F131B" w:rsidP="003D601D">
      <w:pPr>
        <w:ind w:left="360"/>
        <w:rPr>
          <w:rFonts w:ascii="Times" w:hAnsi="Times" w:cs="Times"/>
          <w:sz w:val="24"/>
          <w:szCs w:val="24"/>
        </w:rPr>
      </w:pPr>
      <w:r w:rsidRPr="004560CB">
        <w:t>Dimara &amp; Perin</w:t>
      </w:r>
      <w:r w:rsidR="00C706C1" w:rsidRPr="004560CB">
        <w:t xml:space="preserve"> </w:t>
      </w:r>
      <w:r w:rsidR="00C706C1" w:rsidRPr="004560CB">
        <w:fldChar w:fldCharType="begin"/>
      </w:r>
      <w:r w:rsidR="00C706C1" w:rsidRPr="004560CB">
        <w:instrText xml:space="preserve"> ADDIN ZOTERO_ITEM CSL_CITATION {"citationID":"zzEV7gpv","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C706C1" w:rsidRPr="004560CB">
        <w:fldChar w:fldCharType="separate"/>
      </w:r>
      <w:r w:rsidR="00C706C1" w:rsidRPr="004560CB">
        <w:rPr>
          <w:noProof/>
        </w:rPr>
        <w:t>(2020)</w:t>
      </w:r>
      <w:r w:rsidR="00C706C1" w:rsidRPr="004560CB">
        <w:fldChar w:fldCharType="end"/>
      </w:r>
      <w:r w:rsidRPr="004560CB">
        <w:t xml:space="preserve"> ha</w:t>
      </w:r>
      <w:r w:rsidR="00754AF3">
        <w:t>ve</w:t>
      </w:r>
      <w:r w:rsidRPr="004560CB">
        <w:t xml:space="preserve"> defined </w:t>
      </w:r>
      <w:r w:rsidR="00545EF1" w:rsidRPr="004560CB">
        <w:t xml:space="preserve">the </w:t>
      </w:r>
      <w:r w:rsidRPr="004560CB">
        <w:t xml:space="preserve">scope and definitions </w:t>
      </w:r>
      <w:r w:rsidR="00597E9F" w:rsidRPr="004560CB">
        <w:t>of</w:t>
      </w:r>
      <w:r w:rsidRPr="004560CB">
        <w:t xml:space="preserve"> HCI and VIS and found commonalities and differences in methodology, ideology, and terminology. </w:t>
      </w:r>
      <w:r w:rsidR="00FF6858" w:rsidRPr="004560CB">
        <w:t>With</w:t>
      </w:r>
      <w:r w:rsidR="00EE104B" w:rsidRPr="004560CB">
        <w:t xml:space="preserve"> </w:t>
      </w:r>
      <w:r w:rsidRPr="004560CB">
        <w:t xml:space="preserve">both fields’ views established, they </w:t>
      </w:r>
      <w:r w:rsidR="007F3E68" w:rsidRPr="004560CB">
        <w:t>define</w:t>
      </w:r>
      <w:r w:rsidRPr="004560CB">
        <w:t xml:space="preserve"> how interaction should be viewed in a </w:t>
      </w:r>
      <w:r w:rsidR="007F3E68" w:rsidRPr="004560CB">
        <w:t>visualisation setting.</w:t>
      </w:r>
    </w:p>
    <w:p w14:paraId="3E9E5FB4" w14:textId="098B2C3A" w:rsidR="00AD4AB8" w:rsidRPr="004560CB" w:rsidRDefault="007F131B" w:rsidP="007F131B">
      <w:pPr>
        <w:pStyle w:val="Quote"/>
      </w:pPr>
      <w:r w:rsidRPr="004560CB">
        <w:t>“Interaction for visualisation is the interplay between a person and a data interface involving a data-related intent, at least one action from the person and an interface reaction that is perceived as such.”</w:t>
      </w:r>
    </w:p>
    <w:p w14:paraId="1699671C" w14:textId="39CB12D6" w:rsidR="007F131B" w:rsidRPr="004560CB" w:rsidRDefault="009664B7" w:rsidP="007F131B">
      <w:pPr>
        <w:pStyle w:val="Quote"/>
        <w:rPr>
          <w:rFonts w:ascii="Times" w:hAnsi="Times" w:cs="Times"/>
          <w:sz w:val="24"/>
          <w:szCs w:val="24"/>
        </w:rPr>
      </w:pPr>
      <w:r w:rsidRPr="004560CB">
        <w:fldChar w:fldCharType="begin"/>
      </w:r>
      <w:r w:rsidRPr="004560CB">
        <w:instrText xml:space="preserve"> ADDIN ZOTERO_ITEM CSL_CITATION {"citationID":"bAhH1jX4","properties":{"formattedCitation":"(Dimara &amp; Perin, 2020, p. 7)","plainCitation":"(Dimara &amp; Perin, 2020, p. 7)","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ocator":"7","label":"page"}],"schema":"https://github.com/citation-style-language/schema/raw/master/csl-citation.json"} </w:instrText>
      </w:r>
      <w:r w:rsidRPr="004560CB">
        <w:fldChar w:fldCharType="separate"/>
      </w:r>
      <w:r w:rsidRPr="004560CB">
        <w:rPr>
          <w:noProof/>
        </w:rPr>
        <w:t>(Dimara &amp; Perin, 2020, p. 7)</w:t>
      </w:r>
      <w:r w:rsidRPr="004560CB">
        <w:fldChar w:fldCharType="end"/>
      </w:r>
    </w:p>
    <w:p w14:paraId="4E41EE66" w14:textId="3146A40A" w:rsidR="007C757C" w:rsidRPr="004560CB" w:rsidRDefault="00681E5E" w:rsidP="007F131B">
      <w:r>
        <w:t>T</w:t>
      </w:r>
      <w:r w:rsidRPr="004560CB">
        <w:t>o contextualise the interaction definition further</w:t>
      </w:r>
      <w:r>
        <w:t>,</w:t>
      </w:r>
      <w:r w:rsidRPr="004560CB">
        <w:t xml:space="preserve"> </w:t>
      </w:r>
      <w:r>
        <w:t>s</w:t>
      </w:r>
      <w:r w:rsidR="00547334" w:rsidRPr="004560CB">
        <w:t>everal sub-components define whether a visualisation interaction could be viewed as interactive</w:t>
      </w:r>
      <w:r>
        <w:t>:</w:t>
      </w:r>
    </w:p>
    <w:p w14:paraId="3B29D397" w14:textId="5A963CA0" w:rsidR="007F131B" w:rsidRPr="004560CB" w:rsidRDefault="00874F38" w:rsidP="007F131B">
      <w:pPr>
        <w:pStyle w:val="ListParagraph"/>
        <w:numPr>
          <w:ilvl w:val="0"/>
          <w:numId w:val="34"/>
        </w:numPr>
        <w:rPr>
          <w:rFonts w:ascii="Times" w:hAnsi="Times" w:cs="Times"/>
          <w:sz w:val="24"/>
          <w:szCs w:val="24"/>
        </w:rPr>
      </w:pPr>
      <w:r w:rsidRPr="00D67785">
        <w:rPr>
          <w:rFonts w:ascii="Times" w:hAnsi="Times" w:cs="Times"/>
          <w:i/>
          <w:iCs/>
          <w:sz w:val="24"/>
          <w:szCs w:val="24"/>
        </w:rPr>
        <w:t>Interplay</w:t>
      </w:r>
      <w:r w:rsidR="00017FF6" w:rsidRPr="004560CB">
        <w:rPr>
          <w:rFonts w:ascii="Times" w:hAnsi="Times" w:cs="Times"/>
          <w:sz w:val="24"/>
          <w:szCs w:val="24"/>
        </w:rPr>
        <w:t xml:space="preserve">. </w:t>
      </w:r>
      <w:r w:rsidR="002E1907" w:rsidRPr="004560CB">
        <w:t>Interaction</w:t>
      </w:r>
      <w:r w:rsidR="007F131B" w:rsidRPr="004560CB">
        <w:t xml:space="preserve"> in a data visualisation setting should allow for a back-and-forth dialogue with the system. </w:t>
      </w:r>
      <w:r w:rsidR="002E1907" w:rsidRPr="004560CB">
        <w:t>However, the</w:t>
      </w:r>
      <w:r w:rsidR="007F131B" w:rsidRPr="004560CB">
        <w:t xml:space="preserve"> authors chose to differentiate </w:t>
      </w:r>
      <w:r w:rsidR="007F131B" w:rsidRPr="004560CB">
        <w:rPr>
          <w:i/>
          <w:iCs/>
        </w:rPr>
        <w:t>interplay</w:t>
      </w:r>
      <w:r w:rsidR="007F131B" w:rsidRPr="004560CB">
        <w:t xml:space="preserve"> from </w:t>
      </w:r>
      <w:r w:rsidR="007F131B" w:rsidRPr="004560CB">
        <w:rPr>
          <w:i/>
          <w:iCs/>
        </w:rPr>
        <w:t>dialogue</w:t>
      </w:r>
      <w:r w:rsidR="007F131B" w:rsidRPr="004560CB">
        <w:t xml:space="preserve"> as they find it to define sequential interactions when that may not necessarily be the case in VIS interactions.</w:t>
      </w:r>
    </w:p>
    <w:p w14:paraId="7A37F8B1" w14:textId="79DB079B" w:rsidR="007F131B" w:rsidRPr="004560CB" w:rsidRDefault="007F131B" w:rsidP="007F131B">
      <w:pPr>
        <w:pStyle w:val="ListParagraph"/>
        <w:numPr>
          <w:ilvl w:val="0"/>
          <w:numId w:val="34"/>
        </w:numPr>
      </w:pPr>
      <w:r w:rsidRPr="00D67785">
        <w:rPr>
          <w:i/>
          <w:iCs/>
        </w:rPr>
        <w:t>Person</w:t>
      </w:r>
      <w:r w:rsidR="00017FF6" w:rsidRPr="004560CB">
        <w:t xml:space="preserve">. </w:t>
      </w:r>
      <w:r w:rsidRPr="004560CB">
        <w:t>Dimara &amp; Perin talk about</w:t>
      </w:r>
      <w:r w:rsidR="00623B8B" w:rsidRPr="004560CB">
        <w:t xml:space="preserve"> persons as</w:t>
      </w:r>
      <w:r w:rsidRPr="004560CB">
        <w:t xml:space="preserve"> </w:t>
      </w:r>
      <w:r w:rsidRPr="004560CB">
        <w:rPr>
          <w:i/>
          <w:iCs/>
        </w:rPr>
        <w:t>entities</w:t>
      </w:r>
      <w:r w:rsidRPr="004560CB">
        <w:t xml:space="preserve"> that engage in interactions. </w:t>
      </w:r>
      <w:r w:rsidR="00623B8B" w:rsidRPr="004560CB">
        <w:t>A person refers to a human</w:t>
      </w:r>
      <w:r w:rsidR="00015DFC" w:rsidRPr="004560CB">
        <w:t xml:space="preserve"> user but does not exclude non-human </w:t>
      </w:r>
      <w:r w:rsidR="00CE2D3A">
        <w:t>ones</w:t>
      </w:r>
      <w:r w:rsidR="00015DFC" w:rsidRPr="004560CB">
        <w:t>.</w:t>
      </w:r>
    </w:p>
    <w:p w14:paraId="22CED633" w14:textId="629EC0FB" w:rsidR="007F131B" w:rsidRPr="004560CB" w:rsidRDefault="007F131B" w:rsidP="007F131B">
      <w:pPr>
        <w:pStyle w:val="ListParagraph"/>
        <w:numPr>
          <w:ilvl w:val="0"/>
          <w:numId w:val="34"/>
        </w:numPr>
      </w:pPr>
      <w:r w:rsidRPr="00D67785">
        <w:rPr>
          <w:i/>
          <w:iCs/>
        </w:rPr>
        <w:t>Data</w:t>
      </w:r>
      <w:r w:rsidRPr="004560CB">
        <w:rPr>
          <w:b/>
          <w:bCs/>
        </w:rPr>
        <w:t xml:space="preserve"> </w:t>
      </w:r>
      <w:r w:rsidRPr="00D67785">
        <w:rPr>
          <w:i/>
          <w:iCs/>
        </w:rPr>
        <w:t>Interface</w:t>
      </w:r>
      <w:r w:rsidR="001029C2" w:rsidRPr="004560CB">
        <w:t>.</w:t>
      </w:r>
      <w:r w:rsidR="00BB0170" w:rsidRPr="004560CB">
        <w:t xml:space="preserve"> T</w:t>
      </w:r>
      <w:r w:rsidR="00405EC2" w:rsidRPr="004560CB">
        <w:t>he</w:t>
      </w:r>
      <w:r w:rsidRPr="004560CB">
        <w:t xml:space="preserve"> term </w:t>
      </w:r>
      <w:r w:rsidRPr="004560CB">
        <w:rPr>
          <w:i/>
          <w:iCs/>
        </w:rPr>
        <w:t>data interface</w:t>
      </w:r>
      <w:r w:rsidRPr="004560CB">
        <w:t xml:space="preserve"> allows for agnostic interpretations that </w:t>
      </w:r>
      <w:r w:rsidR="00B66130" w:rsidRPr="004560CB">
        <w:t>extend</w:t>
      </w:r>
      <w:r w:rsidRPr="004560CB">
        <w:t xml:space="preserve"> </w:t>
      </w:r>
      <w:r w:rsidR="00B11654" w:rsidRPr="004560CB">
        <w:t>the design space</w:t>
      </w:r>
      <w:r w:rsidRPr="004560CB">
        <w:t xml:space="preserve"> scope to visualisations that</w:t>
      </w:r>
      <w:r w:rsidR="00D703ED" w:rsidRPr="004560CB">
        <w:t>, other than visual,</w:t>
      </w:r>
      <w:r w:rsidRPr="004560CB">
        <w:t xml:space="preserve"> are tactile, non-digital, auditory etc.</w:t>
      </w:r>
    </w:p>
    <w:p w14:paraId="3ADD7D0D" w14:textId="097F5BD1" w:rsidR="00315523" w:rsidRPr="004560CB" w:rsidRDefault="001D0991" w:rsidP="00D103C0">
      <w:pPr>
        <w:pStyle w:val="ListParagraph"/>
        <w:numPr>
          <w:ilvl w:val="0"/>
          <w:numId w:val="34"/>
        </w:numPr>
        <w:rPr>
          <w:rFonts w:ascii="Times" w:hAnsi="Times" w:cs="Times"/>
          <w:sz w:val="24"/>
          <w:szCs w:val="24"/>
        </w:rPr>
      </w:pPr>
      <w:r w:rsidRPr="00D67785">
        <w:rPr>
          <w:i/>
          <w:iCs/>
        </w:rPr>
        <w:t>A</w:t>
      </w:r>
      <w:r w:rsidR="007F131B" w:rsidRPr="00D67785">
        <w:rPr>
          <w:i/>
          <w:iCs/>
        </w:rPr>
        <w:t>ction</w:t>
      </w:r>
      <w:r w:rsidR="00D6069E" w:rsidRPr="004560CB">
        <w:t xml:space="preserve">. </w:t>
      </w:r>
      <w:r w:rsidR="005B0512" w:rsidRPr="004560CB">
        <w:t>A</w:t>
      </w:r>
      <w:r w:rsidR="00D103C0" w:rsidRPr="004560CB">
        <w:t xml:space="preserve">n </w:t>
      </w:r>
      <w:r w:rsidR="00D103C0" w:rsidRPr="004560CB">
        <w:rPr>
          <w:i/>
          <w:iCs/>
        </w:rPr>
        <w:t>action</w:t>
      </w:r>
      <w:r w:rsidR="00D103C0" w:rsidRPr="004560CB">
        <w:t xml:space="preserve"> could be any interaction performed by the person above, whether physical, mental, high-level, or low-level, that results in a reaction from the interface.</w:t>
      </w:r>
    </w:p>
    <w:p w14:paraId="6232300C" w14:textId="675ED934" w:rsidR="007F131B" w:rsidRPr="004560CB" w:rsidRDefault="0055586E" w:rsidP="007F131B">
      <w:pPr>
        <w:pStyle w:val="ListParagraph"/>
        <w:numPr>
          <w:ilvl w:val="0"/>
          <w:numId w:val="34"/>
        </w:numPr>
      </w:pPr>
      <w:r w:rsidRPr="00D67785">
        <w:rPr>
          <w:i/>
          <w:iCs/>
        </w:rPr>
        <w:t>Action-r</w:t>
      </w:r>
      <w:r w:rsidR="007F131B" w:rsidRPr="00D67785">
        <w:rPr>
          <w:i/>
          <w:iCs/>
        </w:rPr>
        <w:t>eaction</w:t>
      </w:r>
      <w:r w:rsidR="00D6069E" w:rsidRPr="004560CB">
        <w:t xml:space="preserve">. </w:t>
      </w:r>
      <w:r w:rsidR="008030F2" w:rsidRPr="004560CB">
        <w:t>Action</w:t>
      </w:r>
      <w:r w:rsidR="007F131B" w:rsidRPr="004560CB">
        <w:t>-reaction refers to the dialogue between the person and the data interface. Specifically, it refers to the reactionary nature of natural dialogues between two people.</w:t>
      </w:r>
    </w:p>
    <w:p w14:paraId="132A50F8" w14:textId="6B865C67" w:rsidR="007F131B" w:rsidRPr="004560CB" w:rsidRDefault="00A31740" w:rsidP="00313A1E">
      <w:pPr>
        <w:pStyle w:val="ListParagraph"/>
        <w:numPr>
          <w:ilvl w:val="0"/>
          <w:numId w:val="34"/>
        </w:numPr>
        <w:rPr>
          <w:rFonts w:ascii="Times" w:hAnsi="Times" w:cs="Times"/>
          <w:sz w:val="24"/>
          <w:szCs w:val="24"/>
        </w:rPr>
      </w:pPr>
      <w:r w:rsidRPr="00D67785">
        <w:rPr>
          <w:bCs/>
          <w:i/>
          <w:iCs/>
        </w:rPr>
        <w:t>Reaction perceived as such</w:t>
      </w:r>
      <w:r w:rsidRPr="004560CB">
        <w:rPr>
          <w:bCs/>
        </w:rPr>
        <w:t xml:space="preserve">. </w:t>
      </w:r>
      <w:r w:rsidR="007F131B" w:rsidRPr="004560CB">
        <w:t xml:space="preserve">A necessary aspect for a reaction in a dialogue to be meaningful is that the recipient also </w:t>
      </w:r>
      <w:r w:rsidR="007F131B" w:rsidRPr="004560CB">
        <w:rPr>
          <w:i/>
          <w:iCs/>
        </w:rPr>
        <w:t>perceives</w:t>
      </w:r>
      <w:r w:rsidR="007F131B" w:rsidRPr="004560CB">
        <w:t xml:space="preserve"> it as such. </w:t>
      </w:r>
      <w:r w:rsidR="00C058E8" w:rsidRPr="004560CB">
        <w:t>For example, suppose</w:t>
      </w:r>
      <w:r w:rsidR="007F131B" w:rsidRPr="004560CB">
        <w:t xml:space="preserve"> an interface reacts in a way where a clear cause and effect cannot be determined. In that case, the user becomes disconnected from the dialogue resulting in non-satisfying or non-effective interactions.</w:t>
      </w:r>
    </w:p>
    <w:p w14:paraId="5E1457AA" w14:textId="36DBA5BD" w:rsidR="007F131B" w:rsidRPr="004560CB" w:rsidRDefault="007F131B" w:rsidP="00315523">
      <w:pPr>
        <w:pStyle w:val="ListParagraph"/>
        <w:numPr>
          <w:ilvl w:val="0"/>
          <w:numId w:val="34"/>
        </w:numPr>
      </w:pPr>
      <w:r w:rsidRPr="00D67785">
        <w:rPr>
          <w:i/>
          <w:iCs/>
        </w:rPr>
        <w:t>Data-related intent</w:t>
      </w:r>
      <w:r w:rsidR="001029C2" w:rsidRPr="004560CB">
        <w:t xml:space="preserve">. </w:t>
      </w:r>
      <w:r w:rsidRPr="004560CB">
        <w:t xml:space="preserve">As mentioned, the </w:t>
      </w:r>
      <w:r w:rsidR="0006274F" w:rsidRPr="004560CB">
        <w:t>intent aspect</w:t>
      </w:r>
      <w:r w:rsidRPr="004560CB">
        <w:t xml:space="preserve"> is </w:t>
      </w:r>
      <w:r w:rsidR="00C76B7E" w:rsidRPr="004560CB">
        <w:t>essential</w:t>
      </w:r>
      <w:r w:rsidRPr="004560CB">
        <w:t xml:space="preserve"> in HCI and VIS and is defined here as </w:t>
      </w:r>
      <w:r w:rsidRPr="004560CB">
        <w:rPr>
          <w:i/>
          <w:iCs/>
        </w:rPr>
        <w:t>data-related intent</w:t>
      </w:r>
      <w:r w:rsidRPr="004560CB">
        <w:t xml:space="preserve">. This aspect of the visualisation interaction implies that the person interacting has a specific intent before, after, or during the interaction related to the third entity in data visualisation interactions, namely, the data. </w:t>
      </w:r>
      <w:r w:rsidR="00D42F3E" w:rsidRPr="004560CB">
        <w:t>T</w:t>
      </w:r>
      <w:r w:rsidRPr="004560CB">
        <w:t xml:space="preserve">he </w:t>
      </w:r>
      <w:r w:rsidRPr="004560CB">
        <w:lastRenderedPageBreak/>
        <w:t>modality and temporality of the data-related intent are left open for interpretation</w:t>
      </w:r>
      <w:r w:rsidR="00F9010B" w:rsidRPr="004560CB">
        <w:t>.</w:t>
      </w:r>
    </w:p>
    <w:p w14:paraId="70175697" w14:textId="5C027C95" w:rsidR="000C206D" w:rsidRPr="004560CB" w:rsidRDefault="008340A0" w:rsidP="000C206D">
      <w:pPr>
        <w:pStyle w:val="Heading2"/>
        <w:rPr>
          <w:lang w:val="en-GB"/>
        </w:rPr>
      </w:pPr>
      <w:bookmarkStart w:id="24" w:name="_Ref135052491"/>
      <w:bookmarkStart w:id="25" w:name="_Toc135132555"/>
      <w:r w:rsidRPr="004560CB">
        <w:rPr>
          <w:lang w:val="en-GB"/>
        </w:rPr>
        <w:t>Designing user</w:t>
      </w:r>
      <w:r w:rsidR="006A03D9" w:rsidRPr="004560CB">
        <w:rPr>
          <w:lang w:val="en-GB"/>
        </w:rPr>
        <w:t>-</w:t>
      </w:r>
      <w:r w:rsidRPr="004560CB">
        <w:rPr>
          <w:lang w:val="en-GB"/>
        </w:rPr>
        <w:t>centric visualisations</w:t>
      </w:r>
      <w:bookmarkEnd w:id="24"/>
      <w:bookmarkEnd w:id="25"/>
    </w:p>
    <w:p w14:paraId="01B3C555" w14:textId="520B9069" w:rsidR="00A63CB7" w:rsidRPr="004560CB" w:rsidRDefault="008B7C8E" w:rsidP="000C206D">
      <w:r>
        <w:t xml:space="preserve">Huron et al., </w:t>
      </w:r>
      <w:r>
        <w:fldChar w:fldCharType="begin"/>
      </w:r>
      <w:r w:rsidR="00551900">
        <w:instrText xml:space="preserve"> ADDIN ZOTERO_ITEM CSL_CITATION {"citationID":"IuYFRtfp","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fldChar w:fldCharType="separate"/>
      </w:r>
      <w:r w:rsidR="00551900">
        <w:rPr>
          <w:noProof/>
        </w:rPr>
        <w:t>(2014)</w:t>
      </w:r>
      <w:r>
        <w:fldChar w:fldCharType="end"/>
      </w:r>
      <w:r w:rsidR="00625ED2" w:rsidRPr="004560CB">
        <w:t xml:space="preserve"> present </w:t>
      </w:r>
      <w:r w:rsidR="000C206D" w:rsidRPr="004560CB">
        <w:rPr>
          <w:i/>
          <w:iCs/>
        </w:rPr>
        <w:t>Constructive Visualisation</w:t>
      </w:r>
      <w:r w:rsidR="000C206D" w:rsidRPr="004560CB">
        <w:t xml:space="preserve"> a perspective on designing simple, dynamic, and expressive visualisations. </w:t>
      </w:r>
      <w:r w:rsidR="007667AC" w:rsidRPr="004560CB">
        <w:t>C</w:t>
      </w:r>
      <w:r w:rsidR="000C206D" w:rsidRPr="004560CB">
        <w:t xml:space="preserve">onstructive </w:t>
      </w:r>
      <w:r w:rsidR="00BC16BB" w:rsidRPr="004560CB">
        <w:t>v</w:t>
      </w:r>
      <w:r w:rsidR="000C206D" w:rsidRPr="004560CB">
        <w:t>isualisation</w:t>
      </w:r>
      <w:r w:rsidR="007667AC" w:rsidRPr="004560CB">
        <w:t>s</w:t>
      </w:r>
      <w:r w:rsidR="000C206D" w:rsidRPr="004560CB">
        <w:t xml:space="preserve"> aim to empower users to, with simple building blocks, construct complex structures that embody their specific </w:t>
      </w:r>
      <w:r w:rsidR="00597806" w:rsidRPr="004560CB">
        <w:t>visualisation needs</w:t>
      </w:r>
      <w:r w:rsidR="000C206D" w:rsidRPr="004560CB">
        <w:t xml:space="preserve">. </w:t>
      </w:r>
    </w:p>
    <w:p w14:paraId="27C1F1A6" w14:textId="695C6D2A" w:rsidR="000C206D" w:rsidRPr="004560CB" w:rsidRDefault="00C0335F" w:rsidP="000C206D">
      <w:r w:rsidRPr="004560CB">
        <w:t xml:space="preserve">Huron </w:t>
      </w:r>
      <w:r w:rsidR="00E53B51" w:rsidRPr="004560CB">
        <w:t>et al.</w:t>
      </w:r>
      <w:r w:rsidR="00257ABD">
        <w:t xml:space="preserve"> </w:t>
      </w:r>
      <w:r w:rsidR="00E53B51" w:rsidRPr="004560CB">
        <w:t>identif</w:t>
      </w:r>
      <w:r w:rsidR="00551900">
        <w:t>y</w:t>
      </w:r>
      <w:r w:rsidR="000C206D" w:rsidRPr="004560CB">
        <w:t xml:space="preserve"> three design challenges for making constructive visualisations</w:t>
      </w:r>
      <w:r w:rsidR="009348E9" w:rsidRPr="004560CB">
        <w:t xml:space="preserve"> (</w:t>
      </w:r>
      <w:r w:rsidR="009348E9" w:rsidRPr="004560CB">
        <w:fldChar w:fldCharType="begin"/>
      </w:r>
      <w:r w:rsidR="009348E9" w:rsidRPr="004560CB">
        <w:instrText xml:space="preserve"> REF _Ref134200405 \h </w:instrText>
      </w:r>
      <w:r w:rsidR="009348E9" w:rsidRPr="004560CB">
        <w:fldChar w:fldCharType="separate"/>
      </w:r>
      <w:r w:rsidR="00355591" w:rsidRPr="004560CB">
        <w:t xml:space="preserve">Figure </w:t>
      </w:r>
      <w:r w:rsidR="00355591">
        <w:rPr>
          <w:noProof/>
        </w:rPr>
        <w:t>5</w:t>
      </w:r>
      <w:r w:rsidR="009348E9" w:rsidRPr="004560CB">
        <w:fldChar w:fldCharType="end"/>
      </w:r>
      <w:r w:rsidR="009348E9" w:rsidRPr="004560CB">
        <w:t>)</w:t>
      </w:r>
      <w:r w:rsidR="000C206D" w:rsidRPr="004560CB">
        <w:t>:</w:t>
      </w:r>
    </w:p>
    <w:p w14:paraId="56603A68" w14:textId="7C9A23C5" w:rsidR="000C206D" w:rsidRPr="004560CB" w:rsidRDefault="000C206D" w:rsidP="001D32BF">
      <w:pPr>
        <w:pStyle w:val="ListParagraph"/>
        <w:numPr>
          <w:ilvl w:val="0"/>
          <w:numId w:val="36"/>
        </w:numPr>
      </w:pPr>
      <w:r w:rsidRPr="004560CB">
        <w:rPr>
          <w:b/>
          <w:bCs/>
        </w:rPr>
        <w:t>Keeping it simple</w:t>
      </w:r>
      <w:r w:rsidRPr="004560CB">
        <w:t xml:space="preserve">. </w:t>
      </w:r>
      <w:r w:rsidR="00496ED1" w:rsidRPr="004560CB">
        <w:t xml:space="preserve">A </w:t>
      </w:r>
      <w:r w:rsidRPr="004560CB">
        <w:t xml:space="preserve">key to designing for simplicity is </w:t>
      </w:r>
      <w:r w:rsidR="001261AE" w:rsidRPr="004560CB">
        <w:t xml:space="preserve">identifying and </w:t>
      </w:r>
      <w:r w:rsidRPr="004560CB">
        <w:t>actions intuitively connected to daily-and life-long activities.</w:t>
      </w:r>
    </w:p>
    <w:p w14:paraId="34FA903D" w14:textId="340CA18D" w:rsidR="000C206D" w:rsidRPr="004560CB" w:rsidRDefault="000C206D" w:rsidP="005A136D">
      <w:pPr>
        <w:pStyle w:val="ListParagraph"/>
        <w:numPr>
          <w:ilvl w:val="0"/>
          <w:numId w:val="36"/>
        </w:numPr>
        <w:rPr>
          <w:rFonts w:ascii="Times New Roman" w:hAnsi="Times New Roman"/>
        </w:rPr>
      </w:pPr>
      <w:r w:rsidRPr="004560CB">
        <w:rPr>
          <w:b/>
          <w:bCs/>
        </w:rPr>
        <w:t>Enabling expressivity</w:t>
      </w:r>
      <w:r w:rsidRPr="004560CB">
        <w:t xml:space="preserve">. </w:t>
      </w:r>
      <w:r w:rsidR="005A136D" w:rsidRPr="004560CB">
        <w:t>Expressivity in</w:t>
      </w:r>
      <w:r w:rsidR="008F6233" w:rsidRPr="004560CB">
        <w:t xml:space="preserve"> constructive visualisation</w:t>
      </w:r>
      <w:r w:rsidRPr="004560CB">
        <w:t xml:space="preserve"> would entail an interface</w:t>
      </w:r>
      <w:r w:rsidR="00AF6D47" w:rsidRPr="004560CB">
        <w:t xml:space="preserve"> that</w:t>
      </w:r>
      <w:r w:rsidRPr="004560CB">
        <w:t xml:space="preserve"> </w:t>
      </w:r>
      <w:r w:rsidR="0040124E" w:rsidRPr="004560CB">
        <w:t>allow</w:t>
      </w:r>
      <w:r w:rsidR="00AF6D47" w:rsidRPr="004560CB">
        <w:t>s</w:t>
      </w:r>
      <w:r w:rsidR="0040124E" w:rsidRPr="004560CB">
        <w:t xml:space="preserve"> users to design non-destructively with reversible actions</w:t>
      </w:r>
      <w:r w:rsidR="00A63CB7" w:rsidRPr="004560CB">
        <w:t xml:space="preserve"> </w:t>
      </w:r>
      <w:r w:rsidR="00BC21CE" w:rsidRPr="004560CB">
        <w:t xml:space="preserve">to </w:t>
      </w:r>
      <w:r w:rsidR="00FC43AE" w:rsidRPr="004560CB">
        <w:t>adapt</w:t>
      </w:r>
      <w:r w:rsidRPr="004560CB">
        <w:t xml:space="preserve"> the interface to their needs.</w:t>
      </w:r>
    </w:p>
    <w:p w14:paraId="3B280368" w14:textId="4D4C0321" w:rsidR="000C206D" w:rsidRPr="004560CB" w:rsidRDefault="000C206D" w:rsidP="001C6608">
      <w:pPr>
        <w:pStyle w:val="ListParagraph"/>
        <w:numPr>
          <w:ilvl w:val="0"/>
          <w:numId w:val="36"/>
        </w:numPr>
      </w:pPr>
      <w:r w:rsidRPr="004560CB">
        <w:rPr>
          <w:b/>
          <w:bCs/>
        </w:rPr>
        <w:t>Incorporating</w:t>
      </w:r>
      <w:r w:rsidR="00BE2408">
        <w:rPr>
          <w:b/>
          <w:bCs/>
        </w:rPr>
        <w:t xml:space="preserve"> data</w:t>
      </w:r>
      <w:r w:rsidRPr="004560CB">
        <w:rPr>
          <w:b/>
          <w:bCs/>
        </w:rPr>
        <w:t xml:space="preserve"> dynamics</w:t>
      </w:r>
      <w:r w:rsidRPr="004560CB">
        <w:t xml:space="preserve">. </w:t>
      </w:r>
      <w:r w:rsidR="001301D8">
        <w:t>T</w:t>
      </w:r>
      <w:r w:rsidRPr="004560CB">
        <w:t xml:space="preserve">he </w:t>
      </w:r>
      <w:r w:rsidR="00B80347" w:rsidRPr="004560CB">
        <w:t>most significant</w:t>
      </w:r>
      <w:r w:rsidRPr="004560CB">
        <w:t xml:space="preserve"> challenge is to design an</w:t>
      </w:r>
      <w:r w:rsidR="00135215">
        <w:t>d</w:t>
      </w:r>
      <w:r w:rsidRPr="004560CB">
        <w:t xml:space="preserve"> adapt as the source of data changes. Currently, the most common way of designing dynamic visualisations is through coding.</w:t>
      </w:r>
    </w:p>
    <w:p w14:paraId="18CF7B9D" w14:textId="77777777" w:rsidR="003B5BFA" w:rsidRPr="004560CB" w:rsidRDefault="008C3D2D" w:rsidP="00263302">
      <w:pPr>
        <w:keepNext/>
        <w:jc w:val="center"/>
      </w:pPr>
      <w:r w:rsidRPr="004560CB">
        <w:rPr>
          <w:noProof/>
        </w:rPr>
        <w:drawing>
          <wp:inline distT="0" distB="0" distL="0" distR="0" wp14:anchorId="4163F807" wp14:editId="26477E00">
            <wp:extent cx="4702175" cy="899795"/>
            <wp:effectExtent l="0" t="0" r="0" b="1905"/>
            <wp:docPr id="790863481" name="Picture 2"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863481" name="Picture 2" descr="A picture containing text, screenshot, font, number&#10;&#10;Description automatically generated"/>
                    <pic:cNvPicPr/>
                  </pic:nvPicPr>
                  <pic:blipFill>
                    <a:blip r:embed="rId12" cstate="screen">
                      <a:extLst>
                        <a:ext uri="{28A0092B-C50C-407E-A947-70E740481C1C}">
                          <a14:useLocalDpi xmlns:a14="http://schemas.microsoft.com/office/drawing/2010/main"/>
                        </a:ext>
                      </a:extLst>
                    </a:blip>
                    <a:stretch>
                      <a:fillRect/>
                    </a:stretch>
                  </pic:blipFill>
                  <pic:spPr>
                    <a:xfrm>
                      <a:off x="0" y="0"/>
                      <a:ext cx="4702175" cy="899795"/>
                    </a:xfrm>
                    <a:prstGeom prst="rect">
                      <a:avLst/>
                    </a:prstGeom>
                  </pic:spPr>
                </pic:pic>
              </a:graphicData>
            </a:graphic>
          </wp:inline>
        </w:drawing>
      </w:r>
    </w:p>
    <w:p w14:paraId="03568868" w14:textId="2AEC1F96" w:rsidR="000B67D9" w:rsidRPr="004560CB" w:rsidRDefault="003B5BFA" w:rsidP="00263302">
      <w:pPr>
        <w:pStyle w:val="Caption"/>
        <w:jc w:val="center"/>
      </w:pPr>
      <w:bookmarkStart w:id="26" w:name="_Ref134200405"/>
      <w:bookmarkStart w:id="27" w:name="_Ref135069361"/>
      <w:r w:rsidRPr="004560CB">
        <w:t xml:space="preserve">Figure </w:t>
      </w:r>
      <w:r w:rsidRPr="004560CB">
        <w:fldChar w:fldCharType="begin"/>
      </w:r>
      <w:r w:rsidRPr="004560CB">
        <w:instrText xml:space="preserve"> SEQ Figure \* ARABIC </w:instrText>
      </w:r>
      <w:r w:rsidRPr="004560CB">
        <w:fldChar w:fldCharType="separate"/>
      </w:r>
      <w:r w:rsidR="00355591">
        <w:rPr>
          <w:noProof/>
        </w:rPr>
        <w:t>5</w:t>
      </w:r>
      <w:r w:rsidRPr="004560CB">
        <w:fldChar w:fldCharType="end"/>
      </w:r>
      <w:bookmarkEnd w:id="26"/>
      <w:r w:rsidRPr="004560CB">
        <w:t xml:space="preserve">. Huron </w:t>
      </w:r>
      <w:r w:rsidR="00610FD3" w:rsidRPr="004560CB">
        <w:t>et al.</w:t>
      </w:r>
      <w:r w:rsidRPr="004560CB">
        <w:t xml:space="preserve"> </w:t>
      </w:r>
      <w:r w:rsidRPr="004560CB">
        <w:fldChar w:fldCharType="begin"/>
      </w:r>
      <w:r w:rsidR="0053388F">
        <w:instrText xml:space="preserve"> ADDIN ZOTERO_ITEM CSL_CITATION {"citationID":"Ox3G6bZS","properties":{"formattedCitation":"(2014, p. 3)","plainCitation":"(2014, p. 3)","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ocator":"3","label":"page","suppress-author":true}],"schema":"https://github.com/citation-style-language/schema/raw/master/csl-citation.json"} </w:instrText>
      </w:r>
      <w:r w:rsidRPr="004560CB">
        <w:fldChar w:fldCharType="separate"/>
      </w:r>
      <w:r w:rsidR="0053388F">
        <w:rPr>
          <w:noProof/>
        </w:rPr>
        <w:t>(2014, p. 3)</w:t>
      </w:r>
      <w:r w:rsidRPr="004560CB">
        <w:fldChar w:fldCharType="end"/>
      </w:r>
      <w:r w:rsidRPr="004560CB">
        <w:t xml:space="preserve"> situate the design challenges with existing solutions.</w:t>
      </w:r>
      <w:bookmarkEnd w:id="27"/>
    </w:p>
    <w:p w14:paraId="60035317" w14:textId="5AA620F5" w:rsidR="00101F15" w:rsidRPr="004560CB" w:rsidRDefault="003A09F1" w:rsidP="000C206D">
      <w:r w:rsidRPr="004560CB">
        <w:t xml:space="preserve">Based on the </w:t>
      </w:r>
      <w:r w:rsidR="00764FE6" w:rsidRPr="004560CB">
        <w:t>design</w:t>
      </w:r>
      <w:r w:rsidRPr="004560CB">
        <w:t xml:space="preserve"> challenges </w:t>
      </w:r>
      <w:r w:rsidR="00125E45" w:rsidRPr="004560CB">
        <w:t>and approaching visual interface design</w:t>
      </w:r>
      <w:r w:rsidRPr="004560CB">
        <w:t xml:space="preserve"> </w:t>
      </w:r>
      <w:r w:rsidR="00125E45" w:rsidRPr="004560CB">
        <w:t>from</w:t>
      </w:r>
      <w:r w:rsidRPr="004560CB">
        <w:t xml:space="preserve"> a constructivist perspective, Huron et al.</w:t>
      </w:r>
      <w:r w:rsidR="007063D1" w:rsidRPr="004560CB">
        <w:t xml:space="preserve"> </w:t>
      </w:r>
      <w:r w:rsidRPr="004560CB">
        <w:t xml:space="preserve">propose </w:t>
      </w:r>
      <w:r w:rsidR="002F6710" w:rsidRPr="004560CB">
        <w:t>Constructive Visualisation</w:t>
      </w:r>
      <w:r w:rsidR="00374FB4" w:rsidRPr="004560CB">
        <w:t>,</w:t>
      </w:r>
      <w:r w:rsidR="002F6710" w:rsidRPr="004560CB">
        <w:t xml:space="preserve"> </w:t>
      </w:r>
      <w:r w:rsidR="002F6710" w:rsidRPr="004560CB">
        <w:rPr>
          <w:i/>
          <w:iCs/>
        </w:rPr>
        <w:t>“/…/ the act of constructing a visualisation by assembling blocks, that have previously been assigned a data unit through a mapping.”</w:t>
      </w:r>
      <w:r w:rsidR="00374FB4" w:rsidRPr="004560CB">
        <w:t xml:space="preserve"> </w:t>
      </w:r>
      <w:r w:rsidR="00374FB4" w:rsidRPr="004560CB">
        <w:fldChar w:fldCharType="begin"/>
      </w:r>
      <w:r w:rsidR="00374FB4" w:rsidRPr="004560CB">
        <w:instrText xml:space="preserve"> ADDIN ZOTERO_ITEM CSL_CITATION {"citationID":"e0TIiF46","properties":{"formattedCitation":"(Huron et al., 2014, p. 4)","plainCitation":"(Huron et al., 2014, p. 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ocator":"4","label":"page"}],"schema":"https://github.com/citation-style-language/schema/raw/master/csl-citation.json"} </w:instrText>
      </w:r>
      <w:r w:rsidR="00374FB4" w:rsidRPr="004560CB">
        <w:fldChar w:fldCharType="separate"/>
      </w:r>
      <w:r w:rsidR="00374FB4" w:rsidRPr="004560CB">
        <w:rPr>
          <w:noProof/>
        </w:rPr>
        <w:t>(Huron et al., 2014, p. 4)</w:t>
      </w:r>
      <w:r w:rsidR="00374FB4" w:rsidRPr="004560CB">
        <w:fldChar w:fldCharType="end"/>
      </w:r>
      <w:r w:rsidR="00374FB4" w:rsidRPr="004560CB">
        <w:t>.</w:t>
      </w:r>
      <w:r w:rsidR="00A670EE" w:rsidRPr="004560CB">
        <w:t xml:space="preserve"> A constructive visualisation </w:t>
      </w:r>
      <w:r w:rsidR="004C17EB" w:rsidRPr="004560CB">
        <w:t>is comprised of components which are used in processes</w:t>
      </w:r>
      <w:r w:rsidR="00ED526C" w:rsidRPr="004560CB">
        <w:t xml:space="preserve"> (</w:t>
      </w:r>
      <w:r w:rsidR="00ED526C" w:rsidRPr="004560CB">
        <w:fldChar w:fldCharType="begin"/>
      </w:r>
      <w:r w:rsidR="00ED526C" w:rsidRPr="004560CB">
        <w:instrText xml:space="preserve"> REF _Ref134279082 \h </w:instrText>
      </w:r>
      <w:r w:rsidR="00ED526C" w:rsidRPr="004560CB">
        <w:fldChar w:fldCharType="separate"/>
      </w:r>
      <w:r w:rsidR="00355591" w:rsidRPr="004560CB">
        <w:t xml:space="preserve">Table </w:t>
      </w:r>
      <w:r w:rsidR="00355591">
        <w:rPr>
          <w:noProof/>
        </w:rPr>
        <w:t>1</w:t>
      </w:r>
      <w:r w:rsidR="00ED526C" w:rsidRPr="004560CB">
        <w:fldChar w:fldCharType="end"/>
      </w:r>
      <w:r w:rsidR="00ED526C" w:rsidRPr="004560CB">
        <w:t>)</w:t>
      </w:r>
      <w:r w:rsidR="001C5387">
        <w:t>. (to see the proof</w:t>
      </w:r>
      <w:r w:rsidR="00A51189">
        <w:t>-</w:t>
      </w:r>
      <w:r w:rsidR="001C5387">
        <w:t>of</w:t>
      </w:r>
      <w:r w:rsidR="00A51189">
        <w:t>-</w:t>
      </w:r>
      <w:r w:rsidR="001C5387">
        <w:t xml:space="preserve">concept presented in this thesis examined as a Constructive Visualisation </w:t>
      </w:r>
      <w:r w:rsidR="001C5387" w:rsidRPr="00557619">
        <w:rPr>
          <w:i/>
          <w:iCs/>
        </w:rPr>
        <w:t xml:space="preserve">see </w:t>
      </w:r>
      <w:r w:rsidR="001C5387" w:rsidRPr="00557619">
        <w:rPr>
          <w:i/>
          <w:iCs/>
        </w:rPr>
        <w:fldChar w:fldCharType="begin"/>
      </w:r>
      <w:r w:rsidR="001C5387" w:rsidRPr="00557619">
        <w:rPr>
          <w:i/>
          <w:iCs/>
        </w:rPr>
        <w:instrText xml:space="preserve"> REF _Ref135066616 \w \h </w:instrText>
      </w:r>
      <w:r w:rsidR="00557619">
        <w:rPr>
          <w:i/>
          <w:iCs/>
        </w:rPr>
        <w:instrText xml:space="preserve"> \* MERGEFORMAT </w:instrText>
      </w:r>
      <w:r w:rsidR="001C5387" w:rsidRPr="00557619">
        <w:rPr>
          <w:i/>
          <w:iCs/>
        </w:rPr>
      </w:r>
      <w:r w:rsidR="001C5387" w:rsidRPr="00557619">
        <w:rPr>
          <w:i/>
          <w:iCs/>
        </w:rPr>
        <w:fldChar w:fldCharType="separate"/>
      </w:r>
      <w:r w:rsidR="00355591">
        <w:rPr>
          <w:i/>
          <w:iCs/>
        </w:rPr>
        <w:t>7.1</w:t>
      </w:r>
      <w:r w:rsidR="001C5387" w:rsidRPr="00557619">
        <w:rPr>
          <w:i/>
          <w:iCs/>
        </w:rPr>
        <w:fldChar w:fldCharType="end"/>
      </w:r>
      <w:r w:rsidR="001C5387" w:rsidRPr="00557619">
        <w:rPr>
          <w:i/>
          <w:iCs/>
        </w:rPr>
        <w:t xml:space="preserve"> </w:t>
      </w:r>
      <w:r w:rsidR="001C5387" w:rsidRPr="00557619">
        <w:rPr>
          <w:i/>
          <w:iCs/>
        </w:rPr>
        <w:fldChar w:fldCharType="begin"/>
      </w:r>
      <w:r w:rsidR="001C5387" w:rsidRPr="00557619">
        <w:rPr>
          <w:i/>
          <w:iCs/>
        </w:rPr>
        <w:instrText xml:space="preserve"> REF _Ref135066616 \h </w:instrText>
      </w:r>
      <w:r w:rsidR="00557619">
        <w:rPr>
          <w:i/>
          <w:iCs/>
        </w:rPr>
        <w:instrText xml:space="preserve"> \* MERGEFORMAT </w:instrText>
      </w:r>
      <w:r w:rsidR="001C5387" w:rsidRPr="00557619">
        <w:rPr>
          <w:i/>
          <w:iCs/>
        </w:rPr>
      </w:r>
      <w:r w:rsidR="001C5387" w:rsidRPr="00557619">
        <w:rPr>
          <w:i/>
          <w:iCs/>
        </w:rPr>
        <w:fldChar w:fldCharType="separate"/>
      </w:r>
      <w:r w:rsidR="00355591" w:rsidRPr="00355591">
        <w:rPr>
          <w:i/>
          <w:iCs/>
          <w:lang w:val="en-US"/>
        </w:rPr>
        <w:t>Proof of Concept as a Constructive Visualisation</w:t>
      </w:r>
      <w:r w:rsidR="001C5387" w:rsidRPr="00557619">
        <w:rPr>
          <w:i/>
          <w:iCs/>
        </w:rPr>
        <w:fldChar w:fldCharType="end"/>
      </w:r>
      <w:r w:rsidR="001C5387">
        <w:t>)</w:t>
      </w:r>
      <w:r w:rsidR="001C5387" w:rsidRPr="004560CB">
        <w:t xml:space="preserve"> </w:t>
      </w:r>
    </w:p>
    <w:tbl>
      <w:tblPr>
        <w:tblStyle w:val="TableGrid"/>
        <w:tblW w:w="0" w:type="auto"/>
        <w:tblLook w:val="04A0" w:firstRow="1" w:lastRow="0" w:firstColumn="1" w:lastColumn="0" w:noHBand="0" w:noVBand="1"/>
      </w:tblPr>
      <w:tblGrid>
        <w:gridCol w:w="3697"/>
        <w:gridCol w:w="3697"/>
      </w:tblGrid>
      <w:tr w:rsidR="00095540" w:rsidRPr="004560CB" w14:paraId="3CE1D109" w14:textId="6C1DD87F" w:rsidTr="00F134B3">
        <w:tc>
          <w:tcPr>
            <w:tcW w:w="3697" w:type="dxa"/>
          </w:tcPr>
          <w:p w14:paraId="3E7580FA" w14:textId="77777777" w:rsidR="00095540" w:rsidRPr="004560CB" w:rsidRDefault="00095540" w:rsidP="00095540">
            <w:pPr>
              <w:rPr>
                <w:b/>
                <w:bCs/>
              </w:rPr>
            </w:pPr>
            <w:r w:rsidRPr="004560CB">
              <w:rPr>
                <w:b/>
                <w:bCs/>
              </w:rPr>
              <w:t>Components</w:t>
            </w:r>
          </w:p>
        </w:tc>
        <w:tc>
          <w:tcPr>
            <w:tcW w:w="3697" w:type="dxa"/>
          </w:tcPr>
          <w:p w14:paraId="500764FD" w14:textId="1D59F052" w:rsidR="00095540" w:rsidRPr="004560CB" w:rsidRDefault="00095540" w:rsidP="00095540">
            <w:pPr>
              <w:rPr>
                <w:b/>
                <w:bCs/>
              </w:rPr>
            </w:pPr>
            <w:r w:rsidRPr="004560CB">
              <w:rPr>
                <w:b/>
                <w:bCs/>
              </w:rPr>
              <w:t>Description</w:t>
            </w:r>
          </w:p>
        </w:tc>
      </w:tr>
      <w:tr w:rsidR="00095540" w:rsidRPr="004560CB" w14:paraId="7CA53804" w14:textId="46BA2AA2" w:rsidTr="00F134B3">
        <w:tc>
          <w:tcPr>
            <w:tcW w:w="3697" w:type="dxa"/>
          </w:tcPr>
          <w:p w14:paraId="3E1D146C" w14:textId="3BC0959F" w:rsidR="00095540" w:rsidRPr="004560CB" w:rsidRDefault="0085495A" w:rsidP="00095540">
            <w:r w:rsidRPr="004560CB">
              <w:rPr>
                <w:i/>
                <w:iCs/>
              </w:rPr>
              <w:t>Base t</w:t>
            </w:r>
            <w:r w:rsidR="00F326E1" w:rsidRPr="004560CB">
              <w:rPr>
                <w:i/>
                <w:iCs/>
              </w:rPr>
              <w:t>oken</w:t>
            </w:r>
          </w:p>
        </w:tc>
        <w:tc>
          <w:tcPr>
            <w:tcW w:w="3697" w:type="dxa"/>
          </w:tcPr>
          <w:p w14:paraId="6F0251D4" w14:textId="7DD70015" w:rsidR="00095540" w:rsidRPr="004560CB" w:rsidRDefault="00154056" w:rsidP="00154056">
            <w:pPr>
              <w:jc w:val="left"/>
              <w:rPr>
                <w:i/>
                <w:iCs/>
                <w:sz w:val="18"/>
                <w:szCs w:val="18"/>
              </w:rPr>
            </w:pPr>
            <w:r w:rsidRPr="004560CB">
              <w:rPr>
                <w:sz w:val="18"/>
                <w:szCs w:val="18"/>
              </w:rPr>
              <w:t xml:space="preserve">The token is the basic building block of which the data interface is compromised. The token can be physical or virtual and take any shape, colour, volume, texture etc. </w:t>
            </w:r>
            <w:r w:rsidR="006A0514">
              <w:rPr>
                <w:sz w:val="18"/>
                <w:szCs w:val="18"/>
              </w:rPr>
              <w:t xml:space="preserve">It could also </w:t>
            </w:r>
            <w:r w:rsidR="00833456">
              <w:rPr>
                <w:sz w:val="18"/>
                <w:szCs w:val="18"/>
              </w:rPr>
              <w:t>include</w:t>
            </w:r>
            <w:r w:rsidRPr="004560CB">
              <w:rPr>
                <w:sz w:val="18"/>
                <w:szCs w:val="18"/>
              </w:rPr>
              <w:t xml:space="preserve"> interactive elements such as moving the token. Each token aims to represent a data element chosen through data mapping.</w:t>
            </w:r>
          </w:p>
        </w:tc>
      </w:tr>
      <w:tr w:rsidR="00095540" w:rsidRPr="004560CB" w14:paraId="1267DC98" w14:textId="470A2F12" w:rsidTr="00F134B3">
        <w:tc>
          <w:tcPr>
            <w:tcW w:w="3697" w:type="dxa"/>
          </w:tcPr>
          <w:p w14:paraId="6962E7EA" w14:textId="4C24711C" w:rsidR="00095540" w:rsidRPr="004560CB" w:rsidRDefault="00095540" w:rsidP="00095540">
            <w:r w:rsidRPr="004560CB">
              <w:rPr>
                <w:i/>
                <w:iCs/>
              </w:rPr>
              <w:lastRenderedPageBreak/>
              <w:t>Token grammar</w:t>
            </w:r>
          </w:p>
        </w:tc>
        <w:tc>
          <w:tcPr>
            <w:tcW w:w="3697" w:type="dxa"/>
          </w:tcPr>
          <w:p w14:paraId="6CBCA585" w14:textId="14B53262" w:rsidR="00095540" w:rsidRPr="004560CB" w:rsidRDefault="00154056" w:rsidP="00154056">
            <w:pPr>
              <w:jc w:val="left"/>
              <w:rPr>
                <w:sz w:val="18"/>
                <w:szCs w:val="18"/>
              </w:rPr>
            </w:pPr>
            <w:r w:rsidRPr="004560CB">
              <w:rPr>
                <w:sz w:val="18"/>
                <w:szCs w:val="18"/>
              </w:rPr>
              <w:t xml:space="preserve">The token grammar of an interface defines different types of base tokens and how their attributes are mapped to the data. </w:t>
            </w:r>
          </w:p>
        </w:tc>
      </w:tr>
      <w:tr w:rsidR="00095540" w:rsidRPr="004560CB" w14:paraId="00E4E36B" w14:textId="1C26D34F" w:rsidTr="00F134B3">
        <w:tc>
          <w:tcPr>
            <w:tcW w:w="3697" w:type="dxa"/>
          </w:tcPr>
          <w:p w14:paraId="35866BDE" w14:textId="2D1413EB" w:rsidR="00095540" w:rsidRPr="004560CB" w:rsidRDefault="00095540" w:rsidP="00095540">
            <w:r w:rsidRPr="004560CB">
              <w:rPr>
                <w:i/>
                <w:iCs/>
              </w:rPr>
              <w:t>Environment</w:t>
            </w:r>
          </w:p>
        </w:tc>
        <w:tc>
          <w:tcPr>
            <w:tcW w:w="3697" w:type="dxa"/>
          </w:tcPr>
          <w:p w14:paraId="18853812" w14:textId="1FB1594B" w:rsidR="00095540" w:rsidRPr="004560CB" w:rsidRDefault="00535816" w:rsidP="007D4887">
            <w:pPr>
              <w:jc w:val="left"/>
              <w:rPr>
                <w:sz w:val="18"/>
                <w:szCs w:val="18"/>
              </w:rPr>
            </w:pPr>
            <w:r w:rsidRPr="004560CB">
              <w:rPr>
                <w:sz w:val="18"/>
                <w:szCs w:val="18"/>
              </w:rPr>
              <w:t xml:space="preserve">The environment is the space </w:t>
            </w:r>
            <w:r w:rsidR="00B60032" w:rsidRPr="004560CB">
              <w:rPr>
                <w:sz w:val="18"/>
                <w:szCs w:val="18"/>
              </w:rPr>
              <w:t>that defines constraints of the data interface. The environment can be described through 2D-,</w:t>
            </w:r>
            <w:r w:rsidR="000951DF">
              <w:rPr>
                <w:sz w:val="18"/>
                <w:szCs w:val="18"/>
              </w:rPr>
              <w:t xml:space="preserve"> and</w:t>
            </w:r>
            <w:r w:rsidR="00B60032" w:rsidRPr="004560CB">
              <w:rPr>
                <w:sz w:val="18"/>
                <w:szCs w:val="18"/>
              </w:rPr>
              <w:t xml:space="preserve"> 3D-graphics or through other spatial means.</w:t>
            </w:r>
          </w:p>
        </w:tc>
      </w:tr>
      <w:tr w:rsidR="00095540" w:rsidRPr="004560CB" w14:paraId="424FEB12" w14:textId="49C4D11F" w:rsidTr="00F134B3">
        <w:tc>
          <w:tcPr>
            <w:tcW w:w="3697" w:type="dxa"/>
          </w:tcPr>
          <w:p w14:paraId="67F52316" w14:textId="764CE28E" w:rsidR="00095540" w:rsidRPr="004560CB" w:rsidRDefault="00095540" w:rsidP="00095540">
            <w:r w:rsidRPr="004560CB">
              <w:rPr>
                <w:i/>
                <w:iCs/>
              </w:rPr>
              <w:t>Assembly model</w:t>
            </w:r>
          </w:p>
        </w:tc>
        <w:tc>
          <w:tcPr>
            <w:tcW w:w="3697" w:type="dxa"/>
          </w:tcPr>
          <w:p w14:paraId="1E977026" w14:textId="14C12E30" w:rsidR="00095540" w:rsidRPr="004560CB" w:rsidRDefault="00BE7C00" w:rsidP="007D4887">
            <w:pPr>
              <w:jc w:val="left"/>
              <w:rPr>
                <w:sz w:val="18"/>
                <w:szCs w:val="18"/>
              </w:rPr>
            </w:pPr>
            <w:r w:rsidRPr="004560CB">
              <w:rPr>
                <w:sz w:val="18"/>
                <w:szCs w:val="18"/>
              </w:rPr>
              <w:t xml:space="preserve">The rules defined by the assembly model </w:t>
            </w:r>
            <w:r w:rsidR="00807AAA" w:rsidRPr="004560CB">
              <w:rPr>
                <w:sz w:val="18"/>
                <w:szCs w:val="18"/>
              </w:rPr>
              <w:t>determine how tokens manifest in the visualisation.</w:t>
            </w:r>
          </w:p>
        </w:tc>
      </w:tr>
      <w:tr w:rsidR="00095540" w:rsidRPr="004560CB" w14:paraId="5C9886D0" w14:textId="32B62C22" w:rsidTr="00F134B3">
        <w:tc>
          <w:tcPr>
            <w:tcW w:w="3697" w:type="dxa"/>
          </w:tcPr>
          <w:p w14:paraId="5F65B9DF" w14:textId="4A70275E" w:rsidR="00095540" w:rsidRPr="004560CB" w:rsidRDefault="00095540" w:rsidP="00095540">
            <w:pPr>
              <w:rPr>
                <w:i/>
                <w:iCs/>
              </w:rPr>
            </w:pPr>
            <w:r w:rsidRPr="004560CB">
              <w:rPr>
                <w:b/>
                <w:bCs/>
              </w:rPr>
              <w:t>Processes</w:t>
            </w:r>
          </w:p>
        </w:tc>
        <w:tc>
          <w:tcPr>
            <w:tcW w:w="3697" w:type="dxa"/>
          </w:tcPr>
          <w:p w14:paraId="11C7F563" w14:textId="77777777" w:rsidR="00095540" w:rsidRPr="004560CB" w:rsidRDefault="00095540" w:rsidP="007D4887">
            <w:pPr>
              <w:jc w:val="left"/>
              <w:rPr>
                <w:b/>
                <w:bCs/>
                <w:sz w:val="18"/>
                <w:szCs w:val="18"/>
              </w:rPr>
            </w:pPr>
          </w:p>
        </w:tc>
      </w:tr>
      <w:tr w:rsidR="00095540" w:rsidRPr="004560CB" w14:paraId="217196C0" w14:textId="3F1D930F" w:rsidTr="00F134B3">
        <w:tc>
          <w:tcPr>
            <w:tcW w:w="3697" w:type="dxa"/>
          </w:tcPr>
          <w:p w14:paraId="4E294CBC" w14:textId="32AB6E8E" w:rsidR="00095540" w:rsidRPr="004560CB" w:rsidRDefault="00095540" w:rsidP="00095540">
            <w:pPr>
              <w:rPr>
                <w:b/>
                <w:bCs/>
              </w:rPr>
            </w:pPr>
            <w:r w:rsidRPr="004560CB">
              <w:rPr>
                <w:i/>
                <w:iCs/>
              </w:rPr>
              <w:t>Environment initialisation</w:t>
            </w:r>
          </w:p>
        </w:tc>
        <w:tc>
          <w:tcPr>
            <w:tcW w:w="3697" w:type="dxa"/>
          </w:tcPr>
          <w:p w14:paraId="6C9F73D9" w14:textId="5243F7C8" w:rsidR="00095540" w:rsidRPr="004560CB" w:rsidRDefault="00795545" w:rsidP="007D4887">
            <w:pPr>
              <w:jc w:val="left"/>
              <w:rPr>
                <w:sz w:val="18"/>
                <w:szCs w:val="18"/>
              </w:rPr>
            </w:pPr>
            <w:r w:rsidRPr="004560CB">
              <w:rPr>
                <w:sz w:val="18"/>
                <w:szCs w:val="18"/>
              </w:rPr>
              <w:t>Define the visualisation environment and how the tokens are represented within</w:t>
            </w:r>
            <w:r w:rsidR="00A976A4" w:rsidRPr="004560CB">
              <w:rPr>
                <w:sz w:val="18"/>
                <w:szCs w:val="18"/>
              </w:rPr>
              <w:t>.</w:t>
            </w:r>
          </w:p>
        </w:tc>
      </w:tr>
      <w:tr w:rsidR="00095540" w:rsidRPr="004560CB" w14:paraId="54B5E22F" w14:textId="3C2C3E06" w:rsidTr="00F134B3">
        <w:tc>
          <w:tcPr>
            <w:tcW w:w="3697" w:type="dxa"/>
          </w:tcPr>
          <w:p w14:paraId="159A1F77" w14:textId="75BD0B0F" w:rsidR="00095540" w:rsidRPr="004560CB" w:rsidRDefault="00095540" w:rsidP="00095540">
            <w:pPr>
              <w:rPr>
                <w:i/>
                <w:iCs/>
              </w:rPr>
            </w:pPr>
            <w:r w:rsidRPr="004560CB">
              <w:rPr>
                <w:i/>
                <w:iCs/>
              </w:rPr>
              <w:t>Mapping data to tokens</w:t>
            </w:r>
          </w:p>
        </w:tc>
        <w:tc>
          <w:tcPr>
            <w:tcW w:w="3697" w:type="dxa"/>
          </w:tcPr>
          <w:p w14:paraId="08543F21" w14:textId="0FBFBA96" w:rsidR="00095540" w:rsidRPr="004560CB" w:rsidRDefault="00506370" w:rsidP="007D4887">
            <w:pPr>
              <w:jc w:val="left"/>
              <w:rPr>
                <w:sz w:val="18"/>
                <w:szCs w:val="18"/>
              </w:rPr>
            </w:pPr>
            <w:r w:rsidRPr="004560CB">
              <w:rPr>
                <w:sz w:val="18"/>
                <w:szCs w:val="18"/>
              </w:rPr>
              <w:t>Defining token grammar and how it should be represented through each token.</w:t>
            </w:r>
          </w:p>
        </w:tc>
      </w:tr>
      <w:tr w:rsidR="00095540" w:rsidRPr="004560CB" w14:paraId="7B51D32A" w14:textId="23068B63" w:rsidTr="00F134B3">
        <w:tc>
          <w:tcPr>
            <w:tcW w:w="3697" w:type="dxa"/>
          </w:tcPr>
          <w:p w14:paraId="447C9AF7" w14:textId="705E379B" w:rsidR="00095540" w:rsidRPr="004560CB" w:rsidRDefault="00095540" w:rsidP="00095540">
            <w:pPr>
              <w:rPr>
                <w:i/>
                <w:iCs/>
              </w:rPr>
            </w:pPr>
            <w:r w:rsidRPr="004560CB">
              <w:rPr>
                <w:i/>
                <w:iCs/>
              </w:rPr>
              <w:t>Assembling the tokens</w:t>
            </w:r>
          </w:p>
        </w:tc>
        <w:tc>
          <w:tcPr>
            <w:tcW w:w="3697" w:type="dxa"/>
          </w:tcPr>
          <w:p w14:paraId="4D1E29DC" w14:textId="78C96305" w:rsidR="00095540" w:rsidRPr="004560CB" w:rsidRDefault="00F93E33" w:rsidP="007D4887">
            <w:pPr>
              <w:jc w:val="left"/>
              <w:rPr>
                <w:sz w:val="18"/>
                <w:szCs w:val="18"/>
              </w:rPr>
            </w:pPr>
            <w:r w:rsidRPr="004560CB">
              <w:rPr>
                <w:sz w:val="18"/>
                <w:szCs w:val="18"/>
              </w:rPr>
              <w:t>The tokens should be presented in such a way to produce relevant value to the user</w:t>
            </w:r>
            <w:r w:rsidR="0095250E" w:rsidRPr="004560CB">
              <w:rPr>
                <w:sz w:val="18"/>
                <w:szCs w:val="18"/>
              </w:rPr>
              <w:t>. Defining the user’s intent of interaction.</w:t>
            </w:r>
          </w:p>
        </w:tc>
      </w:tr>
      <w:tr w:rsidR="00095540" w:rsidRPr="004560CB" w14:paraId="3E97B889" w14:textId="1938AF0C" w:rsidTr="00F134B3">
        <w:tc>
          <w:tcPr>
            <w:tcW w:w="3697" w:type="dxa"/>
          </w:tcPr>
          <w:p w14:paraId="349B22ED" w14:textId="69882A92" w:rsidR="00095540" w:rsidRPr="004560CB" w:rsidRDefault="00095540" w:rsidP="00095540">
            <w:pPr>
              <w:rPr>
                <w:i/>
                <w:iCs/>
              </w:rPr>
            </w:pPr>
            <w:r w:rsidRPr="004560CB">
              <w:rPr>
                <w:i/>
                <w:iCs/>
              </w:rPr>
              <w:t>Evolution over time</w:t>
            </w:r>
          </w:p>
        </w:tc>
        <w:tc>
          <w:tcPr>
            <w:tcW w:w="3697" w:type="dxa"/>
          </w:tcPr>
          <w:p w14:paraId="2EA015D5" w14:textId="1B24E2B0" w:rsidR="00095540" w:rsidRPr="004560CB" w:rsidRDefault="000370F1" w:rsidP="00ED526C">
            <w:pPr>
              <w:keepNext/>
              <w:jc w:val="left"/>
              <w:rPr>
                <w:sz w:val="18"/>
                <w:szCs w:val="18"/>
              </w:rPr>
            </w:pPr>
            <w:r w:rsidRPr="004560CB">
              <w:rPr>
                <w:sz w:val="18"/>
                <w:szCs w:val="18"/>
              </w:rPr>
              <w:t xml:space="preserve">How does the interface change and update over time? </w:t>
            </w:r>
            <w:r w:rsidR="00100830" w:rsidRPr="004560CB">
              <w:rPr>
                <w:sz w:val="18"/>
                <w:szCs w:val="18"/>
              </w:rPr>
              <w:t>Is it manual, automatic, and how is it reflected through the interface?</w:t>
            </w:r>
          </w:p>
        </w:tc>
      </w:tr>
    </w:tbl>
    <w:p w14:paraId="1108BC25" w14:textId="1B062C04" w:rsidR="00ED526C" w:rsidRPr="004560CB" w:rsidRDefault="00ED526C" w:rsidP="00ED526C">
      <w:pPr>
        <w:pStyle w:val="Caption"/>
        <w:jc w:val="center"/>
      </w:pPr>
      <w:bookmarkStart w:id="28" w:name="_Ref134279082"/>
      <w:bookmarkStart w:id="29" w:name="_Ref135066733"/>
      <w:r w:rsidRPr="004560CB">
        <w:t xml:space="preserve">Table </w:t>
      </w:r>
      <w:r w:rsidR="00F64AD4">
        <w:fldChar w:fldCharType="begin"/>
      </w:r>
      <w:r w:rsidR="00F64AD4">
        <w:instrText xml:space="preserve"> SEQ Table \* ARABIC </w:instrText>
      </w:r>
      <w:r w:rsidR="00F64AD4">
        <w:fldChar w:fldCharType="separate"/>
      </w:r>
      <w:r w:rsidR="00355591">
        <w:rPr>
          <w:noProof/>
        </w:rPr>
        <w:t>1</w:t>
      </w:r>
      <w:r w:rsidR="00F64AD4">
        <w:fldChar w:fldCharType="end"/>
      </w:r>
      <w:bookmarkEnd w:id="28"/>
      <w:r w:rsidRPr="004560CB">
        <w:t xml:space="preserve">. Huron </w:t>
      </w:r>
      <w:r w:rsidR="00610FD3" w:rsidRPr="004560CB">
        <w:t>et al.'s</w:t>
      </w:r>
      <w:r w:rsidR="00160A89" w:rsidRPr="004560CB">
        <w:t xml:space="preserve"> </w:t>
      </w:r>
      <w:r w:rsidR="00160A89" w:rsidRPr="004560CB">
        <w:fldChar w:fldCharType="begin"/>
      </w:r>
      <w:r w:rsidR="00160A89" w:rsidRPr="004560CB">
        <w:instrText xml:space="preserve"> ADDIN ZOTERO_ITEM CSL_CITATION {"citationID":"9FEW8ScT","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160A89" w:rsidRPr="004560CB">
        <w:fldChar w:fldCharType="separate"/>
      </w:r>
      <w:r w:rsidR="00160A89" w:rsidRPr="004560CB">
        <w:rPr>
          <w:noProof/>
        </w:rPr>
        <w:t>(2014)</w:t>
      </w:r>
      <w:r w:rsidR="00160A89" w:rsidRPr="004560CB">
        <w:fldChar w:fldCharType="end"/>
      </w:r>
      <w:r w:rsidRPr="004560CB">
        <w:t xml:space="preserve"> definitions for Constructive Visualisations.</w:t>
      </w:r>
      <w:bookmarkEnd w:id="29"/>
    </w:p>
    <w:p w14:paraId="5716F975" w14:textId="7DAE0B7C" w:rsidR="00BA7690" w:rsidRPr="004560CB" w:rsidRDefault="00E93514" w:rsidP="00BB6E71">
      <w:pPr>
        <w:pStyle w:val="Heading2"/>
        <w:rPr>
          <w:lang w:val="en-GB"/>
        </w:rPr>
      </w:pPr>
      <w:bookmarkStart w:id="30" w:name="_Toc135132556"/>
      <w:r w:rsidRPr="004560CB">
        <w:rPr>
          <w:lang w:val="en-GB"/>
        </w:rPr>
        <w:t>Summar</w:t>
      </w:r>
      <w:r w:rsidR="00F76C66" w:rsidRPr="004560CB">
        <w:rPr>
          <w:lang w:val="en-GB"/>
        </w:rPr>
        <w:t>y</w:t>
      </w:r>
      <w:r w:rsidR="000738A1" w:rsidRPr="004560CB">
        <w:rPr>
          <w:lang w:val="en-GB"/>
        </w:rPr>
        <w:t xml:space="preserve"> and </w:t>
      </w:r>
      <w:r w:rsidR="00146C83" w:rsidRPr="004560CB">
        <w:rPr>
          <w:lang w:val="en-GB"/>
        </w:rPr>
        <w:t>Implications</w:t>
      </w:r>
      <w:r w:rsidR="000738A1" w:rsidRPr="004560CB">
        <w:rPr>
          <w:lang w:val="en-GB"/>
        </w:rPr>
        <w:t xml:space="preserve"> </w:t>
      </w:r>
      <w:r w:rsidR="00DC098F" w:rsidRPr="004560CB">
        <w:rPr>
          <w:lang w:val="en-GB"/>
        </w:rPr>
        <w:t xml:space="preserve">going </w:t>
      </w:r>
      <w:proofErr w:type="gramStart"/>
      <w:r w:rsidR="00DC098F" w:rsidRPr="004560CB">
        <w:rPr>
          <w:lang w:val="en-GB"/>
        </w:rPr>
        <w:t>forward</w:t>
      </w:r>
      <w:bookmarkEnd w:id="30"/>
      <w:proofErr w:type="gramEnd"/>
    </w:p>
    <w:p w14:paraId="73E645F7" w14:textId="133C3E4C" w:rsidR="00F23438" w:rsidRPr="004560CB" w:rsidRDefault="003D7258" w:rsidP="00F23438">
      <w:r w:rsidRPr="004560CB">
        <w:t xml:space="preserve">Through the analysis of the scholarly </w:t>
      </w:r>
      <w:r w:rsidR="008D0F6B" w:rsidRPr="004560CB">
        <w:t>works,</w:t>
      </w:r>
      <w:r w:rsidRPr="004560CB">
        <w:t xml:space="preserve"> we have defined three key aspects </w:t>
      </w:r>
      <w:r w:rsidR="00EA01E0" w:rsidRPr="004560CB">
        <w:t>of</w:t>
      </w:r>
      <w:r w:rsidRPr="004560CB">
        <w:t xml:space="preserve"> designing data interfaces:</w:t>
      </w:r>
    </w:p>
    <w:p w14:paraId="6A1E885C" w14:textId="70A8D82A" w:rsidR="003D7258" w:rsidRPr="004560CB" w:rsidRDefault="00EE4FC8" w:rsidP="003D7258">
      <w:pPr>
        <w:pStyle w:val="ListParagraph"/>
        <w:numPr>
          <w:ilvl w:val="0"/>
          <w:numId w:val="37"/>
        </w:numPr>
      </w:pPr>
      <w:r w:rsidRPr="004560CB">
        <w:t>We have identified that, from the perspective of VIS, there is a need for user-centred design</w:t>
      </w:r>
      <w:r w:rsidR="00F02720" w:rsidRPr="004560CB">
        <w:t xml:space="preserve"> </w:t>
      </w:r>
      <w:r w:rsidR="00741980" w:rsidRPr="004560CB">
        <w:t>ap</w:t>
      </w:r>
      <w:r w:rsidR="00DA57AE" w:rsidRPr="004560CB">
        <w:t>p</w:t>
      </w:r>
      <w:r w:rsidR="00741980" w:rsidRPr="004560CB">
        <w:t>ro</w:t>
      </w:r>
      <w:r w:rsidR="00DA57AE" w:rsidRPr="004560CB">
        <w:t>a</w:t>
      </w:r>
      <w:r w:rsidR="00741980" w:rsidRPr="004560CB">
        <w:t>ches</w:t>
      </w:r>
      <w:r w:rsidR="006B3B28">
        <w:t xml:space="preserve"> (Section </w:t>
      </w:r>
      <w:r w:rsidR="006B3B28">
        <w:fldChar w:fldCharType="begin"/>
      </w:r>
      <w:r w:rsidR="006B3B28">
        <w:instrText xml:space="preserve"> REF _Ref134802516 \w \h </w:instrText>
      </w:r>
      <w:r w:rsidR="006B3B28">
        <w:fldChar w:fldCharType="separate"/>
      </w:r>
      <w:r w:rsidR="00355591">
        <w:t>5.1</w:t>
      </w:r>
      <w:r w:rsidR="006B3B28">
        <w:fldChar w:fldCharType="end"/>
      </w:r>
      <w:r w:rsidR="006B3B28">
        <w:t>)</w:t>
      </w:r>
      <w:r w:rsidRPr="004560CB">
        <w:t>.</w:t>
      </w:r>
    </w:p>
    <w:p w14:paraId="519C941C" w14:textId="13044F57" w:rsidR="00B249E4" w:rsidRPr="004560CB" w:rsidRDefault="003B2622" w:rsidP="003D7258">
      <w:pPr>
        <w:pStyle w:val="ListParagraph"/>
        <w:numPr>
          <w:ilvl w:val="0"/>
          <w:numId w:val="37"/>
        </w:numPr>
      </w:pPr>
      <w:r w:rsidRPr="004560CB">
        <w:t xml:space="preserve">We have established </w:t>
      </w:r>
      <w:r w:rsidR="00721537" w:rsidRPr="004560CB">
        <w:t>a meta-discussion about the purpose and execution of what defines an interactive visualisation</w:t>
      </w:r>
      <w:r w:rsidR="005E2766" w:rsidRPr="004560CB">
        <w:t xml:space="preserve"> and how the user relates to it</w:t>
      </w:r>
      <w:r w:rsidR="006B3B28">
        <w:t xml:space="preserve"> (Section </w:t>
      </w:r>
      <w:r w:rsidR="006B3B28">
        <w:fldChar w:fldCharType="begin"/>
      </w:r>
      <w:r w:rsidR="006B3B28">
        <w:instrText xml:space="preserve"> REF _Ref135052461 \w \h </w:instrText>
      </w:r>
      <w:r w:rsidR="006B3B28">
        <w:fldChar w:fldCharType="separate"/>
      </w:r>
      <w:r w:rsidR="00355591">
        <w:t>5.2</w:t>
      </w:r>
      <w:r w:rsidR="006B3B28">
        <w:fldChar w:fldCharType="end"/>
      </w:r>
      <w:r w:rsidR="006B3B28">
        <w:t>)</w:t>
      </w:r>
      <w:r w:rsidR="00721537" w:rsidRPr="004560CB">
        <w:t>.</w:t>
      </w:r>
    </w:p>
    <w:p w14:paraId="7ED9CD49" w14:textId="54DEB3C6" w:rsidR="00490801" w:rsidRPr="004560CB" w:rsidRDefault="00F204BA" w:rsidP="003D7258">
      <w:pPr>
        <w:pStyle w:val="ListParagraph"/>
        <w:numPr>
          <w:ilvl w:val="0"/>
          <w:numId w:val="37"/>
        </w:numPr>
      </w:pPr>
      <w:r w:rsidRPr="004560CB">
        <w:t xml:space="preserve">Lastly, </w:t>
      </w:r>
      <w:r w:rsidR="00D66C7D" w:rsidRPr="004560CB">
        <w:t xml:space="preserve">we have </w:t>
      </w:r>
      <w:r w:rsidR="00476810" w:rsidRPr="004560CB">
        <w:t>an established model for</w:t>
      </w:r>
      <w:r w:rsidR="00CC5A67" w:rsidRPr="004560CB">
        <w:t xml:space="preserve"> explaining</w:t>
      </w:r>
      <w:r w:rsidR="00476810" w:rsidRPr="004560CB">
        <w:t xml:space="preserve"> data interfaces</w:t>
      </w:r>
      <w:r w:rsidR="00A25036" w:rsidRPr="004560CB">
        <w:t xml:space="preserve"> from a user-centred perspective</w:t>
      </w:r>
      <w:r w:rsidR="006B3B28">
        <w:t xml:space="preserve"> (Section </w:t>
      </w:r>
      <w:r w:rsidR="006B3B28">
        <w:fldChar w:fldCharType="begin"/>
      </w:r>
      <w:r w:rsidR="006B3B28">
        <w:instrText xml:space="preserve"> REF _Ref135052491 \w \h </w:instrText>
      </w:r>
      <w:r w:rsidR="006B3B28">
        <w:fldChar w:fldCharType="separate"/>
      </w:r>
      <w:r w:rsidR="00355591">
        <w:t>5.3</w:t>
      </w:r>
      <w:r w:rsidR="006B3B28">
        <w:fldChar w:fldCharType="end"/>
      </w:r>
      <w:r w:rsidR="006B3B28">
        <w:t>)</w:t>
      </w:r>
      <w:r w:rsidR="00A25036" w:rsidRPr="004560CB">
        <w:t>.</w:t>
      </w:r>
    </w:p>
    <w:p w14:paraId="12E9FFE0" w14:textId="39C4FFDB" w:rsidR="00640FB5" w:rsidRPr="004560CB" w:rsidRDefault="00640FB5" w:rsidP="00640FB5">
      <w:pPr>
        <w:pStyle w:val="Heading3"/>
      </w:pPr>
      <w:bookmarkStart w:id="31" w:name="_Toc135132557"/>
      <w:r w:rsidRPr="004560CB">
        <w:t>Research question</w:t>
      </w:r>
      <w:bookmarkEnd w:id="31"/>
    </w:p>
    <w:p w14:paraId="1BD0E6B1" w14:textId="21A7EBF8" w:rsidR="002B4033" w:rsidRPr="004560CB" w:rsidRDefault="00127AA2" w:rsidP="00F23438">
      <w:r w:rsidRPr="004560CB">
        <w:t xml:space="preserve">The implications of </w:t>
      </w:r>
      <w:r w:rsidR="00846B58">
        <w:t>the above-mentioned</w:t>
      </w:r>
      <w:r w:rsidRPr="004560CB">
        <w:t xml:space="preserve"> aspects </w:t>
      </w:r>
      <w:r w:rsidR="00212418" w:rsidRPr="004560CB">
        <w:t>inform</w:t>
      </w:r>
      <w:r w:rsidR="00D84999">
        <w:t xml:space="preserve"> both</w:t>
      </w:r>
      <w:r w:rsidRPr="004560CB">
        <w:t xml:space="preserve"> the design process and </w:t>
      </w:r>
      <w:r w:rsidR="00BE1F24">
        <w:t xml:space="preserve">the prototype </w:t>
      </w:r>
      <w:proofErr w:type="gramStart"/>
      <w:r w:rsidR="00BE1F24">
        <w:t>design,</w:t>
      </w:r>
      <w:r w:rsidR="003B1899" w:rsidRPr="004560CB">
        <w:t xml:space="preserve"> and</w:t>
      </w:r>
      <w:proofErr w:type="gramEnd"/>
      <w:r w:rsidR="003B1899" w:rsidRPr="004560CB">
        <w:t xml:space="preserve"> will be</w:t>
      </w:r>
      <w:r w:rsidR="00BE1F24">
        <w:t xml:space="preserve"> further</w:t>
      </w:r>
      <w:r w:rsidR="003B1899" w:rsidRPr="004560CB">
        <w:t xml:space="preserve"> developed throughout the text</w:t>
      </w:r>
      <w:r w:rsidR="00EF7896" w:rsidRPr="004560CB">
        <w:t>.</w:t>
      </w:r>
      <w:r w:rsidR="002B4033" w:rsidRPr="004560CB">
        <w:t xml:space="preserve"> </w:t>
      </w:r>
      <w:r w:rsidR="00610FD3" w:rsidRPr="004560CB">
        <w:t>Therefore, with</w:t>
      </w:r>
      <w:r w:rsidR="002B4033" w:rsidRPr="004560CB">
        <w:t xml:space="preserve"> the context provided through the introduction and </w:t>
      </w:r>
      <w:r w:rsidR="007252B9">
        <w:t>further specifies</w:t>
      </w:r>
      <w:r w:rsidR="002B4033" w:rsidRPr="004560CB">
        <w:t xml:space="preserve"> by scholarly reports</w:t>
      </w:r>
      <w:r w:rsidR="00E30F9E" w:rsidRPr="004560CB">
        <w:t>,</w:t>
      </w:r>
      <w:r w:rsidR="002B4033" w:rsidRPr="004560CB">
        <w:t xml:space="preserve"> </w:t>
      </w:r>
      <w:r w:rsidR="00E30F9E" w:rsidRPr="004560CB">
        <w:t>the</w:t>
      </w:r>
      <w:r w:rsidR="00286C60" w:rsidRPr="004560CB">
        <w:t xml:space="preserve"> primary</w:t>
      </w:r>
      <w:r w:rsidR="00E30F9E" w:rsidRPr="004560CB">
        <w:t xml:space="preserve"> research question is presented as such:</w:t>
      </w:r>
    </w:p>
    <w:p w14:paraId="436FEC36" w14:textId="4072D896" w:rsidR="00E30F9E" w:rsidRPr="004560CB" w:rsidRDefault="00203212" w:rsidP="00260732">
      <w:pPr>
        <w:pStyle w:val="Quote"/>
      </w:pPr>
      <w:r w:rsidRPr="004560CB">
        <w:t xml:space="preserve">How might we apply a user-centred design approach </w:t>
      </w:r>
      <w:r w:rsidR="00BD0539" w:rsidRPr="004560CB">
        <w:t>when</w:t>
      </w:r>
      <w:r w:rsidR="00C874FD" w:rsidRPr="004560CB">
        <w:t xml:space="preserve"> design</w:t>
      </w:r>
      <w:r w:rsidR="00BD0539" w:rsidRPr="004560CB">
        <w:t>ing</w:t>
      </w:r>
      <w:r w:rsidR="00C874FD" w:rsidRPr="004560CB">
        <w:t xml:space="preserve"> data visualisations</w:t>
      </w:r>
      <w:r w:rsidR="00E30F9E" w:rsidRPr="004560CB">
        <w:t>?</w:t>
      </w:r>
    </w:p>
    <w:p w14:paraId="7554133B" w14:textId="4B30DC5C" w:rsidR="002B4033" w:rsidRPr="004560CB" w:rsidRDefault="001E5898" w:rsidP="00F23438">
      <w:r w:rsidRPr="004560CB">
        <w:lastRenderedPageBreak/>
        <w:t>Besides the primary research question, there are also a few sub-questions that I was interested in exploring</w:t>
      </w:r>
      <w:r w:rsidR="009B478F" w:rsidRPr="004560CB">
        <w:t xml:space="preserve"> as a part of this thesis:</w:t>
      </w:r>
    </w:p>
    <w:p w14:paraId="2381703C" w14:textId="66E596DE" w:rsidR="00572F5B" w:rsidRPr="004560CB" w:rsidRDefault="00572F5B" w:rsidP="00572F5B">
      <w:pPr>
        <w:pStyle w:val="Quote"/>
      </w:pPr>
      <w:r w:rsidRPr="004560CB">
        <w:t xml:space="preserve">What are the implications of designing a user-centred data interface for Interaction Design and </w:t>
      </w:r>
      <w:r w:rsidR="001D679B" w:rsidRPr="004560CB">
        <w:t>Visualisation Design</w:t>
      </w:r>
      <w:r w:rsidR="003F696D" w:rsidRPr="004560CB">
        <w:t>?</w:t>
      </w:r>
    </w:p>
    <w:p w14:paraId="7700C456" w14:textId="766271FE" w:rsidR="00985255" w:rsidRPr="004560CB" w:rsidRDefault="00985255" w:rsidP="00985255">
      <w:pPr>
        <w:pStyle w:val="Quote"/>
      </w:pPr>
      <w:r w:rsidRPr="004560CB">
        <w:t>Wh</w:t>
      </w:r>
      <w:r w:rsidR="00D012C9" w:rsidRPr="004560CB">
        <w:t>o owns and maintains software</w:t>
      </w:r>
      <w:r w:rsidR="0017467D" w:rsidRPr="004560CB">
        <w:t xml:space="preserve"> after a design process</w:t>
      </w:r>
      <w:r w:rsidR="0018272A" w:rsidRPr="004560CB">
        <w:t xml:space="preserve"> like </w:t>
      </w:r>
      <w:proofErr w:type="gramStart"/>
      <w:r w:rsidR="008D2045" w:rsidRPr="004560CB">
        <w:t>this</w:t>
      </w:r>
      <w:r w:rsidR="0061498D" w:rsidRPr="004560CB">
        <w:t>,</w:t>
      </w:r>
      <w:r w:rsidR="008D2045" w:rsidRPr="004560CB">
        <w:t xml:space="preserve"> and</w:t>
      </w:r>
      <w:proofErr w:type="gramEnd"/>
      <w:r w:rsidR="0017467D" w:rsidRPr="004560CB">
        <w:t xml:space="preserve"> </w:t>
      </w:r>
      <w:r w:rsidR="00045E39" w:rsidRPr="004560CB">
        <w:t>whom</w:t>
      </w:r>
      <w:r w:rsidR="00FD7C3F" w:rsidRPr="004560CB">
        <w:t xml:space="preserve"> </w:t>
      </w:r>
      <w:r w:rsidR="00E9768E" w:rsidRPr="004560CB">
        <w:t>does it affect?</w:t>
      </w:r>
      <w:r w:rsidR="00FD7C3F" w:rsidRPr="004560CB">
        <w:t xml:space="preserve"> </w:t>
      </w:r>
      <w:r w:rsidR="00D012C9" w:rsidRPr="004560CB">
        <w:t xml:space="preserve"> </w:t>
      </w:r>
    </w:p>
    <w:p w14:paraId="0C58C650" w14:textId="50449F38" w:rsidR="00E43C92" w:rsidRPr="004560CB" w:rsidRDefault="00BA7690" w:rsidP="00E43C92">
      <w:pPr>
        <w:pStyle w:val="Heading1"/>
        <w:rPr>
          <w:lang w:val="en-GB"/>
        </w:rPr>
      </w:pPr>
      <w:bookmarkStart w:id="32" w:name="_Ref134714947"/>
      <w:bookmarkStart w:id="33" w:name="_Toc135132558"/>
      <w:r w:rsidRPr="004560CB">
        <w:rPr>
          <w:lang w:val="en-GB"/>
        </w:rPr>
        <w:t>Design process and methods</w:t>
      </w:r>
      <w:bookmarkEnd w:id="32"/>
      <w:bookmarkEnd w:id="33"/>
    </w:p>
    <w:p w14:paraId="729248A6" w14:textId="4D824022" w:rsidR="00BA7690" w:rsidRPr="004560CB" w:rsidRDefault="007E082F" w:rsidP="00BA7690">
      <w:pPr>
        <w:pStyle w:val="Heading2"/>
        <w:rPr>
          <w:lang w:val="en-GB"/>
        </w:rPr>
      </w:pPr>
      <w:bookmarkStart w:id="34" w:name="_Toc135132559"/>
      <w:r w:rsidRPr="004560CB">
        <w:rPr>
          <w:lang w:val="en-GB"/>
        </w:rPr>
        <w:t>P</w:t>
      </w:r>
      <w:r w:rsidR="00BA7690" w:rsidRPr="004560CB">
        <w:rPr>
          <w:lang w:val="en-GB"/>
        </w:rPr>
        <w:t>lanning</w:t>
      </w:r>
      <w:bookmarkEnd w:id="34"/>
    </w:p>
    <w:p w14:paraId="6E89C110" w14:textId="1BDE0BE8" w:rsidR="00B9224B" w:rsidRPr="004560CB" w:rsidRDefault="0089300D" w:rsidP="00E96017">
      <w:r w:rsidRPr="004560CB">
        <w:t>In</w:t>
      </w:r>
      <w:r w:rsidR="004F28FE" w:rsidRPr="004560CB">
        <w:t xml:space="preserve"> the following section</w:t>
      </w:r>
      <w:r w:rsidR="00537CE6" w:rsidRPr="004560CB">
        <w:t>,</w:t>
      </w:r>
      <w:r w:rsidR="004F28FE" w:rsidRPr="004560CB">
        <w:t xml:space="preserve"> I will describe and outline the design process from start to finish</w:t>
      </w:r>
      <w:r w:rsidR="00537CE6" w:rsidRPr="004560CB">
        <w:t>,</w:t>
      </w:r>
      <w:r w:rsidR="004F28FE" w:rsidRPr="004560CB">
        <w:t xml:space="preserve"> with each methodological choice </w:t>
      </w:r>
      <w:r w:rsidR="00A97E44" w:rsidRPr="004560CB">
        <w:t xml:space="preserve">described as they were applied. </w:t>
      </w:r>
      <w:r w:rsidR="007D6C11" w:rsidRPr="004560CB">
        <w:t>The structure of the text follows the design process chronologically</w:t>
      </w:r>
      <w:r w:rsidR="00537CE6" w:rsidRPr="004560CB">
        <w:t>,</w:t>
      </w:r>
      <w:r w:rsidR="007D6C11" w:rsidRPr="004560CB">
        <w:t xml:space="preserve"> with literature</w:t>
      </w:r>
      <w:r w:rsidRPr="004560CB">
        <w:t xml:space="preserve"> rese</w:t>
      </w:r>
      <w:r w:rsidR="003A5C10" w:rsidRPr="004560CB">
        <w:t>arch</w:t>
      </w:r>
      <w:r w:rsidR="007D6C11" w:rsidRPr="004560CB">
        <w:t xml:space="preserve"> and user research leading </w:t>
      </w:r>
      <w:r w:rsidR="00537CE6" w:rsidRPr="004560CB">
        <w:t>into</w:t>
      </w:r>
      <w:r w:rsidR="007D6C11" w:rsidRPr="004560CB">
        <w:t xml:space="preserve"> sketching and prototyping</w:t>
      </w:r>
      <w:r w:rsidR="00537CE6" w:rsidRPr="004560CB">
        <w:t>,</w:t>
      </w:r>
      <w:r w:rsidR="007D6C11" w:rsidRPr="004560CB">
        <w:t xml:space="preserve"> which in turn ends in user testing and </w:t>
      </w:r>
      <w:r w:rsidR="00DD1A28">
        <w:t xml:space="preserve">prototype iterations resulting </w:t>
      </w:r>
      <w:r w:rsidR="00636792">
        <w:t>in</w:t>
      </w:r>
      <w:r w:rsidR="00DD1A28">
        <w:t xml:space="preserve"> a final prototype</w:t>
      </w:r>
      <w:r w:rsidR="007D6C11" w:rsidRPr="004560CB">
        <w:t>.</w:t>
      </w:r>
    </w:p>
    <w:p w14:paraId="368F983E" w14:textId="042BC6B2" w:rsidR="001C795F" w:rsidRPr="004560CB" w:rsidRDefault="001C795F" w:rsidP="00E96017">
      <w:pPr>
        <w:pStyle w:val="Heading3"/>
      </w:pPr>
      <w:bookmarkStart w:id="35" w:name="_Toc135132560"/>
      <w:r w:rsidRPr="004560CB">
        <w:t xml:space="preserve">User </w:t>
      </w:r>
      <w:r w:rsidR="00A677DF" w:rsidRPr="004560CB">
        <w:t>Centred</w:t>
      </w:r>
      <w:r w:rsidRPr="004560CB">
        <w:t xml:space="preserve"> Design</w:t>
      </w:r>
      <w:bookmarkEnd w:id="35"/>
    </w:p>
    <w:p w14:paraId="4681C9EE" w14:textId="72421E39" w:rsidR="006B38A6" w:rsidRPr="004560CB" w:rsidRDefault="00544CA6" w:rsidP="00494369">
      <w:r w:rsidRPr="004560CB">
        <w:t xml:space="preserve">In short, a User Centred Design (UCD) process is any design process that, in any way, includes the participation and inclusion of the intended end-user of the design </w:t>
      </w:r>
      <w:r w:rsidRPr="004560CB">
        <w:fldChar w:fldCharType="begin"/>
      </w:r>
      <w:r w:rsidRPr="004560CB">
        <w:instrText xml:space="preserve"> ADDIN ZOTERO_ITEM CSL_CITATION {"citationID":"jlfyiXHu","properties":{"formattedCitation":"(Abras et al., 2004)","plainCitation":"(Abras et al., 2004)","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schema":"https://github.com/citation-style-language/schema/raw/master/csl-citation.json"} </w:instrText>
      </w:r>
      <w:r w:rsidRPr="004560CB">
        <w:fldChar w:fldCharType="separate"/>
      </w:r>
      <w:r w:rsidRPr="004560CB">
        <w:rPr>
          <w:noProof/>
        </w:rPr>
        <w:t>(Abras et al., 2004)</w:t>
      </w:r>
      <w:r w:rsidRPr="004560CB">
        <w:fldChar w:fldCharType="end"/>
      </w:r>
      <w:r w:rsidRPr="004560CB">
        <w:t xml:space="preserve">. </w:t>
      </w:r>
      <w:r w:rsidR="00C66327" w:rsidRPr="004560CB">
        <w:t>UCD situat</w:t>
      </w:r>
      <w:r w:rsidR="001A292C">
        <w:t>es</w:t>
      </w:r>
      <w:r w:rsidR="00C66327" w:rsidRPr="004560CB">
        <w:t xml:space="preserve"> the user at the “centre” of the design process, designers </w:t>
      </w:r>
      <w:r w:rsidR="007C254B">
        <w:t>gain a deep understanding of the users’ needs</w:t>
      </w:r>
      <w:r w:rsidR="00C66327" w:rsidRPr="004560CB">
        <w:t>, through which a design can be made that better aligns with</w:t>
      </w:r>
      <w:r w:rsidR="007C254B">
        <w:t xml:space="preserve"> the</w:t>
      </w:r>
      <w:r w:rsidR="00C66327" w:rsidRPr="004560CB">
        <w:t xml:space="preserve"> user</w:t>
      </w:r>
      <w:r w:rsidR="007C254B">
        <w:t>s’</w:t>
      </w:r>
      <w:r w:rsidR="00C66327" w:rsidRPr="004560CB">
        <w:t xml:space="preserve"> experiences and expectations. The benefits of UCD on design and research projects are numerous and often lead to more efficient design processes and </w:t>
      </w:r>
      <w:r w:rsidR="000E59C3">
        <w:t xml:space="preserve">higher acceptance of </w:t>
      </w:r>
      <w:r w:rsidR="00C66327" w:rsidRPr="004560CB">
        <w:t xml:space="preserve">project outcomes </w:t>
      </w:r>
      <w:r w:rsidR="00C66327" w:rsidRPr="004560CB">
        <w:fldChar w:fldCharType="begin"/>
      </w:r>
      <w:r w:rsidR="00C66327" w:rsidRPr="004560CB">
        <w:instrText xml:space="preserve"> ADDIN ZOTERO_ITEM CSL_CITATION {"citationID":"mvhYnMjc","properties":{"formattedCitation":"(Mao et al., 2005; Sharp et al., 2007)","plainCitation":"(Mao et al., 2005; Sharp et al., 2007)","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7,"uris":["http://zotero.org/users/11020722/items/FW7T7LWY"],"itemData":{"id":617,"type":"book","call-number":"QA76.9.H85 P72 2007","edition":"2nd ed","event-place":"Chichester ; Hoboken, NJ","ISBN":"978-0-470-01866-8","note":"OCLC: ocm71350546","number-of-pages":"773","publisher":"Wiley","publisher-place":"Chichester ; Hoboken, NJ","source":"Library of Congress ISBN","title":"Interaction design: beyond human-computer interaction","title-short":"Interaction design","author":[{"family":"Sharp","given":"Helen"},{"family":"Rogers","given":"Yvonne"},{"family":"Preece","given":"Jenny"}],"issued":{"date-parts":[["2007"]]}}}],"schema":"https://github.com/citation-style-language/schema/raw/master/csl-citation.json"} </w:instrText>
      </w:r>
      <w:r w:rsidR="00C66327" w:rsidRPr="004560CB">
        <w:fldChar w:fldCharType="separate"/>
      </w:r>
      <w:r w:rsidR="00C66327" w:rsidRPr="004560CB">
        <w:rPr>
          <w:noProof/>
        </w:rPr>
        <w:t>(Mao et al., 2005; Sharp et al., 2007)</w:t>
      </w:r>
      <w:r w:rsidR="00C66327" w:rsidRPr="004560CB">
        <w:fldChar w:fldCharType="end"/>
      </w:r>
      <w:r w:rsidR="00C66327" w:rsidRPr="004560CB">
        <w:t>.</w:t>
      </w:r>
    </w:p>
    <w:p w14:paraId="20CAFCA9" w14:textId="503C91CF" w:rsidR="00544CA6" w:rsidRPr="004560CB" w:rsidRDefault="007E39D4" w:rsidP="00544CA6">
      <w:r w:rsidRPr="004560CB">
        <w:rPr>
          <w:i/>
          <w:iCs/>
        </w:rPr>
        <w:t>User Centred Design</w:t>
      </w:r>
      <w:r w:rsidRPr="004560CB">
        <w:t xml:space="preserve"> was coined in the 1980s in a design laboratory led by Don Norman </w:t>
      </w:r>
      <w:r w:rsidRPr="004560CB">
        <w:fldChar w:fldCharType="begin"/>
      </w:r>
      <w:r w:rsidRPr="004560CB">
        <w:instrText xml:space="preserve"> ADDIN ZOTERO_ITEM CSL_CITATION {"citationID":"Zq1n56OE","properties":{"formattedCitation":"(Abras et al., 2004; Norman &amp; Draper, 1986)","plainCitation":"(Abras et al., 2004; Norman &amp; Draper, 1986)","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id":609,"uris":["http://zotero.org/users/11020722/items/N28F78AM"],"itemData":{"id":609,"type":"book","call-number":"QA76.9.I58 U73 1986","event-place":"Hillsdale, N.J","ISBN":"978-0-89859-781-3","number-of-pages":"526","publisher":"L. Erlbaum Associates","publisher-place":"Hillsdale, N.J","source":"Library of Congress ISBN","title":"User centered system design: new perspectives on human-computer interaction","title-short":"User centered system design","editor":[{"family":"Norman","given":"Donald A."},{"family":"Draper","given":"Stephen W."}],"issued":{"date-parts":[["1986"]]}}}],"schema":"https://github.com/citation-style-language/schema/raw/master/csl-citation.json"} </w:instrText>
      </w:r>
      <w:r w:rsidRPr="004560CB">
        <w:fldChar w:fldCharType="separate"/>
      </w:r>
      <w:r w:rsidRPr="004560CB">
        <w:rPr>
          <w:noProof/>
        </w:rPr>
        <w:t>(Abras et al., 2004; Norman &amp; Draper, 1986)</w:t>
      </w:r>
      <w:r w:rsidRPr="004560CB">
        <w:fldChar w:fldCharType="end"/>
      </w:r>
      <w:r w:rsidR="00946F35" w:rsidRPr="004560CB">
        <w:t>.</w:t>
      </w:r>
      <w:r w:rsidR="00C66327" w:rsidRPr="004560CB">
        <w:t xml:space="preserve"> </w:t>
      </w:r>
      <w:r w:rsidR="00946AA9" w:rsidRPr="004560CB">
        <w:t xml:space="preserve">From its conception to now, the adoption of UCD in research and design projects has increased considerably as the </w:t>
      </w:r>
      <w:r w:rsidR="000D6C93">
        <w:t>implementation</w:t>
      </w:r>
      <w:r w:rsidR="00946AA9" w:rsidRPr="004560CB">
        <w:t xml:space="preserve"> of accessibility and useability laws has become more commonplace</w:t>
      </w:r>
      <w:r w:rsidR="006714A5" w:rsidRPr="004560CB">
        <w:t>,</w:t>
      </w:r>
      <w:r w:rsidR="00946AA9" w:rsidRPr="004560CB">
        <w:t xml:space="preserve"> </w:t>
      </w:r>
      <w:r w:rsidR="00793A58" w:rsidRPr="004560CB">
        <w:t>as well as</w:t>
      </w:r>
      <w:r w:rsidR="00F473E2" w:rsidRPr="004560CB">
        <w:t xml:space="preserve"> now common </w:t>
      </w:r>
      <w:r w:rsidR="00793A58" w:rsidRPr="004560CB">
        <w:t xml:space="preserve">useability conferences </w:t>
      </w:r>
      <w:r w:rsidR="00946AA9" w:rsidRPr="004560CB">
        <w:fldChar w:fldCharType="begin"/>
      </w:r>
      <w:r w:rsidR="00793A58" w:rsidRPr="004560CB">
        <w:instrText xml:space="preserve"> ADDIN ZOTERO_ITEM CSL_CITATION {"citationID":"nSs7pVUv","properties":{"formattedCitation":"(Mao et al., 2005; Marcus &amp; Rosenzweig, 2020)","plainCitation":"(Mao et al., 2005; Marcus &amp; Rosenzweig, 2020)","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5,"uris":["http://zotero.org/users/11020722/items/CJSSAYMK"],"itemData":{"id":615,"type":"book","collection-title":"Lecture Notes in Computer Science","event-place":"Cham","ISBN":"978-3-030-49712-5","language":"en","note":"DOI: 10.1007/978-3-030-49713-2","publisher":"Springer International Publishing","publisher-place":"Cham","source":"DOI.org (Crossref)","title":"Design, User Experience, and Usability. Interaction Design: 9th International Conference, DUXU 2020, Held as Part of the 22nd HCI International Conference, HCII 2020, Copenhagen, Denmark, July 19–24, 2020, Proceedings, Part I","title-short":"Design, User Experience, and Usability. Interaction Design","URL":"http://link.springer.com/10.1007/978-3-030-49713-2","volume":"12200","editor":[{"family":"Marcus","given":"Aaron"},{"family":"Rosenzweig","given":"Elizabeth"}],"accessed":{"date-parts":[["2023",5,2]]},"issued":{"date-parts":[["2020"]]}}}],"schema":"https://github.com/citation-style-language/schema/raw/master/csl-citation.json"} </w:instrText>
      </w:r>
      <w:r w:rsidR="00946AA9" w:rsidRPr="004560CB">
        <w:fldChar w:fldCharType="separate"/>
      </w:r>
      <w:r w:rsidR="00793A58" w:rsidRPr="004560CB">
        <w:rPr>
          <w:noProof/>
        </w:rPr>
        <w:t>(Mao et al., 2005; Marcus &amp; Rosenzweig, 2020)</w:t>
      </w:r>
      <w:r w:rsidR="00946AA9" w:rsidRPr="004560CB">
        <w:fldChar w:fldCharType="end"/>
      </w:r>
      <w:r w:rsidR="00946AA9" w:rsidRPr="004560CB">
        <w:t>.</w:t>
      </w:r>
    </w:p>
    <w:p w14:paraId="18DD2501" w14:textId="2A3155E0" w:rsidR="007D6CD3" w:rsidRPr="004560CB" w:rsidRDefault="00A4548A" w:rsidP="00544CA6">
      <w:r w:rsidRPr="004560CB">
        <w:t xml:space="preserve">I have </w:t>
      </w:r>
      <w:r w:rsidR="002D16BF" w:rsidRPr="004560CB">
        <w:t>approached</w:t>
      </w:r>
      <w:r w:rsidRPr="004560CB">
        <w:t xml:space="preserve"> the project from </w:t>
      </w:r>
      <w:r w:rsidR="002D16BF" w:rsidRPr="004560CB">
        <w:t>a</w:t>
      </w:r>
      <w:r w:rsidRPr="004560CB">
        <w:t xml:space="preserve"> </w:t>
      </w:r>
      <w:r w:rsidR="002D16BF" w:rsidRPr="004560CB">
        <w:rPr>
          <w:i/>
          <w:iCs/>
        </w:rPr>
        <w:t>qualitative research</w:t>
      </w:r>
      <w:r w:rsidR="002D16BF" w:rsidRPr="004560CB">
        <w:t xml:space="preserve"> perspective</w:t>
      </w:r>
      <w:r w:rsidR="006426FA">
        <w:t xml:space="preserve"> as the user group</w:t>
      </w:r>
      <w:r w:rsidR="00616375">
        <w:t xml:space="preserve"> is a single team of eight</w:t>
      </w:r>
      <w:r w:rsidRPr="004560CB">
        <w:t>. By focusing on a smaller set of users</w:t>
      </w:r>
      <w:r w:rsidR="002D16BF" w:rsidRPr="004560CB">
        <w:t>,</w:t>
      </w:r>
      <w:r w:rsidRPr="004560CB">
        <w:t xml:space="preserve"> I aim to</w:t>
      </w:r>
      <w:r w:rsidR="004C214C" w:rsidRPr="004560CB">
        <w:t xml:space="preserve"> </w:t>
      </w:r>
      <w:r w:rsidRPr="004560CB">
        <w:t>understand the users’ individual needs, through which I can design a concept that would provide real value to each user</w:t>
      </w:r>
      <w:r w:rsidR="00F52A12" w:rsidRPr="004560CB">
        <w:t>.</w:t>
      </w:r>
    </w:p>
    <w:p w14:paraId="0264962E" w14:textId="4E71ED5A" w:rsidR="00C93806" w:rsidRPr="004560CB" w:rsidRDefault="00733053" w:rsidP="00544CA6">
      <w:r w:rsidRPr="004560CB">
        <w:t>Q</w:t>
      </w:r>
      <w:r w:rsidR="00090916" w:rsidRPr="004560CB">
        <w:t>ualitative research addresses users on a deeper level</w:t>
      </w:r>
      <w:r w:rsidR="001B4A6A" w:rsidRPr="004560CB">
        <w:t xml:space="preserve">. </w:t>
      </w:r>
      <w:r w:rsidR="003C77FB">
        <w:t>I</w:t>
      </w:r>
      <w:r w:rsidR="00090916" w:rsidRPr="004560CB">
        <w:t xml:space="preserve">t is possible to have a more nuanced discussion about the ethics of design and the roles of the </w:t>
      </w:r>
      <w:r w:rsidR="00090916" w:rsidRPr="004560CB">
        <w:lastRenderedPageBreak/>
        <w:t>designer</w:t>
      </w:r>
      <w:r w:rsidRPr="004560CB">
        <w:t xml:space="preserve"> </w:t>
      </w:r>
      <w:r w:rsidRPr="004560CB">
        <w:fldChar w:fldCharType="begin"/>
      </w:r>
      <w:r w:rsidRPr="004560CB">
        <w:instrText xml:space="preserve"> ADDIN ZOTERO_ITEM CSL_CITATION {"citationID":"KkcK46dc","properties":{"formattedCitation":"(Brinkmann et al., 2014)","plainCitation":"(Brinkmann et al., 2014)","noteIndex":0},"citationItems":[{"id":66,"uris":["http://zotero.org/users/11020722/items/UNRW4P6V"]</w:instrText>
      </w:r>
      <w:r w:rsidRPr="00A76D4E">
        <w:rPr>
          <w:lang w:val="en-US"/>
        </w:rPr>
        <w:instrText xml:space="preserve">,"itemData":{"id":66,"type":"chapter","abstract":"Qualitative research does not represent a monolithic, agreed-upon approach to research but is a vibrant and contested field with many contradictions and different perspectives. In order to respect the multivoicedness of qualitative research, we will approach its history in the plural—as a variety of histories.We will work polyvocally and focus on six histories of qualitative research, which are sometimes overlapping, sometimes in conflict, and sometimes even incommensurable.They can be considered as articulations of different discourses about the history of the field, which compete for researchers’ attention.The six histories are: (1) the conceptual history of qualitative research, (2) the internal history of qualitative research, (3) the marginalizing history of qualitative research, (4) the repressed history of qualitative research, (5) the social history of qualitative research, and (6) the technological history of qualitative research.","container-title":"Historical Overview of Qualitative Research in the Social Sciences","language":"en","source":"Zotero","title":"Historical Overview of Qualitative Research in the Social Sciences","author":[{"family":"Brinkmann","given":"Svend"},{"family":"Jacobsen","given":"Michael Hviid"},{"family":"Kristiansen","given":"Søren"}],"issued":{"date-parts":[["2014",7,1]]}}}],"schema":"https://github.com/citation-style-language/schema/raw/master/csl-citation.json"} </w:instrText>
      </w:r>
      <w:r w:rsidRPr="004560CB">
        <w:fldChar w:fldCharType="separate"/>
      </w:r>
      <w:r w:rsidRPr="00A76D4E">
        <w:rPr>
          <w:noProof/>
          <w:lang w:val="en-US"/>
        </w:rPr>
        <w:t>(Brinkmann et al., 2014)</w:t>
      </w:r>
      <w:r w:rsidRPr="004560CB">
        <w:fldChar w:fldCharType="end"/>
      </w:r>
      <w:r w:rsidR="00090916" w:rsidRPr="00A76D4E">
        <w:rPr>
          <w:lang w:val="en-US"/>
        </w:rPr>
        <w:t>.</w:t>
      </w:r>
      <w:r w:rsidR="00E11416" w:rsidRPr="00A76D4E">
        <w:rPr>
          <w:lang w:val="en-US"/>
        </w:rPr>
        <w:t xml:space="preserve"> </w:t>
      </w:r>
      <w:r w:rsidR="00E11416" w:rsidRPr="00E11416">
        <w:rPr>
          <w:lang w:val="en-US"/>
        </w:rPr>
        <w:t>Fossey et al.,</w:t>
      </w:r>
      <w:r w:rsidR="00090916" w:rsidRPr="00E11416">
        <w:rPr>
          <w:lang w:val="en-US"/>
        </w:rPr>
        <w:t xml:space="preserve"> </w:t>
      </w:r>
      <w:r w:rsidR="00090916" w:rsidRPr="004560CB">
        <w:fldChar w:fldCharType="begin"/>
      </w:r>
      <w:r w:rsidR="00E11416" w:rsidRPr="00E11416">
        <w:rPr>
          <w:lang w:val="en-US"/>
        </w:rPr>
        <w:instrText xml:space="preserve"> ADDIN ZOTERO_ITEM CSL_CITATION {"citationID":"czmUz2uf","properties":{"formattedCitation":"(2002)","plainCitation":"(2002)","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label":"page","suppress-author":true}],"schema":"https://github.com/citation-style-language/schema/raw/master/csl-citation.json"} </w:instrText>
      </w:r>
      <w:r w:rsidR="00090916" w:rsidRPr="004560CB">
        <w:fldChar w:fldCharType="separate"/>
      </w:r>
      <w:r w:rsidR="00E11416" w:rsidRPr="00E11416">
        <w:rPr>
          <w:noProof/>
          <w:lang w:val="en-US"/>
        </w:rPr>
        <w:t>(2002)</w:t>
      </w:r>
      <w:r w:rsidR="00090916" w:rsidRPr="004560CB">
        <w:fldChar w:fldCharType="end"/>
      </w:r>
      <w:r w:rsidR="00090916" w:rsidRPr="00E11416">
        <w:rPr>
          <w:lang w:val="en-US"/>
        </w:rPr>
        <w:t xml:space="preserve"> </w:t>
      </w:r>
      <w:r w:rsidR="002526F3" w:rsidRPr="00E11416">
        <w:rPr>
          <w:lang w:val="en-US"/>
        </w:rPr>
        <w:t xml:space="preserve">explain </w:t>
      </w:r>
      <w:r w:rsidR="0035372B" w:rsidRPr="00E11416">
        <w:rPr>
          <w:lang w:val="en-US"/>
        </w:rPr>
        <w:t>how</w:t>
      </w:r>
      <w:r w:rsidR="006154FC" w:rsidRPr="00E11416">
        <w:rPr>
          <w:lang w:val="en-US"/>
        </w:rPr>
        <w:t xml:space="preserve"> </w:t>
      </w:r>
      <w:r w:rsidR="00090916" w:rsidRPr="00E11416">
        <w:rPr>
          <w:lang w:val="en-US"/>
        </w:rPr>
        <w:t xml:space="preserve">when projects aim to do qualitative research, each part of the design process becomes influenced by qualitative measures. </w:t>
      </w:r>
      <w:r w:rsidR="00090916" w:rsidRPr="004560CB">
        <w:t xml:space="preserve">Qualitative research questions lead to qualitative methodologies, leading to qualitative results. Therefore, the implementation of qualitative measures directly </w:t>
      </w:r>
      <w:r w:rsidR="00133D6D" w:rsidRPr="004560CB">
        <w:t>connects</w:t>
      </w:r>
      <w:r w:rsidR="00090916" w:rsidRPr="004560CB">
        <w:t xml:space="preserve"> to the quality of a project and </w:t>
      </w:r>
      <w:r w:rsidR="00CC385D" w:rsidRPr="004560CB">
        <w:t>is best described through transparent methodolo</w:t>
      </w:r>
      <w:r w:rsidR="004E6B11" w:rsidRPr="004560CB">
        <w:t>gical choices</w:t>
      </w:r>
      <w:r w:rsidR="00090916" w:rsidRPr="004560CB">
        <w:t xml:space="preserve"> </w:t>
      </w:r>
      <w:r w:rsidR="00090916" w:rsidRPr="004560CB">
        <w:fldChar w:fldCharType="begin"/>
      </w:r>
      <w:r w:rsidR="00CC385D" w:rsidRPr="004560CB">
        <w:instrText xml:space="preserve"> ADDIN ZOTERO_ITEM CSL_CITATION {"citationID":"eqsXtsaH","properties":{"formattedCitation":"(Fossey et al., 2002; Thorne, 2000)","plainCitation":"(Fossey et al., 2002; Thorne, 2000)","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id":565,"uris":["http://zotero.org/users/11020722/items/H4UQPRZ9"],"itemData":{"id":565,"type":"article-journal","container-title":"Evidence-Based Nursing","DOI":"10.1136/ebn.3.3.68","ISSN":"13676539","issue":"3","language":"en","page":"68-70","source":"DOI.org (Crossref)","title":"Data analysis in qualitative research","volume":"3","author":[{"family":"Thorne","given":"S."}],"issued":{"date-parts":[["2000",7,1]]}}}],"schema":"https://github.com/citation-style-language/schema/raw/master/csl-citation.json"} </w:instrText>
      </w:r>
      <w:r w:rsidR="00090916" w:rsidRPr="004560CB">
        <w:fldChar w:fldCharType="separate"/>
      </w:r>
      <w:r w:rsidR="00CC385D" w:rsidRPr="004560CB">
        <w:rPr>
          <w:noProof/>
        </w:rPr>
        <w:t>(Fossey et al., 2002; Thorne, 2000)</w:t>
      </w:r>
      <w:r w:rsidR="00090916" w:rsidRPr="004560CB">
        <w:fldChar w:fldCharType="end"/>
      </w:r>
      <w:r w:rsidR="00090916" w:rsidRPr="004560CB">
        <w:t>.</w:t>
      </w:r>
    </w:p>
    <w:p w14:paraId="667C8F07" w14:textId="4BCC46C6" w:rsidR="0019162F" w:rsidRPr="004560CB" w:rsidRDefault="00C712DC" w:rsidP="006154FC">
      <w:r w:rsidRPr="004560CB">
        <w:t xml:space="preserve">A qualitative research method employed in this project is the interview. </w:t>
      </w:r>
      <w:r w:rsidR="00AB3258" w:rsidRPr="004560CB">
        <w:t xml:space="preserve">The core function of an interview is to (1) build a personal </w:t>
      </w:r>
      <w:r w:rsidR="00DA3633">
        <w:t>report</w:t>
      </w:r>
      <w:r w:rsidR="00AB3258" w:rsidRPr="004560CB">
        <w:t xml:space="preserve"> with the user</w:t>
      </w:r>
      <w:r w:rsidR="007B43D2" w:rsidRPr="004560CB">
        <w:t>,</w:t>
      </w:r>
      <w:r w:rsidR="00AB3258" w:rsidRPr="004560CB">
        <w:t xml:space="preserve"> (2) gain a richer understanding of the user and the context in which they reside</w:t>
      </w:r>
      <w:r w:rsidR="007B43D2" w:rsidRPr="004560CB">
        <w:t>,</w:t>
      </w:r>
      <w:r w:rsidR="00AB3258" w:rsidRPr="004560CB">
        <w:t xml:space="preserve"> (3) and explore the user in a dynamic </w:t>
      </w:r>
      <w:r w:rsidR="007B43D2" w:rsidRPr="004560CB">
        <w:t xml:space="preserve">setting </w:t>
      </w:r>
      <w:r w:rsidR="007B43D2" w:rsidRPr="004560CB">
        <w:fldChar w:fldCharType="begin"/>
      </w:r>
      <w:r w:rsidR="007B43D2" w:rsidRPr="004560CB">
        <w:instrText xml:space="preserve"> ADDIN ZOTERO_ITEM CSL_CITATION {"citationID":"HNX4TVjk","properties":{"formattedCitation":"(Knox &amp; Burkard, 2009; Martin &amp; Hanington, 2012; Wood, 1997)","plainCitation":"(Knox &amp; Burkard, 2009; Martin &amp; Hanington, 2012; Wood, 1997)","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rsidR="007B43D2" w:rsidRPr="004560CB">
        <w:fldChar w:fldCharType="separate"/>
      </w:r>
      <w:r w:rsidR="007B43D2" w:rsidRPr="004560CB">
        <w:rPr>
          <w:noProof/>
        </w:rPr>
        <w:t>(Knox &amp; Burkard, 2009; Martin &amp; Hanington, 2012; Wood, 1997)</w:t>
      </w:r>
      <w:r w:rsidR="007B43D2" w:rsidRPr="004560CB">
        <w:fldChar w:fldCharType="end"/>
      </w:r>
      <w:r w:rsidR="00AB3258" w:rsidRPr="004560CB">
        <w:t xml:space="preserve">. </w:t>
      </w:r>
      <w:r w:rsidR="006154FC" w:rsidRPr="004560CB">
        <w:t xml:space="preserve">Interviews can be structured in a spectrum of fidelities and modalities. </w:t>
      </w:r>
      <w:r w:rsidR="00B1024B" w:rsidRPr="004560CB">
        <w:t xml:space="preserve">This thesis specifically employs the method of </w:t>
      </w:r>
      <w:r w:rsidR="00B1024B" w:rsidRPr="004560CB">
        <w:rPr>
          <w:i/>
          <w:iCs/>
        </w:rPr>
        <w:t>semi-structured interviews</w:t>
      </w:r>
      <w:r w:rsidR="00B1024B" w:rsidRPr="004560CB">
        <w:t>.</w:t>
      </w:r>
    </w:p>
    <w:p w14:paraId="2FEAC590" w14:textId="45215844" w:rsidR="00B12E27" w:rsidRPr="004560CB" w:rsidRDefault="008E68DD" w:rsidP="006154FC">
      <w:r>
        <w:t xml:space="preserve">Knox &amp; Burkard </w:t>
      </w:r>
      <w:r w:rsidR="00B12E27" w:rsidRPr="004560CB">
        <w:fldChar w:fldCharType="begin"/>
      </w:r>
      <w:r>
        <w:instrText xml:space="preserve"> ADDIN ZOTERO_ITEM CSL_CITATION {"citationID":"ymu1D6l6","properties":{"formattedCitation":"(2009)","plainCitation":"(2009)","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abel":"page","suppress-author":true}],"schema":"https://github.com/citation-style-language/schema/raw/master/csl-citation.json"} </w:instrText>
      </w:r>
      <w:r w:rsidR="00B12E27" w:rsidRPr="004560CB">
        <w:fldChar w:fldCharType="separate"/>
      </w:r>
      <w:r>
        <w:rPr>
          <w:noProof/>
        </w:rPr>
        <w:t>(2009)</w:t>
      </w:r>
      <w:r w:rsidR="00B12E27" w:rsidRPr="004560CB">
        <w:fldChar w:fldCharType="end"/>
      </w:r>
      <w:r w:rsidR="00B12E27" w:rsidRPr="004560CB">
        <w:t xml:space="preserve"> defines the semi-structured interview as follows: </w:t>
      </w:r>
    </w:p>
    <w:p w14:paraId="585EB631" w14:textId="1F18B43B" w:rsidR="00B1024B" w:rsidRPr="004560CB" w:rsidRDefault="00B12E27" w:rsidP="00B12E27">
      <w:pPr>
        <w:pStyle w:val="Quote"/>
      </w:pPr>
      <w:r w:rsidRPr="004560CB">
        <w:t>“/…/ using open-ended questions based on the study’s central focus /…/ to obtain specific information and enable comparison across cases; interviewers nevertheless remain open and flexible so that they may probe individual participants’ stories in more detail.”</w:t>
      </w:r>
      <w:r w:rsidR="008E68DD">
        <w:t xml:space="preserve"> </w:t>
      </w:r>
      <w:r w:rsidR="008E68DD" w:rsidRPr="004560CB">
        <w:fldChar w:fldCharType="begin"/>
      </w:r>
      <w:r w:rsidR="008E68DD">
        <w:instrText xml:space="preserve"> ADDIN ZOTERO_ITEM CSL_CITATION {"citationID":"BVJC4RO9","properties":{"formattedCitation":"(Knox &amp; Burkard, 2009, p. 2)","plainCitation":"(Knox &amp; Burkard, 2009, p. 2)","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ocator":"2","label":"page"}],"schema":"https://github.com/citation-style-language/schema/raw/master/csl-citation.json"} </w:instrText>
      </w:r>
      <w:r w:rsidR="008E68DD" w:rsidRPr="004560CB">
        <w:fldChar w:fldCharType="separate"/>
      </w:r>
      <w:r w:rsidR="008E68DD" w:rsidRPr="004560CB">
        <w:rPr>
          <w:noProof/>
        </w:rPr>
        <w:t>(Knox &amp; Burkard, 2009, p. 2)</w:t>
      </w:r>
      <w:r w:rsidR="008E68DD" w:rsidRPr="004560CB">
        <w:fldChar w:fldCharType="end"/>
      </w:r>
    </w:p>
    <w:p w14:paraId="4ED35FC0" w14:textId="0EC39CE8" w:rsidR="008168AD" w:rsidRDefault="00BA1358" w:rsidP="00CF16F5">
      <w:r>
        <w:t>In addition</w:t>
      </w:r>
      <w:r w:rsidR="009D248E">
        <w:t xml:space="preserve"> to </w:t>
      </w:r>
      <w:r w:rsidR="009D248E" w:rsidRPr="004560CB">
        <w:t xml:space="preserve">Knox &amp; Burkard’s </w:t>
      </w:r>
      <w:r w:rsidR="009D248E" w:rsidRPr="004560CB">
        <w:fldChar w:fldCharType="begin"/>
      </w:r>
      <w:r w:rsidR="009D248E" w:rsidRPr="004560CB">
        <w:instrText xml:space="preserve"> ADDIN ZOTERO_ITEM CSL_CITATION {"citationID":"bltos7Bb","properties":{"formattedCitation":"(2009)","plainCitation":"(2009)","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abel":"page","suppress-author":true}],"schema":"https://github.com/citation-style-language/schema/raw/master/csl-citation.json"} </w:instrText>
      </w:r>
      <w:r w:rsidR="009D248E" w:rsidRPr="004560CB">
        <w:fldChar w:fldCharType="separate"/>
      </w:r>
      <w:r w:rsidR="009D248E" w:rsidRPr="004560CB">
        <w:rPr>
          <w:noProof/>
        </w:rPr>
        <w:t>(2009)</w:t>
      </w:r>
      <w:r w:rsidR="009D248E" w:rsidRPr="004560CB">
        <w:fldChar w:fldCharType="end"/>
      </w:r>
      <w:r w:rsidR="009D248E" w:rsidRPr="004560CB">
        <w:t xml:space="preserve"> </w:t>
      </w:r>
      <w:r w:rsidR="009D248E">
        <w:t xml:space="preserve">broader </w:t>
      </w:r>
      <w:r w:rsidR="009D248E" w:rsidRPr="004560CB">
        <w:t>definition</w:t>
      </w:r>
      <w:r w:rsidR="009D248E">
        <w:t xml:space="preserve"> of semi-structured interviews, Wood </w:t>
      </w:r>
      <w:r w:rsidR="009D248E" w:rsidRPr="004560CB">
        <w:fldChar w:fldCharType="begin"/>
      </w:r>
      <w:r w:rsidR="009D248E">
        <w:instrText xml:space="preserve"> ADDIN ZOTERO_ITEM CSL_CITATION {"citationID":"yW6EAVeY","properties":{"formattedCitation":"(1997)","plainCitation":"(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label":"page","suppress-author":true}],"schema":"https://github.com/citation-style-language/schema/raw/master/csl-citation.json"} </w:instrText>
      </w:r>
      <w:r w:rsidR="009D248E" w:rsidRPr="004560CB">
        <w:fldChar w:fldCharType="separate"/>
      </w:r>
      <w:r w:rsidR="009D248E">
        <w:rPr>
          <w:noProof/>
        </w:rPr>
        <w:t>(1997)</w:t>
      </w:r>
      <w:r w:rsidR="009D248E" w:rsidRPr="004560CB">
        <w:fldChar w:fldCharType="end"/>
      </w:r>
      <w:r w:rsidR="009D248E">
        <w:t xml:space="preserve"> </w:t>
      </w:r>
      <w:r w:rsidR="00A65F5D">
        <w:t xml:space="preserve">proposes a methodological context </w:t>
      </w:r>
      <w:r w:rsidR="00A65F5D" w:rsidRPr="004560CB">
        <w:t>through the lens of a user-centred software development process</w:t>
      </w:r>
      <w:r w:rsidR="00A65F5D">
        <w:t xml:space="preserve">. </w:t>
      </w:r>
      <w:r w:rsidR="00C11649" w:rsidRPr="004560CB">
        <w:t>Wood situates the researcher in three levels of knowledge to elicit different types of information from users</w:t>
      </w:r>
      <w:r w:rsidR="007530CF">
        <w:t>: Grand tour-, case focused-, and native language questioning.</w:t>
      </w:r>
    </w:p>
    <w:p w14:paraId="279FD25A" w14:textId="77777777" w:rsidR="00D43B9F" w:rsidRDefault="00C11649" w:rsidP="00D43B9F">
      <w:pPr>
        <w:pStyle w:val="ListParagraph"/>
        <w:numPr>
          <w:ilvl w:val="0"/>
          <w:numId w:val="5"/>
        </w:numPr>
      </w:pPr>
      <w:r w:rsidRPr="00D43B9F">
        <w:rPr>
          <w:i/>
          <w:iCs/>
        </w:rPr>
        <w:t>Grand Tour</w:t>
      </w:r>
      <w:r w:rsidRPr="004560CB">
        <w:t xml:space="preserve"> questioning focuses on broad contextual questions with little to no domain-specific terminologies</w:t>
      </w:r>
      <w:r w:rsidR="007E6CD9" w:rsidRPr="004560CB">
        <w:t xml:space="preserve"> to gain a</w:t>
      </w:r>
      <w:r w:rsidR="00AC576A" w:rsidRPr="004560CB">
        <w:t xml:space="preserve"> base</w:t>
      </w:r>
      <w:r w:rsidR="007E6CD9" w:rsidRPr="004560CB">
        <w:t xml:space="preserve"> understanding of the user</w:t>
      </w:r>
      <w:r w:rsidRPr="004560CB">
        <w:t>.</w:t>
      </w:r>
    </w:p>
    <w:p w14:paraId="3E61D96E" w14:textId="77777777" w:rsidR="00D43B9F" w:rsidRDefault="00C11649" w:rsidP="00D43B9F">
      <w:pPr>
        <w:pStyle w:val="ListParagraph"/>
        <w:numPr>
          <w:ilvl w:val="0"/>
          <w:numId w:val="5"/>
        </w:numPr>
      </w:pPr>
      <w:r w:rsidRPr="00D43B9F">
        <w:rPr>
          <w:i/>
          <w:iCs/>
        </w:rPr>
        <w:t>Case Focused</w:t>
      </w:r>
      <w:r w:rsidRPr="004560CB">
        <w:t xml:space="preserve"> </w:t>
      </w:r>
      <w:r w:rsidR="00C60971" w:rsidRPr="004560CB">
        <w:t xml:space="preserve">questioning </w:t>
      </w:r>
      <w:r w:rsidR="006F699E" w:rsidRPr="004560CB">
        <w:t>focuses on specific interactions or flows in the user's workflow to elicit a deeper understanding of workflows and terminologies unknown to the researcher.</w:t>
      </w:r>
    </w:p>
    <w:p w14:paraId="2B4AE626" w14:textId="4ADF325E" w:rsidR="00CF16F5" w:rsidRPr="004560CB" w:rsidRDefault="006F699E" w:rsidP="00D43B9F">
      <w:pPr>
        <w:pStyle w:val="ListParagraph"/>
        <w:numPr>
          <w:ilvl w:val="0"/>
          <w:numId w:val="5"/>
        </w:numPr>
      </w:pPr>
      <w:r w:rsidRPr="00D43B9F">
        <w:rPr>
          <w:i/>
          <w:iCs/>
        </w:rPr>
        <w:t>Native Language</w:t>
      </w:r>
      <w:r w:rsidRPr="004560CB">
        <w:t xml:space="preserve"> questioning requires </w:t>
      </w:r>
      <w:r w:rsidR="001F0380" w:rsidRPr="004560CB">
        <w:t>understanding the user's field of work and focusing</w:t>
      </w:r>
      <w:r w:rsidRPr="004560CB">
        <w:t xml:space="preserve"> on domain-specific questions to elicit specialised answers.</w:t>
      </w:r>
    </w:p>
    <w:p w14:paraId="43417309" w14:textId="3C2C9A5B" w:rsidR="001C795F" w:rsidRPr="004560CB" w:rsidRDefault="00BA7690" w:rsidP="001C795F">
      <w:pPr>
        <w:pStyle w:val="Heading3"/>
      </w:pPr>
      <w:bookmarkStart w:id="36" w:name="_Toc135132561"/>
      <w:r w:rsidRPr="004560CB">
        <w:t>Literature research</w:t>
      </w:r>
      <w:bookmarkEnd w:id="36"/>
    </w:p>
    <w:p w14:paraId="406D1DA3" w14:textId="77777777" w:rsidR="00F17C6C" w:rsidRPr="004560CB" w:rsidRDefault="000A37F2" w:rsidP="00AB0F9A">
      <w:r w:rsidRPr="004560CB">
        <w:t xml:space="preserve">Secondary research in the </w:t>
      </w:r>
      <w:r w:rsidR="00537CE6" w:rsidRPr="004560CB">
        <w:t>form</w:t>
      </w:r>
      <w:r w:rsidRPr="004560CB">
        <w:t xml:space="preserve"> of a literature review is commonplace in academic research</w:t>
      </w:r>
      <w:r w:rsidR="00537CE6" w:rsidRPr="004560CB">
        <w:t>. It provides</w:t>
      </w:r>
      <w:r w:rsidRPr="004560CB">
        <w:t xml:space="preserve"> a way for the researcher to review existing research and either synthesise new theories or situate research in relation to each other </w:t>
      </w:r>
      <w:r w:rsidRPr="004560CB">
        <w:fldChar w:fldCharType="begin"/>
      </w:r>
      <w:r w:rsidRPr="004560CB">
        <w:instrText xml:space="preserve"> ADDIN ZOTERO_ITEM CSL_CITATION {"citationID":"ffnpwdyP","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Pr="004560CB">
        <w:fldChar w:fldCharType="separate"/>
      </w:r>
      <w:r w:rsidRPr="004560CB">
        <w:rPr>
          <w:noProof/>
        </w:rPr>
        <w:t>(Martin &amp; Hanington, 2012)</w:t>
      </w:r>
      <w:r w:rsidRPr="004560CB">
        <w:fldChar w:fldCharType="end"/>
      </w:r>
      <w:r w:rsidRPr="004560CB">
        <w:t xml:space="preserve">. </w:t>
      </w:r>
    </w:p>
    <w:p w14:paraId="25A26B00" w14:textId="391012C7" w:rsidR="00AB0F9A" w:rsidRPr="004560CB" w:rsidRDefault="00AB0F9A" w:rsidP="00EC16A3">
      <w:r w:rsidRPr="004560CB">
        <w:lastRenderedPageBreak/>
        <w:t>The secondary research conducted in this thesis is mainly what</w:t>
      </w:r>
      <w:r w:rsidR="00E9088E">
        <w:t xml:space="preserve"> Ralph &amp; Baltes</w:t>
      </w:r>
      <w:r w:rsidRPr="004560CB">
        <w:t xml:space="preserve"> </w:t>
      </w:r>
      <w:r w:rsidRPr="004560CB">
        <w:fldChar w:fldCharType="begin"/>
      </w:r>
      <w:r w:rsidR="00E9088E">
        <w:instrText xml:space="preserve"> ADDIN ZOTERO_ITEM CSL_CITATION {"citationID":"FCaeVFav","properties":{"formattedCitation":"(2022)","plainCitation":"(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label":"page","suppress-author":true}],"schema":"https://github.com/citation-style-language/schema/raw/master/csl-citation.json"} </w:instrText>
      </w:r>
      <w:r w:rsidRPr="004560CB">
        <w:fldChar w:fldCharType="separate"/>
      </w:r>
      <w:r w:rsidR="00E9088E">
        <w:rPr>
          <w:noProof/>
        </w:rPr>
        <w:t>(2022)</w:t>
      </w:r>
      <w:r w:rsidRPr="004560CB">
        <w:fldChar w:fldCharType="end"/>
      </w:r>
      <w:r w:rsidRPr="004560CB">
        <w:t xml:space="preserve"> defines as </w:t>
      </w:r>
      <w:r w:rsidR="00821044" w:rsidRPr="004560CB">
        <w:t>an</w:t>
      </w:r>
      <w:r w:rsidRPr="004560CB">
        <w:t xml:space="preserve"> </w:t>
      </w:r>
      <w:r w:rsidRPr="004560CB">
        <w:rPr>
          <w:i/>
          <w:iCs/>
        </w:rPr>
        <w:t>Ad Hoc Review</w:t>
      </w:r>
      <w:r w:rsidRPr="004560CB">
        <w:t xml:space="preserve">. </w:t>
      </w:r>
      <w:r w:rsidR="0097751D" w:rsidRPr="004560CB">
        <w:t>An Ad Hoc Review consists of a selection of papers chosen by the researcher to support, contextualise, develop, or otherwise situate the main topic of the research project.</w:t>
      </w:r>
      <w:r w:rsidR="00F85AFD" w:rsidRPr="004560CB">
        <w:t xml:space="preserve"> What differentiates the Ad Hoc Review from other literature review methodologies is its lack of systematised structure in </w:t>
      </w:r>
      <w:r w:rsidR="00537CE6" w:rsidRPr="004560CB">
        <w:t>how</w:t>
      </w:r>
      <w:r w:rsidR="00F85AFD" w:rsidRPr="004560CB">
        <w:t xml:space="preserve"> papers are picked.</w:t>
      </w:r>
      <w:r w:rsidR="00E9088E">
        <w:t xml:space="preserve"> Ralph &amp; Baltes</w:t>
      </w:r>
      <w:r w:rsidR="00F85AFD" w:rsidRPr="004560CB">
        <w:t xml:space="preserve"> </w:t>
      </w:r>
      <w:r w:rsidR="00F85AFD" w:rsidRPr="004560CB">
        <w:fldChar w:fldCharType="begin"/>
      </w:r>
      <w:r w:rsidR="00E9088E">
        <w:instrText xml:space="preserve"> ADDIN ZOTERO_ITEM CSL_CITATION {"citationID":"RVCSC9lx","properties":{"formattedCitation":"(2022)","plainCitation":"(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label":"page","suppress-author":true}],"schema":"https://github.com/citation-style-language/schema/raw/master/csl-citation.json"} </w:instrText>
      </w:r>
      <w:r w:rsidR="00F85AFD" w:rsidRPr="004560CB">
        <w:fldChar w:fldCharType="separate"/>
      </w:r>
      <w:r w:rsidR="00E9088E">
        <w:rPr>
          <w:noProof/>
        </w:rPr>
        <w:t>(2022)</w:t>
      </w:r>
      <w:r w:rsidR="00F85AFD" w:rsidRPr="004560CB">
        <w:fldChar w:fldCharType="end"/>
      </w:r>
      <w:r w:rsidR="00F85AFD" w:rsidRPr="004560CB">
        <w:t xml:space="preserve"> calls the method for paper selection in Ad Hoc Reviews </w:t>
      </w:r>
      <w:r w:rsidR="00F85AFD" w:rsidRPr="004560CB">
        <w:rPr>
          <w:i/>
          <w:iCs/>
        </w:rPr>
        <w:t>purposive sampling</w:t>
      </w:r>
      <w:r w:rsidR="00F85AFD" w:rsidRPr="004560CB">
        <w:t xml:space="preserve">. The literature research was conducted through desk research using online databases such as </w:t>
      </w:r>
      <w:r w:rsidR="00F85AFD" w:rsidRPr="004560CB">
        <w:rPr>
          <w:i/>
          <w:iCs/>
        </w:rPr>
        <w:t>Google Scholar</w:t>
      </w:r>
      <w:r w:rsidR="00F85AFD" w:rsidRPr="004560CB">
        <w:t xml:space="preserve"> and </w:t>
      </w:r>
      <w:r w:rsidR="00537CE6" w:rsidRPr="004560CB">
        <w:t>field-relevant</w:t>
      </w:r>
      <w:r w:rsidR="00F85AFD" w:rsidRPr="004560CB">
        <w:t xml:space="preserve"> databases such as the </w:t>
      </w:r>
      <w:r w:rsidR="00F85AFD" w:rsidRPr="004560CB">
        <w:rPr>
          <w:i/>
          <w:iCs/>
        </w:rPr>
        <w:t>ACM Digital Library</w:t>
      </w:r>
      <w:r w:rsidR="00F85AFD" w:rsidRPr="004560CB">
        <w:t xml:space="preserve"> and </w:t>
      </w:r>
      <w:r w:rsidR="00F85AFD" w:rsidRPr="004560CB">
        <w:rPr>
          <w:i/>
          <w:iCs/>
        </w:rPr>
        <w:t>IEEE</w:t>
      </w:r>
      <w:r w:rsidR="00F85AFD" w:rsidRPr="004560CB">
        <w:t xml:space="preserve">. The process of filtering relevant research papers can be </w:t>
      </w:r>
      <w:r w:rsidR="009C2086" w:rsidRPr="004560CB">
        <w:t>summarised as</w:t>
      </w:r>
      <w:r w:rsidR="00537CE6" w:rsidRPr="004560CB">
        <w:t xml:space="preserve"> follows</w:t>
      </w:r>
      <w:r w:rsidR="009C2086" w:rsidRPr="004560CB">
        <w:t>:</w:t>
      </w:r>
    </w:p>
    <w:p w14:paraId="45EBD19F" w14:textId="7430E62A" w:rsidR="009C2086" w:rsidRPr="004560CB" w:rsidRDefault="009C2086" w:rsidP="009C2086">
      <w:pPr>
        <w:pStyle w:val="ListParagraph"/>
        <w:numPr>
          <w:ilvl w:val="0"/>
          <w:numId w:val="30"/>
        </w:numPr>
      </w:pPr>
      <w:r w:rsidRPr="004560CB">
        <w:t xml:space="preserve">How many citations does the paper have? </w:t>
      </w:r>
    </w:p>
    <w:p w14:paraId="604AA69E" w14:textId="12FAC562" w:rsidR="009C2086" w:rsidRPr="004560CB" w:rsidRDefault="009C2086" w:rsidP="009C2086">
      <w:pPr>
        <w:pStyle w:val="ListParagraph"/>
        <w:numPr>
          <w:ilvl w:val="0"/>
          <w:numId w:val="30"/>
        </w:numPr>
      </w:pPr>
      <w:r w:rsidRPr="004560CB">
        <w:t xml:space="preserve">When was the paper published? </w:t>
      </w:r>
    </w:p>
    <w:p w14:paraId="78C8FC2E" w14:textId="3972F846" w:rsidR="008A41B0" w:rsidRPr="004560CB" w:rsidRDefault="009C2086" w:rsidP="0002032D">
      <w:pPr>
        <w:pStyle w:val="ListParagraph"/>
        <w:numPr>
          <w:ilvl w:val="0"/>
          <w:numId w:val="30"/>
        </w:numPr>
      </w:pPr>
      <w:r w:rsidRPr="004560CB">
        <w:t xml:space="preserve">How are the findings presented in the abstract? </w:t>
      </w:r>
    </w:p>
    <w:p w14:paraId="5160312A" w14:textId="1BE834D9" w:rsidR="00BA7690" w:rsidRPr="004560CB" w:rsidRDefault="00005228" w:rsidP="00BA7690">
      <w:pPr>
        <w:pStyle w:val="Heading3"/>
      </w:pPr>
      <w:bookmarkStart w:id="37" w:name="_Toc135132562"/>
      <w:r w:rsidRPr="004560CB">
        <w:t xml:space="preserve">The </w:t>
      </w:r>
      <w:r w:rsidR="00C17FF8" w:rsidRPr="004560CB">
        <w:t>Double Diamond</w:t>
      </w:r>
      <w:r w:rsidRPr="004560CB">
        <w:t xml:space="preserve"> research method</w:t>
      </w:r>
      <w:bookmarkEnd w:id="37"/>
    </w:p>
    <w:p w14:paraId="4563F6CE" w14:textId="75454C49" w:rsidR="003A4AE0" w:rsidRPr="004560CB" w:rsidRDefault="00210DD6" w:rsidP="00210DD6">
      <w:r w:rsidRPr="004560CB">
        <w:t xml:space="preserve">The </w:t>
      </w:r>
      <w:r w:rsidR="00A76D4E">
        <w:t>Double Diamond</w:t>
      </w:r>
      <w:r w:rsidRPr="004560CB">
        <w:t xml:space="preserve"> research process is a widely </w:t>
      </w:r>
      <w:r w:rsidR="00BD2871" w:rsidRPr="004560CB">
        <w:t>adopted</w:t>
      </w:r>
      <w:r w:rsidRPr="004560CB">
        <w:t xml:space="preserve"> method for describing and planning a design project. </w:t>
      </w:r>
      <w:r w:rsidR="00537CE6" w:rsidRPr="004560CB">
        <w:t>Design Council UK popularised the method</w:t>
      </w:r>
      <w:r w:rsidR="00710E77" w:rsidRPr="004560CB">
        <w:t xml:space="preserve"> through </w:t>
      </w:r>
      <w:r w:rsidR="00561A2B" w:rsidRPr="004560CB">
        <w:t>in-depth methodological research</w:t>
      </w:r>
      <w:r w:rsidR="00710E77" w:rsidRPr="004560CB">
        <w:t xml:space="preserve"> of 11 large design companies</w:t>
      </w:r>
      <w:r w:rsidR="00B211AB" w:rsidRPr="004560CB">
        <w:t xml:space="preserve"> </w:t>
      </w:r>
      <w:r w:rsidR="00B211AB" w:rsidRPr="004560CB">
        <w:fldChar w:fldCharType="begin"/>
      </w:r>
      <w:r w:rsidR="00603BBE" w:rsidRPr="004560CB">
        <w:instrText xml:space="preserve"> ADDIN ZOTERO_ITEM CSL_CITATION {"citationID":"LqTE3OUW","properties":{"formattedCitation":"(Design Council, 2007; Gustafsson, 2019)","plainCitation":"(Design Council, 2007; Gustafsson, 2019)","noteIndex":0},"citationItems":[{"id":598,"uris":["http://zotero.org/users/11020722/items/KDKEMTRN"],"itemData":{"id":598,"type":"document","abstract":"For our most in-depth study ever, Design Council researchers visited the design\ndepartments of eleven companies, all world-leaders in their fields and all with a public commitment to the use of design to improve their brand strength and product and service offerings. The study looked at the way design is used in these firms, how designers work with staff from other disciplines and how the design process is managed to deliver consistently successful results. How is design managed across complex, global, product and brand portfolios, we wanted to know. So we asked leading design teams how they select and\norganise their designers, and when they bring designers into the product or service development process. We also wanted to find out what skills today’s designers need in order to succeed. From this in-depth examination we aimed to draw out some of the key features that define the state-of-the-art in modern design practice, as well as the unique approaches that set some firms apart. The full study includes eleven case studies looking in detail at the processes used at\neach participating company. These can be accessed using the links below.","language":"English","publisher":"Design Council UK","title":"Eleven lessons: managing design in eleven global brands. A study of the design process","title-short":"Eleven Lessons","URL":"https://www.designcouncil.org.uk/our-work/skills-learning/resources/11-lessons-managing-design-global-brands/","author":[{"family":"Design Council","given":""}],"accessed":{"date-parts":[["2023",4,27]]},"issued":{"date-parts":[["2007",1,20]]}}},{"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rsidR="00B211AB" w:rsidRPr="004560CB">
        <w:fldChar w:fldCharType="separate"/>
      </w:r>
      <w:r w:rsidR="00603BBE" w:rsidRPr="004560CB">
        <w:rPr>
          <w:noProof/>
        </w:rPr>
        <w:t>(Design Council, 2007; Gustafsson, 2019)</w:t>
      </w:r>
      <w:r w:rsidR="00B211AB" w:rsidRPr="004560CB">
        <w:fldChar w:fldCharType="end"/>
      </w:r>
      <w:r w:rsidR="00603BBE" w:rsidRPr="004560CB">
        <w:t xml:space="preserve">. In short, the method divides the design process </w:t>
      </w:r>
      <w:r w:rsidR="00537CE6" w:rsidRPr="004560CB">
        <w:t>into</w:t>
      </w:r>
      <w:r w:rsidR="00603BBE" w:rsidRPr="004560CB">
        <w:t xml:space="preserve"> four </w:t>
      </w:r>
      <w:r w:rsidR="00496BD8" w:rsidRPr="004560CB">
        <w:t>phases</w:t>
      </w:r>
      <w:r w:rsidR="00603BBE" w:rsidRPr="004560CB">
        <w:t xml:space="preserve">, </w:t>
      </w:r>
      <w:r w:rsidR="00603BBE" w:rsidRPr="004560CB">
        <w:rPr>
          <w:i/>
          <w:iCs/>
        </w:rPr>
        <w:t>Discover</w:t>
      </w:r>
      <w:r w:rsidR="00603BBE" w:rsidRPr="004560CB">
        <w:t xml:space="preserve">, </w:t>
      </w:r>
      <w:r w:rsidR="00603BBE" w:rsidRPr="004560CB">
        <w:rPr>
          <w:i/>
          <w:iCs/>
        </w:rPr>
        <w:t>Define</w:t>
      </w:r>
      <w:r w:rsidR="00603BBE" w:rsidRPr="004560CB">
        <w:t xml:space="preserve">, </w:t>
      </w:r>
      <w:r w:rsidR="00603BBE" w:rsidRPr="004560CB">
        <w:rPr>
          <w:i/>
          <w:iCs/>
        </w:rPr>
        <w:t>Develop</w:t>
      </w:r>
      <w:r w:rsidR="00603BBE" w:rsidRPr="004560CB">
        <w:t xml:space="preserve">, and </w:t>
      </w:r>
      <w:r w:rsidR="00603BBE" w:rsidRPr="004560CB">
        <w:rPr>
          <w:i/>
          <w:iCs/>
        </w:rPr>
        <w:t>Deliver</w:t>
      </w:r>
      <w:r w:rsidR="00603BBE" w:rsidRPr="004560CB">
        <w:t xml:space="preserve">. A recurring theme of </w:t>
      </w:r>
      <w:r w:rsidR="00B12078" w:rsidRPr="004560CB">
        <w:t>the</w:t>
      </w:r>
      <w:r w:rsidR="00603BBE" w:rsidRPr="004560CB">
        <w:t xml:space="preserve"> method is</w:t>
      </w:r>
      <w:r w:rsidR="00B12078" w:rsidRPr="004560CB">
        <w:t xml:space="preserve"> a</w:t>
      </w:r>
      <w:r w:rsidR="00603BBE" w:rsidRPr="004560CB">
        <w:t xml:space="preserve"> divergence and convergence of thought and design. </w:t>
      </w:r>
      <w:r w:rsidR="00496BD8" w:rsidRPr="004560CB">
        <w:t xml:space="preserve">The </w:t>
      </w:r>
      <w:r w:rsidR="00496BD8" w:rsidRPr="004560CB">
        <w:rPr>
          <w:i/>
          <w:iCs/>
        </w:rPr>
        <w:t>discovery</w:t>
      </w:r>
      <w:r w:rsidR="00496BD8" w:rsidRPr="004560CB">
        <w:t xml:space="preserve"> phase diverges and </w:t>
      </w:r>
      <w:r w:rsidR="00ED1A71" w:rsidRPr="004560CB">
        <w:t>opens</w:t>
      </w:r>
      <w:r w:rsidR="00496BD8" w:rsidRPr="004560CB">
        <w:t xml:space="preserve"> the design space for exploration and research, which converges during the </w:t>
      </w:r>
      <w:r w:rsidR="00496BD8" w:rsidRPr="004560CB">
        <w:rPr>
          <w:i/>
          <w:iCs/>
        </w:rPr>
        <w:t>define</w:t>
      </w:r>
      <w:r w:rsidR="00496BD8" w:rsidRPr="004560CB">
        <w:t xml:space="preserve"> phase </w:t>
      </w:r>
      <w:r w:rsidR="00B12078" w:rsidRPr="004560CB">
        <w:t>in</w:t>
      </w:r>
      <w:r w:rsidR="00496BD8" w:rsidRPr="004560CB">
        <w:t>to more well-defined design opportunities. Similarly</w:t>
      </w:r>
      <w:r w:rsidR="00B1298C" w:rsidRPr="004560CB">
        <w:t xml:space="preserve">, based on the design opportunities, the </w:t>
      </w:r>
      <w:r w:rsidR="00B1298C" w:rsidRPr="004560CB">
        <w:rPr>
          <w:i/>
          <w:iCs/>
        </w:rPr>
        <w:t>develop</w:t>
      </w:r>
      <w:r w:rsidR="00B1298C" w:rsidRPr="004560CB">
        <w:t xml:space="preserve"> phase diverges into</w:t>
      </w:r>
      <w:r w:rsidR="003C2973" w:rsidRPr="004560CB">
        <w:t xml:space="preserve"> different prototyping iterations</w:t>
      </w:r>
      <w:r w:rsidR="00537CE6" w:rsidRPr="004560CB">
        <w:t>,</w:t>
      </w:r>
      <w:r w:rsidR="003C2973" w:rsidRPr="004560CB">
        <w:t xml:space="preserve"> which </w:t>
      </w:r>
      <w:r w:rsidR="00537CE6" w:rsidRPr="004560CB">
        <w:t>conclude</w:t>
      </w:r>
      <w:r w:rsidR="003C2973" w:rsidRPr="004560CB">
        <w:t xml:space="preserve"> through converging to a final design in the </w:t>
      </w:r>
      <w:r w:rsidR="003C2973" w:rsidRPr="004560CB">
        <w:rPr>
          <w:i/>
          <w:iCs/>
        </w:rPr>
        <w:t>deliver</w:t>
      </w:r>
      <w:r w:rsidR="003C2973" w:rsidRPr="004560CB">
        <w:t xml:space="preserve"> phase</w:t>
      </w:r>
      <w:r w:rsidR="00ED1A71" w:rsidRPr="004560CB">
        <w:t xml:space="preserve"> </w:t>
      </w:r>
      <w:r w:rsidR="00ED1A71" w:rsidRPr="004560CB">
        <w:fldChar w:fldCharType="begin"/>
      </w:r>
      <w:r w:rsidR="00ED1A71" w:rsidRPr="004560CB">
        <w:instrText xml:space="preserve"> ADDIN ZOTERO_ITEM CSL_CITATION {"citationID":"lgp8pBIk","properties":{"formattedCitation":"(Design Council, 2019)","plainCitation":"(Design Council, 2019)","noteIndex":0},"citationItems":[{"id":599,"uris":["http://zotero.org/users/11020722/items/GBCLQZ8Z"],"itemData":{"id":599,"type":"webpage","abstract":"Design Council’s framework for innovation helps designers and non-designers across the globe tackle some of the most complex social, economic and environment...","language":"en","title":"Framework for Innovation: Design Council's evolved Double Diamond","title-short":"Framework for Innovation","URL":"https://www.designcouncil.org.uk/our-work/skills-learning/tools-frameworks/framework-for-innovation-design-councils-evolved-double-diamond/","author":[{"family":"Design Council","given":""}],"accessed":{"date-parts":[["2023",4,27]]},"issued":{"date-parts":[["2019",5,17]]}}}],"schema":"https://github.com/citation-style-language/schema/raw/master/csl-citation.json"} </w:instrText>
      </w:r>
      <w:r w:rsidR="00ED1A71" w:rsidRPr="004560CB">
        <w:fldChar w:fldCharType="separate"/>
      </w:r>
      <w:r w:rsidR="00ED1A71" w:rsidRPr="004560CB">
        <w:rPr>
          <w:noProof/>
        </w:rPr>
        <w:t>(Design Council, 2019)</w:t>
      </w:r>
      <w:r w:rsidR="00ED1A71" w:rsidRPr="004560CB">
        <w:fldChar w:fldCharType="end"/>
      </w:r>
      <w:r w:rsidR="003C2973" w:rsidRPr="004560CB">
        <w:t>.</w:t>
      </w:r>
      <w:r w:rsidR="003A4AE0" w:rsidRPr="004560CB">
        <w:t xml:space="preserve"> </w:t>
      </w:r>
    </w:p>
    <w:p w14:paraId="01FB00B5" w14:textId="050F7289" w:rsidR="00922EAE" w:rsidRPr="004560CB" w:rsidRDefault="00FC4ABA" w:rsidP="00210DD6">
      <w:r w:rsidRPr="004560CB">
        <w:t>Since</w:t>
      </w:r>
      <w:r w:rsidR="00922EAE" w:rsidRPr="004560CB">
        <w:t xml:space="preserve"> its initial conception, the Design Council has iterated upon the core model of the </w:t>
      </w:r>
      <w:r w:rsidR="00D81A91">
        <w:t>D</w:t>
      </w:r>
      <w:r w:rsidR="00922EAE" w:rsidRPr="004560CB">
        <w:t xml:space="preserve">ouble </w:t>
      </w:r>
      <w:r w:rsidR="00D81A91">
        <w:t>D</w:t>
      </w:r>
      <w:r w:rsidR="00922EAE" w:rsidRPr="004560CB">
        <w:t xml:space="preserve">iamond and has presented a refined model </w:t>
      </w:r>
      <w:r w:rsidR="00922EAE" w:rsidRPr="004560CB">
        <w:fldChar w:fldCharType="begin"/>
      </w:r>
      <w:r w:rsidR="00922EAE" w:rsidRPr="004560CB">
        <w:instrText xml:space="preserve"> ADDIN ZOTERO_ITEM CSL_CITATION {"citationID":"MK9Y6JgS","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rsidR="00922EAE" w:rsidRPr="004560CB">
        <w:fldChar w:fldCharType="separate"/>
      </w:r>
      <w:r w:rsidR="00922EAE" w:rsidRPr="004560CB">
        <w:rPr>
          <w:noProof/>
        </w:rPr>
        <w:t>(Design Council, 2021)</w:t>
      </w:r>
      <w:r w:rsidR="00922EAE" w:rsidRPr="004560CB">
        <w:fldChar w:fldCharType="end"/>
      </w:r>
      <w:r w:rsidR="00922EAE" w:rsidRPr="004560CB">
        <w:t>. The revised Double Diamond approaches the design process from a more holistic perspective and includes a larger focus on the surrounding context and ethical implications of the design process.</w:t>
      </w:r>
      <w:r w:rsidR="001E2C5A" w:rsidRPr="004560CB">
        <w:t xml:space="preserve"> The core “diamonds” remain like earlier iterations</w:t>
      </w:r>
      <w:r w:rsidR="00ED381A" w:rsidRPr="004560CB">
        <w:t>, although renamed</w:t>
      </w:r>
      <w:r w:rsidR="006A58E4" w:rsidRPr="004560CB">
        <w:t>, with</w:t>
      </w:r>
      <w:r w:rsidR="001E2C5A" w:rsidRPr="004560CB">
        <w:t xml:space="preserve"> </w:t>
      </w:r>
      <w:r w:rsidR="006A58E4" w:rsidRPr="004560CB">
        <w:t>t</w:t>
      </w:r>
      <w:r w:rsidR="00334588" w:rsidRPr="004560CB">
        <w:t xml:space="preserve">he new additions </w:t>
      </w:r>
      <w:r w:rsidR="00505D63" w:rsidRPr="004560CB">
        <w:t>surrounding</w:t>
      </w:r>
      <w:r w:rsidR="0077636A" w:rsidRPr="004560CB">
        <w:t xml:space="preserve"> </w:t>
      </w:r>
      <w:r w:rsidR="00DA65A3" w:rsidRPr="004560CB">
        <w:t>(</w:t>
      </w:r>
      <w:r w:rsidR="006A58E4" w:rsidRPr="004560CB">
        <w:fldChar w:fldCharType="begin"/>
      </w:r>
      <w:r w:rsidR="006A58E4" w:rsidRPr="004560CB">
        <w:instrText xml:space="preserve"> REF _Ref134088274 \h </w:instrText>
      </w:r>
      <w:r w:rsidR="006A58E4" w:rsidRPr="004560CB">
        <w:fldChar w:fldCharType="separate"/>
      </w:r>
      <w:r w:rsidR="00355591" w:rsidRPr="004560CB">
        <w:t xml:space="preserve">Figure </w:t>
      </w:r>
      <w:r w:rsidR="00355591">
        <w:rPr>
          <w:noProof/>
        </w:rPr>
        <w:t>6</w:t>
      </w:r>
      <w:r w:rsidR="006A58E4" w:rsidRPr="004560CB">
        <w:fldChar w:fldCharType="end"/>
      </w:r>
      <w:r w:rsidR="00DA65A3" w:rsidRPr="004560CB">
        <w:t>)</w:t>
      </w:r>
      <w:r w:rsidR="00334588" w:rsidRPr="004560CB">
        <w:t>:</w:t>
      </w:r>
    </w:p>
    <w:p w14:paraId="74912269" w14:textId="408E3C53" w:rsidR="00FC4ABA" w:rsidRPr="004560CB" w:rsidRDefault="00334588" w:rsidP="00AB7F36">
      <w:pPr>
        <w:pStyle w:val="ListParagraph"/>
        <w:numPr>
          <w:ilvl w:val="0"/>
          <w:numId w:val="31"/>
        </w:numPr>
      </w:pPr>
      <w:r w:rsidRPr="004560CB">
        <w:rPr>
          <w:i/>
          <w:iCs/>
        </w:rPr>
        <w:t>Orientation and Vision Setting</w:t>
      </w:r>
      <w:r w:rsidR="00AB7F36" w:rsidRPr="004560CB">
        <w:t>.</w:t>
      </w:r>
      <w:r w:rsidR="00222EA6" w:rsidRPr="004560CB">
        <w:t xml:space="preserve"> How will you approach the design? </w:t>
      </w:r>
      <w:r w:rsidR="001C4CA1" w:rsidRPr="004560CB">
        <w:t xml:space="preserve">Why is this project important, and who </w:t>
      </w:r>
      <w:r w:rsidR="00C97573" w:rsidRPr="004560CB">
        <w:t>will</w:t>
      </w:r>
      <w:r w:rsidR="001C4CA1" w:rsidRPr="004560CB">
        <w:t xml:space="preserve"> gain from its conceptualisation? </w:t>
      </w:r>
      <w:r w:rsidR="00222EA6" w:rsidRPr="004560CB">
        <w:t>Wha</w:t>
      </w:r>
      <w:r w:rsidR="00C97573" w:rsidRPr="004560CB">
        <w:t>t</w:t>
      </w:r>
      <w:r w:rsidR="00222EA6" w:rsidRPr="004560CB">
        <w:t xml:space="preserve"> are the implications of the design, and how is it contextualised in a larger </w:t>
      </w:r>
      <w:r w:rsidR="005B04E2" w:rsidRPr="004560CB">
        <w:t>setting</w:t>
      </w:r>
      <w:r w:rsidR="00222EA6" w:rsidRPr="004560CB">
        <w:t>?</w:t>
      </w:r>
    </w:p>
    <w:p w14:paraId="6F01005A" w14:textId="60BCDED1" w:rsidR="0059114B" w:rsidRPr="004560CB" w:rsidRDefault="00334588" w:rsidP="00AB7F36">
      <w:pPr>
        <w:pStyle w:val="ListParagraph"/>
        <w:numPr>
          <w:ilvl w:val="0"/>
          <w:numId w:val="31"/>
        </w:numPr>
      </w:pPr>
      <w:r w:rsidRPr="004560CB">
        <w:rPr>
          <w:i/>
          <w:iCs/>
        </w:rPr>
        <w:t>Leadership and Storytelling</w:t>
      </w:r>
      <w:r w:rsidR="00AB7F36" w:rsidRPr="004560CB">
        <w:t>.</w:t>
      </w:r>
      <w:r w:rsidR="00994F05" w:rsidRPr="004560CB">
        <w:t xml:space="preserve"> The design process is collaborative, and a transparent design process builds a community. Through reflection and personal growth</w:t>
      </w:r>
      <w:r w:rsidR="001650F6" w:rsidRPr="004560CB">
        <w:t>,</w:t>
      </w:r>
      <w:r w:rsidR="00994F05" w:rsidRPr="004560CB">
        <w:t xml:space="preserve"> you</w:t>
      </w:r>
      <w:r w:rsidR="001650F6" w:rsidRPr="004560CB">
        <w:t>,</w:t>
      </w:r>
      <w:r w:rsidR="00994F05" w:rsidRPr="004560CB">
        <w:t xml:space="preserve"> as a leader, </w:t>
      </w:r>
      <w:r w:rsidR="001650F6" w:rsidRPr="004560CB">
        <w:t>can support and build this community.</w:t>
      </w:r>
    </w:p>
    <w:p w14:paraId="424AEB6A" w14:textId="4E9237A2" w:rsidR="0059114B" w:rsidRPr="004560CB" w:rsidRDefault="00334588" w:rsidP="00AB7F36">
      <w:pPr>
        <w:pStyle w:val="ListParagraph"/>
        <w:numPr>
          <w:ilvl w:val="0"/>
          <w:numId w:val="31"/>
        </w:numPr>
      </w:pPr>
      <w:r w:rsidRPr="004560CB">
        <w:rPr>
          <w:i/>
          <w:iCs/>
        </w:rPr>
        <w:lastRenderedPageBreak/>
        <w:t>Connections and Relationships</w:t>
      </w:r>
      <w:r w:rsidR="00AB7F36" w:rsidRPr="004560CB">
        <w:t>.</w:t>
      </w:r>
      <w:r w:rsidR="0025065D" w:rsidRPr="004560CB">
        <w:t xml:space="preserve"> Understanding the user and trusting them to be their </w:t>
      </w:r>
      <w:r w:rsidR="00D857F1" w:rsidRPr="004560CB">
        <w:t xml:space="preserve">own </w:t>
      </w:r>
      <w:r w:rsidR="0025065D" w:rsidRPr="004560CB">
        <w:t>expert allows for a more inclusive design process.</w:t>
      </w:r>
    </w:p>
    <w:p w14:paraId="69C11722" w14:textId="68B50C0A" w:rsidR="0059114B" w:rsidRPr="004560CB" w:rsidRDefault="00334588" w:rsidP="00210DD6">
      <w:pPr>
        <w:pStyle w:val="ListParagraph"/>
        <w:numPr>
          <w:ilvl w:val="0"/>
          <w:numId w:val="31"/>
        </w:numPr>
      </w:pPr>
      <w:r w:rsidRPr="004560CB">
        <w:rPr>
          <w:i/>
          <w:iCs/>
        </w:rPr>
        <w:t>Continuing the Journey</w:t>
      </w:r>
      <w:r w:rsidR="00AB7F36" w:rsidRPr="004560CB">
        <w:t>.</w:t>
      </w:r>
      <w:r w:rsidR="00B45C03" w:rsidRPr="004560CB">
        <w:t xml:space="preserve"> How will the design continue living as you finish the design process and move on? Everything we create exists in a larger ecosystem. What are the future implications of its </w:t>
      </w:r>
      <w:r w:rsidR="007A3E43" w:rsidRPr="004560CB">
        <w:t>existence</w:t>
      </w:r>
      <w:r w:rsidR="00B45C03" w:rsidRPr="004560CB">
        <w:t>? Reflect and learn from successes and mistakes.</w:t>
      </w:r>
    </w:p>
    <w:p w14:paraId="6233B9A5" w14:textId="77777777" w:rsidR="00667934" w:rsidRPr="004560CB" w:rsidRDefault="00667934" w:rsidP="00667934">
      <w:pPr>
        <w:keepNext/>
        <w:jc w:val="center"/>
      </w:pPr>
      <w:r w:rsidRPr="004560CB">
        <w:rPr>
          <w:noProof/>
        </w:rPr>
        <w:drawing>
          <wp:inline distT="0" distB="0" distL="0" distR="0" wp14:anchorId="0340A6C5" wp14:editId="1FB98B16">
            <wp:extent cx="3606973" cy="3612332"/>
            <wp:effectExtent l="0" t="0" r="0" b="0"/>
            <wp:docPr id="15" name="Picture 1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radar chart&#10;&#10;Description automatically generated"/>
                    <pic:cNvPicPr/>
                  </pic:nvPicPr>
                  <pic:blipFill>
                    <a:blip r:embed="rId13" cstate="screen">
                      <a:extLst>
                        <a:ext uri="{28A0092B-C50C-407E-A947-70E740481C1C}">
                          <a14:useLocalDpi xmlns:a14="http://schemas.microsoft.com/office/drawing/2010/main"/>
                        </a:ext>
                      </a:extLst>
                    </a:blip>
                    <a:stretch>
                      <a:fillRect/>
                    </a:stretch>
                  </pic:blipFill>
                  <pic:spPr>
                    <a:xfrm>
                      <a:off x="0" y="0"/>
                      <a:ext cx="3719753" cy="3725279"/>
                    </a:xfrm>
                    <a:prstGeom prst="rect">
                      <a:avLst/>
                    </a:prstGeom>
                  </pic:spPr>
                </pic:pic>
              </a:graphicData>
            </a:graphic>
          </wp:inline>
        </w:drawing>
      </w:r>
    </w:p>
    <w:p w14:paraId="771B3942" w14:textId="4F417B30" w:rsidR="00667934" w:rsidRPr="004560CB" w:rsidRDefault="00667934" w:rsidP="00915EF4">
      <w:pPr>
        <w:pStyle w:val="Caption"/>
        <w:jc w:val="center"/>
      </w:pPr>
      <w:bookmarkStart w:id="38" w:name="_Ref134088274"/>
      <w:r w:rsidRPr="004560CB">
        <w:t xml:space="preserve">Figure </w:t>
      </w:r>
      <w:r w:rsidRPr="004560CB">
        <w:fldChar w:fldCharType="begin"/>
      </w:r>
      <w:r w:rsidRPr="004560CB">
        <w:instrText xml:space="preserve"> SEQ Figure \* ARABIC </w:instrText>
      </w:r>
      <w:r w:rsidRPr="004560CB">
        <w:fldChar w:fldCharType="separate"/>
      </w:r>
      <w:r w:rsidR="00355591">
        <w:rPr>
          <w:noProof/>
        </w:rPr>
        <w:t>6</w:t>
      </w:r>
      <w:r w:rsidRPr="004560CB">
        <w:fldChar w:fldCharType="end"/>
      </w:r>
      <w:bookmarkEnd w:id="38"/>
      <w:r w:rsidRPr="004560CB">
        <w:t xml:space="preserve">. The revised Double Diamond </w:t>
      </w:r>
      <w:r w:rsidRPr="004560CB">
        <w:fldChar w:fldCharType="begin"/>
      </w:r>
      <w:r w:rsidRPr="004560CB">
        <w:instrText xml:space="preserve"> ADDIN ZOTERO_ITEM CSL_CITATION {"citationID":"acZbLyEy","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rsidRPr="004560CB">
        <w:fldChar w:fldCharType="separate"/>
      </w:r>
      <w:r w:rsidRPr="004560CB">
        <w:rPr>
          <w:noProof/>
        </w:rPr>
        <w:t>(Design Council, 2021)</w:t>
      </w:r>
      <w:r w:rsidRPr="004560CB">
        <w:fldChar w:fldCharType="end"/>
      </w:r>
    </w:p>
    <w:p w14:paraId="79351BDD" w14:textId="7EC5E8F7" w:rsidR="007E082F" w:rsidRPr="004560CB" w:rsidRDefault="007E082F" w:rsidP="007E082F">
      <w:pPr>
        <w:pStyle w:val="Heading2"/>
        <w:rPr>
          <w:lang w:val="en-GB"/>
        </w:rPr>
      </w:pPr>
      <w:bookmarkStart w:id="39" w:name="_Toc135132563"/>
      <w:r w:rsidRPr="004560CB">
        <w:rPr>
          <w:lang w:val="en-GB"/>
        </w:rPr>
        <w:t>Early design stages</w:t>
      </w:r>
      <w:bookmarkEnd w:id="39"/>
    </w:p>
    <w:p w14:paraId="31C36859" w14:textId="2A11AF2D" w:rsidR="009A3C6F" w:rsidRPr="00352880" w:rsidRDefault="00C46554" w:rsidP="009A3C6F">
      <w:pPr>
        <w:rPr>
          <w:lang w:eastAsia="en-GB"/>
        </w:rPr>
      </w:pPr>
      <w:r>
        <w:rPr>
          <w:lang w:eastAsia="en-GB"/>
        </w:rPr>
        <w:t xml:space="preserve">After concluding the initial literature </w:t>
      </w:r>
      <w:r w:rsidR="001C6288">
        <w:rPr>
          <w:lang w:eastAsia="en-GB"/>
        </w:rPr>
        <w:t>research,</w:t>
      </w:r>
      <w:r>
        <w:rPr>
          <w:lang w:eastAsia="en-GB"/>
        </w:rPr>
        <w:t xml:space="preserve"> I wanted to meet all users and begin the user research process</w:t>
      </w:r>
      <w:r w:rsidR="009623D8">
        <w:rPr>
          <w:lang w:eastAsia="en-GB"/>
        </w:rPr>
        <w:t>.</w:t>
      </w:r>
      <w:r w:rsidR="00352880">
        <w:rPr>
          <w:lang w:eastAsia="en-GB"/>
        </w:rPr>
        <w:t xml:space="preserve"> </w:t>
      </w:r>
      <w:r w:rsidR="009A3C6F" w:rsidRPr="004560CB">
        <w:rPr>
          <w:lang w:eastAsia="en-GB"/>
        </w:rPr>
        <w:t>Before</w:t>
      </w:r>
      <w:r w:rsidR="00692BCD">
        <w:rPr>
          <w:lang w:eastAsia="en-GB"/>
        </w:rPr>
        <w:t xml:space="preserve"> individually</w:t>
      </w:r>
      <w:r w:rsidR="009A3C6F" w:rsidRPr="004560CB">
        <w:rPr>
          <w:lang w:eastAsia="en-GB"/>
        </w:rPr>
        <w:t xml:space="preserve"> meeting each team member for the interview, I invited all the stakeholders to an introductory in-person meeting at the IKEA offices. </w:t>
      </w:r>
      <w:r w:rsidR="00C42C63" w:rsidRPr="004560CB">
        <w:rPr>
          <w:lang w:eastAsia="en-GB"/>
        </w:rPr>
        <w:t>It</w:t>
      </w:r>
      <w:r w:rsidR="00551B0C" w:rsidRPr="004560CB">
        <w:rPr>
          <w:lang w:eastAsia="en-GB"/>
        </w:rPr>
        <w:t xml:space="preserve"> </w:t>
      </w:r>
      <w:r w:rsidR="009A3C6F" w:rsidRPr="004560CB">
        <w:rPr>
          <w:lang w:eastAsia="en-GB"/>
        </w:rPr>
        <w:t>was an opportunity to get acquainted with the entire team</w:t>
      </w:r>
      <w:r w:rsidR="00E71FD7" w:rsidRPr="004560CB">
        <w:rPr>
          <w:lang w:eastAsia="en-GB"/>
        </w:rPr>
        <w:t>,</w:t>
      </w:r>
      <w:r w:rsidR="009A3C6F" w:rsidRPr="004560CB">
        <w:rPr>
          <w:lang w:eastAsia="en-GB"/>
        </w:rPr>
        <w:t xml:space="preserve"> explain who I </w:t>
      </w:r>
      <w:r w:rsidR="00E71FD7" w:rsidRPr="004560CB">
        <w:rPr>
          <w:lang w:eastAsia="en-GB"/>
        </w:rPr>
        <w:t>was</w:t>
      </w:r>
      <w:r w:rsidR="009A3C6F" w:rsidRPr="004560CB">
        <w:rPr>
          <w:lang w:eastAsia="en-GB"/>
        </w:rPr>
        <w:t>, my intentions with the project,</w:t>
      </w:r>
      <w:r w:rsidR="00551B0C" w:rsidRPr="004560CB">
        <w:rPr>
          <w:lang w:eastAsia="en-GB"/>
        </w:rPr>
        <w:t xml:space="preserve"> the </w:t>
      </w:r>
      <w:r w:rsidR="00E60878" w:rsidRPr="004560CB">
        <w:rPr>
          <w:lang w:eastAsia="en-GB"/>
        </w:rPr>
        <w:t>project's</w:t>
      </w:r>
      <w:r w:rsidR="00551B0C" w:rsidRPr="004560CB">
        <w:rPr>
          <w:lang w:eastAsia="en-GB"/>
        </w:rPr>
        <w:t xml:space="preserve"> </w:t>
      </w:r>
      <w:r w:rsidR="00C32CF4" w:rsidRPr="004560CB">
        <w:rPr>
          <w:lang w:eastAsia="en-GB"/>
        </w:rPr>
        <w:t>purpose,</w:t>
      </w:r>
      <w:r w:rsidR="009A3C6F" w:rsidRPr="004560CB">
        <w:rPr>
          <w:lang w:eastAsia="en-GB"/>
        </w:rPr>
        <w:t xml:space="preserve"> expectations, and </w:t>
      </w:r>
      <w:r w:rsidR="00FD4D1E">
        <w:rPr>
          <w:lang w:eastAsia="en-GB"/>
        </w:rPr>
        <w:t>get</w:t>
      </w:r>
      <w:r w:rsidR="009A3C6F" w:rsidRPr="004560CB">
        <w:rPr>
          <w:lang w:eastAsia="en-GB"/>
        </w:rPr>
        <w:t xml:space="preserve"> their </w:t>
      </w:r>
      <w:r w:rsidR="00FD4D1E">
        <w:rPr>
          <w:lang w:eastAsia="en-GB"/>
        </w:rPr>
        <w:t>first impressions</w:t>
      </w:r>
      <w:r w:rsidR="009A3C6F" w:rsidRPr="004560CB">
        <w:rPr>
          <w:lang w:eastAsia="en-GB"/>
        </w:rPr>
        <w:t xml:space="preserve"> regarding the thesi</w:t>
      </w:r>
      <w:r w:rsidR="008F7AAF" w:rsidRPr="004560CB">
        <w:rPr>
          <w:lang w:eastAsia="en-GB"/>
        </w:rPr>
        <w:t>s</w:t>
      </w:r>
      <w:r w:rsidR="009A3C6F" w:rsidRPr="004560CB">
        <w:rPr>
          <w:lang w:eastAsia="en-GB"/>
        </w:rPr>
        <w:t>.</w:t>
      </w:r>
      <w:r w:rsidR="005E70C6" w:rsidRPr="004560CB">
        <w:rPr>
          <w:rFonts w:ascii="Times New Roman" w:hAnsi="Times New Roman"/>
          <w:lang w:eastAsia="en-GB"/>
        </w:rPr>
        <w:t xml:space="preserve"> </w:t>
      </w:r>
      <w:r w:rsidR="009A3C6F" w:rsidRPr="004560CB">
        <w:rPr>
          <w:lang w:eastAsia="en-GB"/>
        </w:rPr>
        <w:t xml:space="preserve">A benefit of explaining this </w:t>
      </w:r>
      <w:r w:rsidR="00AE6649" w:rsidRPr="004560CB">
        <w:rPr>
          <w:lang w:eastAsia="en-GB"/>
        </w:rPr>
        <w:t>to everyone</w:t>
      </w:r>
      <w:r w:rsidR="00073040" w:rsidRPr="004560CB">
        <w:rPr>
          <w:lang w:eastAsia="en-GB"/>
        </w:rPr>
        <w:t xml:space="preserve"> before</w:t>
      </w:r>
      <w:r w:rsidR="009A3C6F" w:rsidRPr="004560CB">
        <w:rPr>
          <w:lang w:eastAsia="en-GB"/>
        </w:rPr>
        <w:t xml:space="preserve"> </w:t>
      </w:r>
      <w:r w:rsidR="00073040" w:rsidRPr="004560CB">
        <w:rPr>
          <w:lang w:eastAsia="en-GB"/>
        </w:rPr>
        <w:t>the individual meetings was that</w:t>
      </w:r>
      <w:r w:rsidR="009A3C6F" w:rsidRPr="004560CB">
        <w:rPr>
          <w:lang w:eastAsia="en-GB"/>
        </w:rPr>
        <w:t xml:space="preserve"> everyone had a common baseline understanding of the project and its stakes. This </w:t>
      </w:r>
      <w:r w:rsidR="00A17D49" w:rsidRPr="004560CB">
        <w:rPr>
          <w:lang w:eastAsia="en-GB"/>
        </w:rPr>
        <w:t>allowed me to be</w:t>
      </w:r>
      <w:r w:rsidR="00B16126" w:rsidRPr="004560CB">
        <w:rPr>
          <w:lang w:eastAsia="en-GB"/>
        </w:rPr>
        <w:t xml:space="preserve"> </w:t>
      </w:r>
      <w:r w:rsidR="009A3C6F" w:rsidRPr="004560CB">
        <w:rPr>
          <w:lang w:eastAsia="en-GB"/>
        </w:rPr>
        <w:t xml:space="preserve">direct </w:t>
      </w:r>
      <w:r w:rsidR="00970C2B" w:rsidRPr="004560CB">
        <w:rPr>
          <w:lang w:eastAsia="en-GB"/>
        </w:rPr>
        <w:t>and</w:t>
      </w:r>
      <w:r w:rsidR="000A33EA" w:rsidRPr="004560CB">
        <w:rPr>
          <w:lang w:eastAsia="en-GB"/>
        </w:rPr>
        <w:t xml:space="preserve"> </w:t>
      </w:r>
      <w:r w:rsidR="0018587C" w:rsidRPr="004560CB">
        <w:rPr>
          <w:lang w:eastAsia="en-GB"/>
        </w:rPr>
        <w:t>efficient</w:t>
      </w:r>
      <w:r w:rsidR="009A3C6F" w:rsidRPr="004560CB">
        <w:rPr>
          <w:lang w:eastAsia="en-GB"/>
        </w:rPr>
        <w:t xml:space="preserve"> without re-explaining the project at every meeting.</w:t>
      </w:r>
    </w:p>
    <w:p w14:paraId="3086F28D" w14:textId="744FAF9C" w:rsidR="009A3C6F" w:rsidRPr="004560CB" w:rsidRDefault="009A3C6F" w:rsidP="009A3C6F">
      <w:pPr>
        <w:pStyle w:val="Heading3"/>
        <w:rPr>
          <w:lang w:eastAsia="en-GB"/>
        </w:rPr>
      </w:pPr>
      <w:bookmarkStart w:id="40" w:name="_Toc135132564"/>
      <w:r w:rsidRPr="004560CB">
        <w:rPr>
          <w:lang w:eastAsia="en-GB"/>
        </w:rPr>
        <w:t>Exploratory discussions</w:t>
      </w:r>
      <w:bookmarkEnd w:id="40"/>
    </w:p>
    <w:p w14:paraId="0D5A3D79" w14:textId="0851752E" w:rsidR="00CB465F" w:rsidRDefault="00CB465F" w:rsidP="009A3C6F">
      <w:r w:rsidRPr="004560CB">
        <w:t xml:space="preserve">Meetings were booked with </w:t>
      </w:r>
      <w:r>
        <w:t>all the members of the</w:t>
      </w:r>
      <w:r w:rsidRPr="004560CB">
        <w:t xml:space="preserve"> UX team</w:t>
      </w:r>
      <w:r>
        <w:t xml:space="preserve"> at IKEA’s site</w:t>
      </w:r>
      <w:r w:rsidRPr="004560CB">
        <w:t xml:space="preserve"> during the project's first official week for</w:t>
      </w:r>
      <w:r>
        <w:t xml:space="preserve"> a round of</w:t>
      </w:r>
      <w:r w:rsidRPr="004560CB">
        <w:t xml:space="preserve"> initial exploratory interviews. This included UX Designers, UX Design Leads, and the Technical </w:t>
      </w:r>
      <w:r w:rsidRPr="004560CB">
        <w:lastRenderedPageBreak/>
        <w:t xml:space="preserve">Manager. </w:t>
      </w:r>
      <w:r>
        <w:t xml:space="preserve">The audio of the meetings was recorded and the recordings were </w:t>
      </w:r>
      <w:r w:rsidRPr="004560CB">
        <w:t xml:space="preserve">analysed and summarised afterwards in an affinity diagram using the digital whiteboard tool </w:t>
      </w:r>
      <w:r w:rsidRPr="004560CB">
        <w:rPr>
          <w:i/>
          <w:iCs/>
        </w:rPr>
        <w:t>FigJam</w:t>
      </w:r>
      <w:r w:rsidR="008272B4">
        <w:t xml:space="preserve"> </w:t>
      </w:r>
      <w:r w:rsidR="008272B4">
        <w:fldChar w:fldCharType="begin"/>
      </w:r>
      <w:r w:rsidR="008272B4">
        <w:instrText xml:space="preserve"> ADDIN ZOTERO_ITEM CSL_CITATION {"citationID":"pskgRC5k","properties":{"formattedCitation":"(Figma, 2023)","plainCitation":"(Figma, 2023)","noteIndex":0},"citationItems":[{"id":739,"uris":["http://zotero.org/users/11020722/items/LNJ5DJUQ"],"itemData":{"id":739,"type":"webpage","abstract":"A visual collaborative whiteboard where teams can diagram, brainstorm, and organize ideas together.","container-title":"Figma","language":"en","title":"FigJam","URL":"https://www.figma.com/figjam/","author":[{"family":"Figma","given":""}],"accessed":{"date-parts":[["2023",5,18]]},"issued":{"date-parts":[["2023"]]}}}],"schema":"https://github.com/citation-style-language/schema/raw/master/csl-citation.json"} </w:instrText>
      </w:r>
      <w:r w:rsidR="008272B4">
        <w:fldChar w:fldCharType="separate"/>
      </w:r>
      <w:r w:rsidR="008272B4">
        <w:rPr>
          <w:noProof/>
        </w:rPr>
        <w:t>(Figma, 2023)</w:t>
      </w:r>
      <w:r w:rsidR="008272B4">
        <w:fldChar w:fldCharType="end"/>
      </w:r>
      <w:r w:rsidRPr="004560CB">
        <w:t>.</w:t>
      </w:r>
    </w:p>
    <w:p w14:paraId="1D90EE93" w14:textId="4AD2A03E" w:rsidR="009A3C6F" w:rsidRPr="004560CB" w:rsidRDefault="009A3C6F" w:rsidP="009A3C6F">
      <w:pPr>
        <w:rPr>
          <w:rFonts w:ascii="Times New Roman" w:hAnsi="Times New Roman"/>
          <w:lang w:eastAsia="en-GB"/>
        </w:rPr>
      </w:pPr>
      <w:r w:rsidRPr="004560CB">
        <w:rPr>
          <w:lang w:eastAsia="en-GB"/>
        </w:rPr>
        <w:t>The individual meetings with each team member consisted of one-on-one sessions spanning 45-60 minutes in person or digitally (</w:t>
      </w:r>
      <w:r w:rsidR="00496333">
        <w:rPr>
          <w:lang w:eastAsia="en-GB"/>
        </w:rPr>
        <w:t>f</w:t>
      </w:r>
      <w:r w:rsidRPr="004560CB">
        <w:rPr>
          <w:lang w:eastAsia="en-GB"/>
        </w:rPr>
        <w:t xml:space="preserve">our physical meetings, two digital). </w:t>
      </w:r>
      <w:r w:rsidR="00556A92" w:rsidRPr="004560CB">
        <w:rPr>
          <w:lang w:eastAsia="en-GB"/>
        </w:rPr>
        <w:t>In addition, each</w:t>
      </w:r>
      <w:r w:rsidRPr="004560CB">
        <w:rPr>
          <w:lang w:eastAsia="en-GB"/>
        </w:rPr>
        <w:t xml:space="preserve"> interview was recorded through audio for later reference with consent from each interviewee. By recording each interview, I had the opportunity to focus more on </w:t>
      </w:r>
      <w:r w:rsidR="00D21395" w:rsidRPr="004560CB">
        <w:rPr>
          <w:lang w:eastAsia="en-GB"/>
        </w:rPr>
        <w:t>the</w:t>
      </w:r>
      <w:r w:rsidRPr="004560CB">
        <w:rPr>
          <w:lang w:eastAsia="en-GB"/>
        </w:rPr>
        <w:t xml:space="preserve"> discussions with more fluid conversation rather than taking notes while talking, which can be difficult while conducting research </w:t>
      </w:r>
      <w:r w:rsidR="00E87D21" w:rsidRPr="004560CB">
        <w:rPr>
          <w:lang w:eastAsia="en-GB"/>
        </w:rPr>
        <w:t>alone</w:t>
      </w:r>
      <w:r w:rsidRPr="004560CB">
        <w:rPr>
          <w:lang w:eastAsia="en-GB"/>
        </w:rPr>
        <w:t>.</w:t>
      </w:r>
    </w:p>
    <w:p w14:paraId="31430C0F" w14:textId="078E57F4" w:rsidR="009E3E0B" w:rsidRDefault="009A3C6F" w:rsidP="009A3C6F">
      <w:pPr>
        <w:rPr>
          <w:lang w:eastAsia="en-GB"/>
        </w:rPr>
      </w:pPr>
      <w:r w:rsidRPr="004560CB">
        <w:rPr>
          <w:lang w:eastAsia="en-GB"/>
        </w:rPr>
        <w:t xml:space="preserve">The interview format was mainly </w:t>
      </w:r>
      <w:r w:rsidRPr="004560CB">
        <w:rPr>
          <w:i/>
          <w:iCs/>
          <w:lang w:eastAsia="en-GB"/>
        </w:rPr>
        <w:t xml:space="preserve">informal, </w:t>
      </w:r>
      <w:r w:rsidR="00B7410F">
        <w:rPr>
          <w:lang w:eastAsia="en-GB"/>
        </w:rPr>
        <w:t>with only one predetermined question</w:t>
      </w:r>
      <w:r w:rsidRPr="004560CB">
        <w:rPr>
          <w:lang w:eastAsia="en-GB"/>
        </w:rPr>
        <w:t xml:space="preserve"> given to each interviewee, “</w:t>
      </w:r>
      <w:r w:rsidR="00D2617E" w:rsidRPr="00D2617E">
        <w:rPr>
          <w:i/>
          <w:iCs/>
          <w:lang w:eastAsia="en-GB"/>
        </w:rPr>
        <w:t>Why would a system solution overview bring value to your work and design process</w:t>
      </w:r>
      <w:r w:rsidRPr="004560CB">
        <w:rPr>
          <w:i/>
          <w:iCs/>
          <w:lang w:eastAsia="en-GB"/>
        </w:rPr>
        <w:t>?</w:t>
      </w:r>
      <w:r w:rsidRPr="004560CB">
        <w:rPr>
          <w:lang w:eastAsia="en-GB"/>
        </w:rPr>
        <w:t xml:space="preserve">” </w:t>
      </w:r>
      <w:r w:rsidR="006A5FF4" w:rsidRPr="004560CB">
        <w:rPr>
          <w:lang w:eastAsia="en-GB"/>
        </w:rPr>
        <w:t>I wanted to learn the designers’ perspectives and values regarding how they are affected by the current digital landscape and how a mapping would impact them.</w:t>
      </w:r>
    </w:p>
    <w:p w14:paraId="5C1D4781" w14:textId="78A9EDE6" w:rsidR="009A3C6F" w:rsidRPr="004560CB" w:rsidRDefault="009A3C6F" w:rsidP="009A3C6F">
      <w:pPr>
        <w:rPr>
          <w:lang w:eastAsia="en-GB"/>
        </w:rPr>
      </w:pPr>
      <w:r w:rsidRPr="004560CB">
        <w:rPr>
          <w:lang w:eastAsia="en-GB"/>
        </w:rPr>
        <w:t xml:space="preserve">Beyond learning the </w:t>
      </w:r>
      <w:r w:rsidR="00E854BF" w:rsidRPr="004560CB">
        <w:rPr>
          <w:i/>
          <w:iCs/>
          <w:lang w:eastAsia="en-GB"/>
        </w:rPr>
        <w:t>W</w:t>
      </w:r>
      <w:r w:rsidRPr="004560CB">
        <w:rPr>
          <w:i/>
          <w:iCs/>
          <w:lang w:eastAsia="en-GB"/>
        </w:rPr>
        <w:t>hy</w:t>
      </w:r>
      <w:r w:rsidRPr="004560CB">
        <w:rPr>
          <w:lang w:eastAsia="en-GB"/>
        </w:rPr>
        <w:t xml:space="preserve"> of each user, I also wanted to know the </w:t>
      </w:r>
      <w:r w:rsidRPr="004560CB">
        <w:rPr>
          <w:i/>
          <w:iCs/>
          <w:lang w:eastAsia="en-GB"/>
        </w:rPr>
        <w:t>What</w:t>
      </w:r>
      <w:r w:rsidR="00830155">
        <w:rPr>
          <w:i/>
          <w:iCs/>
          <w:lang w:eastAsia="en-GB"/>
        </w:rPr>
        <w:t xml:space="preserve"> and How</w:t>
      </w:r>
      <w:r w:rsidRPr="004560CB">
        <w:rPr>
          <w:lang w:eastAsia="en-GB"/>
        </w:rPr>
        <w:t xml:space="preserve"> regarding the mapping. When and where would they see themselves utilising a mapping tool, in what context, and why? What type of data would be relevant for them to see?</w:t>
      </w:r>
      <w:r w:rsidR="001358B8">
        <w:rPr>
          <w:lang w:eastAsia="en-GB"/>
        </w:rPr>
        <w:t xml:space="preserve"> How do they imagine such a tool looking like?</w:t>
      </w:r>
      <w:r w:rsidRPr="004560CB">
        <w:rPr>
          <w:lang w:eastAsia="en-GB"/>
        </w:rPr>
        <w:t xml:space="preserve"> </w:t>
      </w:r>
      <w:r w:rsidR="003C3271" w:rsidRPr="004560CB">
        <w:rPr>
          <w:lang w:eastAsia="en-GB"/>
        </w:rPr>
        <w:t>Through this</w:t>
      </w:r>
      <w:r w:rsidRPr="004560CB">
        <w:rPr>
          <w:lang w:eastAsia="en-GB"/>
        </w:rPr>
        <w:t>, I could situate and contextualise the project within the greater scope of the digital landscape at</w:t>
      </w:r>
      <w:r w:rsidR="004850CC" w:rsidRPr="004560CB">
        <w:rPr>
          <w:lang w:eastAsia="en-GB"/>
        </w:rPr>
        <w:t xml:space="preserve"> Inter</w:t>
      </w:r>
      <w:r w:rsidRPr="004560CB">
        <w:rPr>
          <w:lang w:eastAsia="en-GB"/>
        </w:rPr>
        <w:t xml:space="preserve"> IKEA</w:t>
      </w:r>
      <w:r w:rsidR="006667B8" w:rsidRPr="004560CB">
        <w:rPr>
          <w:lang w:eastAsia="en-GB"/>
        </w:rPr>
        <w:t>.</w:t>
      </w:r>
    </w:p>
    <w:p w14:paraId="67D98DE2" w14:textId="7C34A2F1" w:rsidR="009A3C6F" w:rsidRPr="004560CB" w:rsidRDefault="00727145" w:rsidP="00727145">
      <w:pPr>
        <w:pStyle w:val="Heading3"/>
      </w:pPr>
      <w:bookmarkStart w:id="41" w:name="_Toc135132565"/>
      <w:r w:rsidRPr="004560CB">
        <w:t>Analysis process</w:t>
      </w:r>
      <w:bookmarkEnd w:id="41"/>
    </w:p>
    <w:p w14:paraId="7A9F760E" w14:textId="1B8052BA" w:rsidR="00EE1E88" w:rsidRPr="004560CB" w:rsidRDefault="00EE1E88" w:rsidP="00657C1E">
      <w:r w:rsidRPr="004560CB">
        <w:t>Affinity diagram</w:t>
      </w:r>
      <w:r w:rsidR="004B79CA">
        <w:t>s</w:t>
      </w:r>
      <w:r w:rsidR="00D5022D">
        <w:t>,</w:t>
      </w:r>
      <w:r w:rsidRPr="004560CB">
        <w:t xml:space="preserve"> </w:t>
      </w:r>
      <w:r w:rsidR="004B79CA">
        <w:t>as</w:t>
      </w:r>
      <w:r w:rsidRPr="004560CB">
        <w:t xml:space="preserve"> </w:t>
      </w:r>
      <w:r w:rsidR="00556A92" w:rsidRPr="004560CB">
        <w:t xml:space="preserve">a </w:t>
      </w:r>
      <w:r w:rsidRPr="004560CB">
        <w:t>method of data analysis</w:t>
      </w:r>
      <w:r w:rsidR="00D5022D">
        <w:t>,</w:t>
      </w:r>
      <w:r w:rsidRPr="004560CB">
        <w:t xml:space="preserve"> focuses on </w:t>
      </w:r>
      <w:r w:rsidR="00464958">
        <w:t>unveiling</w:t>
      </w:r>
      <w:r w:rsidRPr="004560CB">
        <w:t xml:space="preserve"> insights and helps designers to structure information by categorising among common themes </w:t>
      </w:r>
      <w:r w:rsidRPr="004560CB">
        <w:fldChar w:fldCharType="begin"/>
      </w:r>
      <w:r w:rsidRPr="004560CB">
        <w:instrText xml:space="preserve"> ADDIN ZOTERO_ITEM CSL_CITATION {"citationID":"kYDrtxU9","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Pr="004560CB">
        <w:fldChar w:fldCharType="separate"/>
      </w:r>
      <w:r w:rsidRPr="004560CB">
        <w:rPr>
          <w:noProof/>
        </w:rPr>
        <w:t>(Martin &amp; Hanington, 2012)</w:t>
      </w:r>
      <w:r w:rsidRPr="004560CB">
        <w:fldChar w:fldCharType="end"/>
      </w:r>
      <w:r w:rsidRPr="004560CB">
        <w:t>.</w:t>
      </w:r>
      <w:r w:rsidR="00881074" w:rsidRPr="004560CB">
        <w:t xml:space="preserve"> </w:t>
      </w:r>
      <w:r w:rsidR="002F6235" w:rsidRPr="004560CB">
        <w:t xml:space="preserve">Insights and observations from user interviews are written down on individual </w:t>
      </w:r>
      <w:r w:rsidR="001911EE">
        <w:t>sticky-</w:t>
      </w:r>
      <w:r w:rsidR="002F6235" w:rsidRPr="004560CB">
        <w:t xml:space="preserve">notes and scattered </w:t>
      </w:r>
      <w:r w:rsidR="003D4A51" w:rsidRPr="004560CB">
        <w:t>in no specific order</w:t>
      </w:r>
      <w:r w:rsidR="002F6235" w:rsidRPr="004560CB">
        <w:t xml:space="preserve">. The </w:t>
      </w:r>
      <w:r w:rsidR="001911EE">
        <w:t>sticky-notes</w:t>
      </w:r>
      <w:r w:rsidR="002F6235" w:rsidRPr="004560CB">
        <w:t xml:space="preserve"> are then clustered by commonalities and themes</w:t>
      </w:r>
      <w:r w:rsidR="00556A92" w:rsidRPr="004560CB">
        <w:t>. These</w:t>
      </w:r>
      <w:r w:rsidR="002F6235" w:rsidRPr="004560CB">
        <w:t xml:space="preserve"> themes are not determined beforehand but arise through the process.</w:t>
      </w:r>
      <w:r w:rsidR="00224CAA" w:rsidRPr="004560CB">
        <w:t xml:space="preserve"> The themes can then be analysed and used to generate design opportunities and design issues that can be iterated upon</w:t>
      </w:r>
      <w:r w:rsidR="003D4A51" w:rsidRPr="004560CB">
        <w:t xml:space="preserve"> </w:t>
      </w:r>
      <w:r w:rsidR="003D4A51" w:rsidRPr="004560CB">
        <w:fldChar w:fldCharType="begin"/>
      </w:r>
      <w:r w:rsidR="003D4A51" w:rsidRPr="004560CB">
        <w:instrText xml:space="preserve"> ADDIN ZOTERO_ITEM CSL_CITATION {"citationID":"jca7o1ob","properties":{"formattedCitation":"(Beyer &amp; Holtzblatt, 1998)","plainCitation":"(Beyer &amp; Holtzblatt, 1998)","noteIndex":0},"citationItems":[{"id":680,"uris":["http://zotero.org/users/11020722/items/JJ8QETQI"],"itemData":{"id":680,"type":"book","call-number":"QA76.9.S88 B493 1998","event-place":"San Francisco, Calif","ISBN":"978-1-55860-411-7","language":"en","number-of-pages":"472","publisher":"Morgan Kaufmann","publisher-place":"San Francisco, Calif","source":"Library of Congress ISBN","title":"Contextual design: defining customer-centered systems","title-short":"Contextual design","author":[{"family":"Beyer","given":"Hugh"},{"family":"Holtzblatt","given":"Karen"}],"issued":{"date-parts":[["1998"]]}}}],"schema":"https://github.com/citation-style-language/schema/raw/master/csl-citation.json"} </w:instrText>
      </w:r>
      <w:r w:rsidR="003D4A51" w:rsidRPr="004560CB">
        <w:fldChar w:fldCharType="separate"/>
      </w:r>
      <w:r w:rsidR="003D4A51" w:rsidRPr="004560CB">
        <w:rPr>
          <w:noProof/>
        </w:rPr>
        <w:t>(Beyer &amp; Holtzblatt, 1998)</w:t>
      </w:r>
      <w:r w:rsidR="003D4A51" w:rsidRPr="004560CB">
        <w:fldChar w:fldCharType="end"/>
      </w:r>
      <w:r w:rsidR="00224CAA" w:rsidRPr="004560CB">
        <w:t>.</w:t>
      </w:r>
    </w:p>
    <w:p w14:paraId="6F1E70AC" w14:textId="77777777" w:rsidR="00657C1E" w:rsidRPr="004560CB" w:rsidRDefault="00657C1E" w:rsidP="008539A1">
      <w:pPr>
        <w:keepNext/>
      </w:pPr>
      <w:r w:rsidRPr="004560CB">
        <w:rPr>
          <w:noProof/>
          <w:lang w:eastAsia="en-GB"/>
        </w:rPr>
        <w:lastRenderedPageBreak/>
        <w:drawing>
          <wp:inline distT="0" distB="0" distL="0" distR="0" wp14:anchorId="0967A98E" wp14:editId="2C19909A">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4" cstate="screen">
                      <a:extLst>
                        <a:ext uri="{28A0092B-C50C-407E-A947-70E740481C1C}">
                          <a14:useLocalDpi xmlns:a14="http://schemas.microsoft.com/office/drawing/2010/main"/>
                        </a:ext>
                      </a:extLst>
                    </a:blip>
                    <a:stretch>
                      <a:fillRect/>
                    </a:stretch>
                  </pic:blipFill>
                  <pic:spPr>
                    <a:xfrm>
                      <a:off x="0" y="0"/>
                      <a:ext cx="4702175" cy="2244090"/>
                    </a:xfrm>
                    <a:prstGeom prst="rect">
                      <a:avLst/>
                    </a:prstGeom>
                  </pic:spPr>
                </pic:pic>
              </a:graphicData>
            </a:graphic>
          </wp:inline>
        </w:drawing>
      </w:r>
    </w:p>
    <w:p w14:paraId="67F46F73" w14:textId="06D9D1A8" w:rsidR="00657C1E" w:rsidRPr="004560CB" w:rsidRDefault="00657C1E" w:rsidP="00657C1E">
      <w:pPr>
        <w:pStyle w:val="Caption"/>
        <w:jc w:val="center"/>
        <w:rPr>
          <w:lang w:eastAsia="en-GB"/>
        </w:rPr>
      </w:pPr>
      <w:bookmarkStart w:id="42" w:name="_Ref133499680"/>
      <w:r w:rsidRPr="004560CB">
        <w:t xml:space="preserve">Figure </w:t>
      </w:r>
      <w:r w:rsidRPr="004560CB">
        <w:fldChar w:fldCharType="begin"/>
      </w:r>
      <w:r w:rsidRPr="004560CB">
        <w:instrText xml:space="preserve"> SEQ Figure \* ARABIC </w:instrText>
      </w:r>
      <w:r w:rsidRPr="004560CB">
        <w:fldChar w:fldCharType="separate"/>
      </w:r>
      <w:r w:rsidR="00355591">
        <w:rPr>
          <w:noProof/>
        </w:rPr>
        <w:t>7</w:t>
      </w:r>
      <w:r w:rsidRPr="004560CB">
        <w:fldChar w:fldCharType="end"/>
      </w:r>
      <w:bookmarkEnd w:id="42"/>
      <w:r w:rsidRPr="004560CB">
        <w:t xml:space="preserve">. Finished layout after applying the affinity diagram </w:t>
      </w:r>
      <w:r w:rsidR="00F544E3" w:rsidRPr="004560CB">
        <w:t>method.</w:t>
      </w:r>
      <w:r w:rsidR="00E97D25" w:rsidRPr="004560CB">
        <w:t xml:space="preserve"> Red </w:t>
      </w:r>
      <w:r w:rsidR="00DA3952">
        <w:t>sticky-notes</w:t>
      </w:r>
      <w:r w:rsidR="00E97D25" w:rsidRPr="004560CB">
        <w:t xml:space="preserve"> </w:t>
      </w:r>
      <w:r w:rsidR="000554A7" w:rsidRPr="004560CB">
        <w:t>consist of</w:t>
      </w:r>
      <w:r w:rsidR="00E97D25" w:rsidRPr="004560CB">
        <w:t xml:space="preserve"> raw data</w:t>
      </w:r>
      <w:r w:rsidR="004B2890" w:rsidRPr="004560CB">
        <w:t>,</w:t>
      </w:r>
      <w:r w:rsidR="00E97D25" w:rsidRPr="004560CB">
        <w:t xml:space="preserve"> and green</w:t>
      </w:r>
      <w:r w:rsidR="006772CD" w:rsidRPr="004560CB">
        <w:t xml:space="preserve"> </w:t>
      </w:r>
      <w:r w:rsidR="00DA3952">
        <w:t>sticky-notes</w:t>
      </w:r>
      <w:r w:rsidR="00E97D25" w:rsidRPr="004560CB">
        <w:t xml:space="preserve"> are generated insights.</w:t>
      </w:r>
    </w:p>
    <w:p w14:paraId="72E0667D" w14:textId="23D3FA74" w:rsidR="00F317B3" w:rsidRDefault="00657C1E" w:rsidP="00657C1E">
      <w:r w:rsidRPr="004560CB">
        <w:rPr>
          <w:lang w:eastAsia="en-GB"/>
        </w:rPr>
        <w:t xml:space="preserve">After taking notes, analysing, and condensing the raw data to manageable insights through the affinity </w:t>
      </w:r>
      <w:r w:rsidRPr="004560CB">
        <w:t>diagram (</w:t>
      </w:r>
      <w:r w:rsidR="00F544E3" w:rsidRPr="004560CB">
        <w:fldChar w:fldCharType="begin"/>
      </w:r>
      <w:r w:rsidR="00F544E3" w:rsidRPr="004560CB">
        <w:instrText xml:space="preserve"> REF _Ref133499680 \h </w:instrText>
      </w:r>
      <w:r w:rsidR="00F544E3" w:rsidRPr="004560CB">
        <w:fldChar w:fldCharType="separate"/>
      </w:r>
      <w:r w:rsidR="00355591" w:rsidRPr="004560CB">
        <w:t xml:space="preserve">Figure </w:t>
      </w:r>
      <w:r w:rsidR="00355591">
        <w:rPr>
          <w:noProof/>
        </w:rPr>
        <w:t>7</w:t>
      </w:r>
      <w:r w:rsidR="00F544E3" w:rsidRPr="004560CB">
        <w:fldChar w:fldCharType="end"/>
      </w:r>
      <w:r w:rsidRPr="004560CB">
        <w:t xml:space="preserve">), seven themes could be identified: </w:t>
      </w:r>
    </w:p>
    <w:p w14:paraId="62C34DC0" w14:textId="77777777" w:rsidR="00F317B3" w:rsidRDefault="00657C1E" w:rsidP="00F317B3">
      <w:pPr>
        <w:pStyle w:val="ListParagraph"/>
        <w:numPr>
          <w:ilvl w:val="0"/>
          <w:numId w:val="46"/>
        </w:numPr>
        <w:rPr>
          <w:lang w:eastAsia="en-GB"/>
        </w:rPr>
      </w:pPr>
      <w:r w:rsidRPr="00F317B3">
        <w:rPr>
          <w:i/>
          <w:iCs/>
        </w:rPr>
        <w:t>Data &amp; Input</w:t>
      </w:r>
    </w:p>
    <w:p w14:paraId="1F314A2A" w14:textId="77777777" w:rsidR="00F317B3" w:rsidRDefault="00657C1E" w:rsidP="00F317B3">
      <w:pPr>
        <w:pStyle w:val="ListParagraph"/>
        <w:numPr>
          <w:ilvl w:val="0"/>
          <w:numId w:val="46"/>
        </w:numPr>
        <w:rPr>
          <w:lang w:eastAsia="en-GB"/>
        </w:rPr>
      </w:pPr>
      <w:r w:rsidRPr="00F317B3">
        <w:rPr>
          <w:i/>
          <w:iCs/>
        </w:rPr>
        <w:t>Purpose of the Overview</w:t>
      </w:r>
    </w:p>
    <w:p w14:paraId="45E5E22F" w14:textId="77777777" w:rsidR="00F317B3" w:rsidRDefault="00657C1E" w:rsidP="00F317B3">
      <w:pPr>
        <w:pStyle w:val="ListParagraph"/>
        <w:numPr>
          <w:ilvl w:val="0"/>
          <w:numId w:val="46"/>
        </w:numPr>
        <w:rPr>
          <w:lang w:eastAsia="en-GB"/>
        </w:rPr>
      </w:pPr>
      <w:r w:rsidRPr="00F317B3">
        <w:rPr>
          <w:i/>
          <w:iCs/>
        </w:rPr>
        <w:t>Finding Information</w:t>
      </w:r>
    </w:p>
    <w:p w14:paraId="19BF8974" w14:textId="77777777" w:rsidR="00F317B3" w:rsidRDefault="00657C1E" w:rsidP="00F317B3">
      <w:pPr>
        <w:pStyle w:val="ListParagraph"/>
        <w:numPr>
          <w:ilvl w:val="0"/>
          <w:numId w:val="46"/>
        </w:numPr>
        <w:rPr>
          <w:lang w:eastAsia="en-GB"/>
        </w:rPr>
      </w:pPr>
      <w:r w:rsidRPr="00F317B3">
        <w:rPr>
          <w:i/>
          <w:iCs/>
        </w:rPr>
        <w:t>Issues &amp; Problems</w:t>
      </w:r>
    </w:p>
    <w:p w14:paraId="2820D539" w14:textId="77777777" w:rsidR="00F317B3" w:rsidRDefault="00657C1E" w:rsidP="00F317B3">
      <w:pPr>
        <w:pStyle w:val="ListParagraph"/>
        <w:numPr>
          <w:ilvl w:val="0"/>
          <w:numId w:val="46"/>
        </w:numPr>
        <w:rPr>
          <w:lang w:eastAsia="en-GB"/>
        </w:rPr>
      </w:pPr>
      <w:r w:rsidRPr="00F317B3">
        <w:rPr>
          <w:i/>
          <w:iCs/>
        </w:rPr>
        <w:t>Governance</w:t>
      </w:r>
      <w:r w:rsidR="008A4C82" w:rsidRPr="00F317B3">
        <w:rPr>
          <w:i/>
          <w:iCs/>
        </w:rPr>
        <w:t xml:space="preserve"> &amp; Ethics</w:t>
      </w:r>
    </w:p>
    <w:p w14:paraId="252A9BB9" w14:textId="77777777" w:rsidR="00F317B3" w:rsidRDefault="00657C1E" w:rsidP="00F317B3">
      <w:pPr>
        <w:pStyle w:val="ListParagraph"/>
        <w:numPr>
          <w:ilvl w:val="0"/>
          <w:numId w:val="46"/>
        </w:numPr>
        <w:rPr>
          <w:lang w:eastAsia="en-GB"/>
        </w:rPr>
      </w:pPr>
      <w:r w:rsidRPr="00F317B3">
        <w:rPr>
          <w:i/>
          <w:iCs/>
        </w:rPr>
        <w:t>Previous Mappings</w:t>
      </w:r>
    </w:p>
    <w:p w14:paraId="75B867DA" w14:textId="4D648AB8" w:rsidR="00F317B3" w:rsidRDefault="00657C1E" w:rsidP="00F317B3">
      <w:pPr>
        <w:pStyle w:val="ListParagraph"/>
        <w:numPr>
          <w:ilvl w:val="0"/>
          <w:numId w:val="46"/>
        </w:numPr>
        <w:rPr>
          <w:lang w:eastAsia="en-GB"/>
        </w:rPr>
      </w:pPr>
      <w:r w:rsidRPr="00F317B3">
        <w:rPr>
          <w:i/>
          <w:iCs/>
          <w:lang w:eastAsia="en-GB"/>
        </w:rPr>
        <w:t>Practicalities</w:t>
      </w:r>
      <w:r w:rsidRPr="004560CB">
        <w:rPr>
          <w:lang w:eastAsia="en-GB"/>
        </w:rPr>
        <w:t>.</w:t>
      </w:r>
    </w:p>
    <w:p w14:paraId="4EE96CFD" w14:textId="21E8A96C" w:rsidR="00657C1E" w:rsidRPr="004560CB" w:rsidRDefault="00657C1E" w:rsidP="00657C1E">
      <w:pPr>
        <w:rPr>
          <w:rFonts w:ascii="Times New Roman" w:hAnsi="Times New Roman"/>
          <w:lang w:eastAsia="en-GB"/>
        </w:rPr>
      </w:pPr>
      <w:r w:rsidRPr="004560CB">
        <w:rPr>
          <w:lang w:eastAsia="en-GB"/>
        </w:rPr>
        <w:t>Some themes were large enough to be divided further into sub-themes which will be expanded upon later. All insights</w:t>
      </w:r>
      <w:r w:rsidR="003707C8" w:rsidRPr="004560CB">
        <w:rPr>
          <w:lang w:eastAsia="en-GB"/>
        </w:rPr>
        <w:t xml:space="preserve"> gained through this process</w:t>
      </w:r>
      <w:r w:rsidRPr="004560CB">
        <w:rPr>
          <w:lang w:eastAsia="en-GB"/>
        </w:rPr>
        <w:t xml:space="preserve"> </w:t>
      </w:r>
      <w:r w:rsidR="003707C8" w:rsidRPr="004560CB">
        <w:rPr>
          <w:lang w:eastAsia="en-GB"/>
        </w:rPr>
        <w:t>do</w:t>
      </w:r>
      <w:r w:rsidRPr="004560CB">
        <w:rPr>
          <w:lang w:eastAsia="en-GB"/>
        </w:rPr>
        <w:t xml:space="preserve"> not</w:t>
      </w:r>
      <w:r w:rsidR="003707C8" w:rsidRPr="004560CB">
        <w:rPr>
          <w:lang w:eastAsia="en-GB"/>
        </w:rPr>
        <w:t xml:space="preserve"> necessarily</w:t>
      </w:r>
      <w:r w:rsidRPr="004560CB">
        <w:rPr>
          <w:lang w:eastAsia="en-GB"/>
        </w:rPr>
        <w:t xml:space="preserve"> </w:t>
      </w:r>
      <w:r w:rsidR="003707C8" w:rsidRPr="004560CB">
        <w:rPr>
          <w:lang w:eastAsia="en-GB"/>
        </w:rPr>
        <w:t>fit</w:t>
      </w:r>
      <w:r w:rsidRPr="004560CB">
        <w:rPr>
          <w:lang w:eastAsia="en-GB"/>
        </w:rPr>
        <w:t xml:space="preserve"> </w:t>
      </w:r>
      <w:r w:rsidR="003707C8" w:rsidRPr="004560CB">
        <w:rPr>
          <w:lang w:eastAsia="en-GB"/>
        </w:rPr>
        <w:t>within this project's scope</w:t>
      </w:r>
      <w:r w:rsidRPr="004560CB">
        <w:rPr>
          <w:lang w:eastAsia="en-GB"/>
        </w:rPr>
        <w:t xml:space="preserve"> but provide a richer understanding of the context in which the project is situated and will be presented as such. The design opportunities and insights gained from this exercise and learnings from the literature inform the later sketching, designing, and prototyping stages.</w:t>
      </w:r>
    </w:p>
    <w:p w14:paraId="02F73180" w14:textId="1E566482" w:rsidR="000D4BCC" w:rsidRDefault="00657C1E" w:rsidP="000D4BCC">
      <w:pPr>
        <w:pStyle w:val="Heading3"/>
        <w:rPr>
          <w:lang w:eastAsia="en-GB"/>
        </w:rPr>
      </w:pPr>
      <w:bookmarkStart w:id="43" w:name="_Toc135132566"/>
      <w:r w:rsidRPr="004560CB">
        <w:rPr>
          <w:lang w:eastAsia="en-GB"/>
        </w:rPr>
        <w:t>Results from interviews</w:t>
      </w:r>
      <w:bookmarkEnd w:id="43"/>
    </w:p>
    <w:p w14:paraId="3D27C7AB" w14:textId="62EF3AAA" w:rsidR="00F1484C" w:rsidRDefault="00CA5E16" w:rsidP="00375790">
      <w:r>
        <w:t xml:space="preserve">The following tables </w:t>
      </w:r>
      <w:r w:rsidR="005C7113">
        <w:t>show</w:t>
      </w:r>
      <w:r>
        <w:t xml:space="preserve"> the results from user interviews, sub-headings are </w:t>
      </w:r>
      <w:r w:rsidR="002537C6">
        <w:t>organised</w:t>
      </w:r>
      <w:r>
        <w:t xml:space="preserve"> horisontally and insights vertically.</w:t>
      </w:r>
    </w:p>
    <w:p w14:paraId="1E2BE707" w14:textId="4AF3B0D9" w:rsidR="00375790" w:rsidRDefault="00375790" w:rsidP="00375790">
      <w:r w:rsidRPr="004560CB">
        <w:t xml:space="preserve">The insights gained from </w:t>
      </w:r>
      <w:r w:rsidRPr="004560CB">
        <w:rPr>
          <w:i/>
          <w:iCs/>
        </w:rPr>
        <w:t>Data &amp; Input</w:t>
      </w:r>
      <w:r w:rsidRPr="004560CB">
        <w:t xml:space="preserve"> are technical and inform the design space accordingly. Therefore, they are framed as questions rather than straightforward observations. </w:t>
      </w:r>
      <w:r w:rsidRPr="004560CB">
        <w:rPr>
          <w:i/>
          <w:iCs/>
        </w:rPr>
        <w:t>Data &amp; Input</w:t>
      </w:r>
      <w:r w:rsidRPr="004560CB">
        <w:t xml:space="preserve"> can be divided into four sub-headings</w:t>
      </w:r>
      <w:r w:rsidR="00243433">
        <w:t xml:space="preserve">, </w:t>
      </w:r>
      <w:r w:rsidR="00243433" w:rsidRPr="00243433">
        <w:rPr>
          <w:i/>
          <w:iCs/>
        </w:rPr>
        <w:t>context and connectivity</w:t>
      </w:r>
      <w:r w:rsidR="00243433">
        <w:t xml:space="preserve">, </w:t>
      </w:r>
      <w:r w:rsidR="00243433" w:rsidRPr="00243433">
        <w:rPr>
          <w:i/>
          <w:iCs/>
        </w:rPr>
        <w:t>user information</w:t>
      </w:r>
      <w:r w:rsidR="00243433">
        <w:t xml:space="preserve">, </w:t>
      </w:r>
      <w:r w:rsidR="00243433" w:rsidRPr="00243433">
        <w:rPr>
          <w:i/>
          <w:iCs/>
        </w:rPr>
        <w:t>solution specifics</w:t>
      </w:r>
      <w:r w:rsidR="00243433">
        <w:t xml:space="preserve"> and </w:t>
      </w:r>
      <w:r w:rsidR="00243433" w:rsidRPr="00243433">
        <w:rPr>
          <w:i/>
          <w:iCs/>
        </w:rPr>
        <w:t>interactions</w:t>
      </w:r>
      <w:r w:rsidRPr="004560CB">
        <w:t xml:space="preserve"> (</w:t>
      </w:r>
      <w:r w:rsidRPr="004560CB">
        <w:fldChar w:fldCharType="begin"/>
      </w:r>
      <w:r w:rsidRPr="004560CB">
        <w:instrText xml:space="preserve"> REF _Ref134017650 \h </w:instrText>
      </w:r>
      <w:r w:rsidRPr="004560CB">
        <w:fldChar w:fldCharType="separate"/>
      </w:r>
      <w:r w:rsidR="00355591" w:rsidRPr="004560CB">
        <w:t xml:space="preserve">Table </w:t>
      </w:r>
      <w:r w:rsidR="00355591">
        <w:rPr>
          <w:noProof/>
        </w:rPr>
        <w:t>2</w:t>
      </w:r>
      <w:r w:rsidRPr="004560CB">
        <w:fldChar w:fldCharType="end"/>
      </w:r>
      <w:r w:rsidRPr="004560CB">
        <w:t>).</w:t>
      </w:r>
    </w:p>
    <w:p w14:paraId="00D727D0" w14:textId="77777777" w:rsidR="00D5022D" w:rsidRPr="004560CB" w:rsidRDefault="00D5022D" w:rsidP="00375790">
      <w:pPr>
        <w:rPr>
          <w:lang w:eastAsia="en-GB"/>
        </w:rPr>
      </w:pPr>
    </w:p>
    <w:tbl>
      <w:tblPr>
        <w:tblStyle w:val="TableGrid"/>
        <w:tblW w:w="0" w:type="auto"/>
        <w:jc w:val="center"/>
        <w:tblLook w:val="04A0" w:firstRow="1" w:lastRow="0" w:firstColumn="1" w:lastColumn="0" w:noHBand="0" w:noVBand="1"/>
      </w:tblPr>
      <w:tblGrid>
        <w:gridCol w:w="1848"/>
        <w:gridCol w:w="1849"/>
        <w:gridCol w:w="1849"/>
        <w:gridCol w:w="1849"/>
      </w:tblGrid>
      <w:tr w:rsidR="00185670" w:rsidRPr="004560CB" w14:paraId="6F280B18" w14:textId="77777777" w:rsidTr="00A62147">
        <w:trPr>
          <w:cantSplit/>
          <w:jc w:val="center"/>
        </w:trPr>
        <w:tc>
          <w:tcPr>
            <w:tcW w:w="1848" w:type="dxa"/>
          </w:tcPr>
          <w:p w14:paraId="22983075" w14:textId="68B28149" w:rsidR="00185670" w:rsidRPr="004560CB" w:rsidRDefault="00185670" w:rsidP="00185670">
            <w:pPr>
              <w:jc w:val="left"/>
              <w:rPr>
                <w:b/>
                <w:bCs/>
              </w:rPr>
            </w:pPr>
            <w:r w:rsidRPr="004560CB">
              <w:rPr>
                <w:b/>
                <w:bCs/>
              </w:rPr>
              <w:lastRenderedPageBreak/>
              <w:t>Context &amp; Connectivity</w:t>
            </w:r>
          </w:p>
        </w:tc>
        <w:tc>
          <w:tcPr>
            <w:tcW w:w="1849" w:type="dxa"/>
          </w:tcPr>
          <w:p w14:paraId="4387BC17" w14:textId="081E383B" w:rsidR="00185670" w:rsidRPr="004560CB" w:rsidRDefault="00185670" w:rsidP="00185670">
            <w:pPr>
              <w:jc w:val="left"/>
              <w:rPr>
                <w:b/>
                <w:bCs/>
              </w:rPr>
            </w:pPr>
            <w:r w:rsidRPr="004560CB">
              <w:rPr>
                <w:b/>
                <w:bCs/>
              </w:rPr>
              <w:t>User Information</w:t>
            </w:r>
          </w:p>
        </w:tc>
        <w:tc>
          <w:tcPr>
            <w:tcW w:w="1849" w:type="dxa"/>
          </w:tcPr>
          <w:p w14:paraId="4947920D" w14:textId="2DCF456D" w:rsidR="00185670" w:rsidRPr="004560CB" w:rsidRDefault="00185670" w:rsidP="00185670">
            <w:pPr>
              <w:jc w:val="left"/>
              <w:rPr>
                <w:b/>
                <w:bCs/>
              </w:rPr>
            </w:pPr>
            <w:r w:rsidRPr="004560CB">
              <w:rPr>
                <w:b/>
                <w:bCs/>
              </w:rPr>
              <w:t>Solution Specifics</w:t>
            </w:r>
          </w:p>
        </w:tc>
        <w:tc>
          <w:tcPr>
            <w:tcW w:w="1849" w:type="dxa"/>
          </w:tcPr>
          <w:p w14:paraId="59BAD270" w14:textId="73A72FBF" w:rsidR="00185670" w:rsidRPr="004560CB" w:rsidRDefault="00185670" w:rsidP="00185670">
            <w:pPr>
              <w:jc w:val="left"/>
              <w:rPr>
                <w:b/>
                <w:bCs/>
              </w:rPr>
            </w:pPr>
            <w:r w:rsidRPr="004560CB">
              <w:rPr>
                <w:b/>
                <w:bCs/>
              </w:rPr>
              <w:t>Interactions</w:t>
            </w:r>
          </w:p>
        </w:tc>
      </w:tr>
      <w:tr w:rsidR="00185670" w:rsidRPr="004560CB" w14:paraId="79A39DFA" w14:textId="77777777" w:rsidTr="00444614">
        <w:trPr>
          <w:jc w:val="center"/>
        </w:trPr>
        <w:tc>
          <w:tcPr>
            <w:tcW w:w="1848" w:type="dxa"/>
          </w:tcPr>
          <w:p w14:paraId="6E3E93F3" w14:textId="22406B70" w:rsidR="00185670" w:rsidRPr="004560CB" w:rsidRDefault="00185670" w:rsidP="00872F19">
            <w:pPr>
              <w:jc w:val="left"/>
              <w:rPr>
                <w:sz w:val="18"/>
                <w:szCs w:val="18"/>
              </w:rPr>
            </w:pPr>
            <w:r w:rsidRPr="004560CB">
              <w:rPr>
                <w:sz w:val="18"/>
                <w:szCs w:val="18"/>
              </w:rPr>
              <w:t>How do multiple solutions work together in a process, is it linear, circular, or iterative?</w:t>
            </w:r>
          </w:p>
        </w:tc>
        <w:tc>
          <w:tcPr>
            <w:tcW w:w="1849" w:type="dxa"/>
          </w:tcPr>
          <w:p w14:paraId="71BEB168" w14:textId="4A10A857" w:rsidR="00185670" w:rsidRPr="004560CB" w:rsidRDefault="00872F19" w:rsidP="00872F19">
            <w:pPr>
              <w:jc w:val="left"/>
              <w:rPr>
                <w:sz w:val="18"/>
                <w:szCs w:val="18"/>
              </w:rPr>
            </w:pPr>
            <w:r w:rsidRPr="004560CB">
              <w:rPr>
                <w:sz w:val="18"/>
                <w:szCs w:val="18"/>
              </w:rPr>
              <w:t>Who are the primary users of the solution, what roles use it, and who is the solution owner?</w:t>
            </w:r>
          </w:p>
        </w:tc>
        <w:tc>
          <w:tcPr>
            <w:tcW w:w="1849" w:type="dxa"/>
          </w:tcPr>
          <w:p w14:paraId="3BA8E4C8" w14:textId="00329238" w:rsidR="00185670" w:rsidRPr="004560CB" w:rsidRDefault="00715ED8" w:rsidP="00715ED8">
            <w:pPr>
              <w:jc w:val="left"/>
              <w:rPr>
                <w:color w:val="000000"/>
                <w:sz w:val="18"/>
                <w:szCs w:val="18"/>
              </w:rPr>
            </w:pPr>
            <w:r w:rsidRPr="004560CB">
              <w:rPr>
                <w:color w:val="000000"/>
                <w:sz w:val="18"/>
                <w:szCs w:val="18"/>
              </w:rPr>
              <w:t>What is the primary function and purpose of the solution?</w:t>
            </w:r>
          </w:p>
        </w:tc>
        <w:tc>
          <w:tcPr>
            <w:tcW w:w="1849" w:type="dxa"/>
          </w:tcPr>
          <w:p w14:paraId="595DAC30" w14:textId="7A6D91F5" w:rsidR="00185670" w:rsidRPr="004560CB" w:rsidRDefault="00715ED8" w:rsidP="00715ED8">
            <w:pPr>
              <w:jc w:val="left"/>
              <w:rPr>
                <w:color w:val="000000"/>
                <w:sz w:val="18"/>
                <w:szCs w:val="18"/>
              </w:rPr>
            </w:pPr>
            <w:r w:rsidRPr="004560CB">
              <w:rPr>
                <w:color w:val="000000"/>
                <w:sz w:val="18"/>
                <w:szCs w:val="18"/>
              </w:rPr>
              <w:t>Several users used the analogy of “zooming” in and out when discussing interacting with the mapping.</w:t>
            </w:r>
          </w:p>
        </w:tc>
      </w:tr>
      <w:tr w:rsidR="00185670" w:rsidRPr="004560CB" w14:paraId="3EAFD697" w14:textId="77777777" w:rsidTr="00444614">
        <w:trPr>
          <w:jc w:val="center"/>
        </w:trPr>
        <w:tc>
          <w:tcPr>
            <w:tcW w:w="1848" w:type="dxa"/>
          </w:tcPr>
          <w:p w14:paraId="14F07948" w14:textId="504FD8E3" w:rsidR="00185670" w:rsidRPr="004560CB" w:rsidRDefault="00185670" w:rsidP="00872F19">
            <w:pPr>
              <w:jc w:val="left"/>
              <w:rPr>
                <w:sz w:val="18"/>
                <w:szCs w:val="18"/>
              </w:rPr>
            </w:pPr>
            <w:r w:rsidRPr="004560CB">
              <w:rPr>
                <w:sz w:val="18"/>
                <w:szCs w:val="18"/>
              </w:rPr>
              <w:t>How does data flow between solutions, and what type of data is it?</w:t>
            </w:r>
          </w:p>
        </w:tc>
        <w:tc>
          <w:tcPr>
            <w:tcW w:w="1849" w:type="dxa"/>
          </w:tcPr>
          <w:p w14:paraId="68698390" w14:textId="592980F6" w:rsidR="00185670" w:rsidRPr="004560CB" w:rsidRDefault="00872F19" w:rsidP="00872F19">
            <w:pPr>
              <w:jc w:val="left"/>
              <w:rPr>
                <w:sz w:val="18"/>
                <w:szCs w:val="18"/>
              </w:rPr>
            </w:pPr>
            <w:r w:rsidRPr="004560CB">
              <w:rPr>
                <w:sz w:val="18"/>
                <w:szCs w:val="18"/>
              </w:rPr>
              <w:t>What is the primary function of a specific role within the solution, and what is its expected outcome?</w:t>
            </w:r>
          </w:p>
        </w:tc>
        <w:tc>
          <w:tcPr>
            <w:tcW w:w="1849" w:type="dxa"/>
          </w:tcPr>
          <w:p w14:paraId="32E9254C" w14:textId="57E34A13" w:rsidR="00185670" w:rsidRPr="004560CB" w:rsidRDefault="00715ED8" w:rsidP="00715ED8">
            <w:pPr>
              <w:jc w:val="left"/>
              <w:rPr>
                <w:color w:val="000000"/>
                <w:sz w:val="18"/>
                <w:szCs w:val="18"/>
              </w:rPr>
            </w:pPr>
            <w:r w:rsidRPr="004560CB">
              <w:rPr>
                <w:color w:val="000000"/>
                <w:sz w:val="18"/>
                <w:szCs w:val="18"/>
              </w:rPr>
              <w:t>What types of workflows and problems does the solution solve?</w:t>
            </w:r>
          </w:p>
        </w:tc>
        <w:tc>
          <w:tcPr>
            <w:tcW w:w="1849" w:type="dxa"/>
          </w:tcPr>
          <w:p w14:paraId="3548A35C" w14:textId="44A2BC79" w:rsidR="00185670" w:rsidRPr="004560CB" w:rsidRDefault="00715ED8" w:rsidP="00715ED8">
            <w:pPr>
              <w:jc w:val="left"/>
              <w:rPr>
                <w:color w:val="000000"/>
                <w:sz w:val="18"/>
                <w:szCs w:val="18"/>
              </w:rPr>
            </w:pPr>
            <w:r w:rsidRPr="004560CB">
              <w:rPr>
                <w:color w:val="000000"/>
                <w:sz w:val="18"/>
                <w:szCs w:val="18"/>
              </w:rPr>
              <w:t xml:space="preserve">The data displayed should not be from a technical perspective, </w:t>
            </w:r>
            <w:r w:rsidR="00A75FE3" w:rsidRPr="004560CB">
              <w:rPr>
                <w:color w:val="000000"/>
                <w:sz w:val="18"/>
                <w:szCs w:val="18"/>
              </w:rPr>
              <w:t>e.g.,</w:t>
            </w:r>
            <w:r w:rsidRPr="004560CB">
              <w:rPr>
                <w:color w:val="000000"/>
                <w:sz w:val="18"/>
                <w:szCs w:val="18"/>
              </w:rPr>
              <w:t xml:space="preserve"> usage statistics or business goals and costs.</w:t>
            </w:r>
          </w:p>
        </w:tc>
      </w:tr>
      <w:tr w:rsidR="00185670" w:rsidRPr="004560CB" w14:paraId="0B6C4A7E" w14:textId="77777777" w:rsidTr="00444614">
        <w:trPr>
          <w:jc w:val="center"/>
        </w:trPr>
        <w:tc>
          <w:tcPr>
            <w:tcW w:w="1848" w:type="dxa"/>
          </w:tcPr>
          <w:p w14:paraId="7AC83458" w14:textId="6EBC7E8D" w:rsidR="00185670" w:rsidRPr="004560CB" w:rsidRDefault="00185670" w:rsidP="00872F19">
            <w:pPr>
              <w:jc w:val="left"/>
              <w:rPr>
                <w:sz w:val="18"/>
                <w:szCs w:val="18"/>
              </w:rPr>
            </w:pPr>
            <w:r w:rsidRPr="004560CB">
              <w:rPr>
                <w:sz w:val="18"/>
                <w:szCs w:val="18"/>
              </w:rPr>
              <w:t>What is the context of the solution, and where does it feed data?</w:t>
            </w:r>
          </w:p>
        </w:tc>
        <w:tc>
          <w:tcPr>
            <w:tcW w:w="1849" w:type="dxa"/>
          </w:tcPr>
          <w:p w14:paraId="6D8D1DD6" w14:textId="56A707C4" w:rsidR="00185670" w:rsidRPr="004560CB" w:rsidRDefault="00872F19" w:rsidP="00872F19">
            <w:pPr>
              <w:jc w:val="left"/>
              <w:rPr>
                <w:sz w:val="18"/>
                <w:szCs w:val="18"/>
              </w:rPr>
            </w:pPr>
            <w:r w:rsidRPr="004560CB">
              <w:rPr>
                <w:sz w:val="18"/>
                <w:szCs w:val="18"/>
              </w:rPr>
              <w:t>What does the user's workflow look like within the solution process from start to finish?</w:t>
            </w:r>
          </w:p>
        </w:tc>
        <w:tc>
          <w:tcPr>
            <w:tcW w:w="1849" w:type="dxa"/>
          </w:tcPr>
          <w:p w14:paraId="59BE7CF9" w14:textId="0710F46A" w:rsidR="00185670" w:rsidRPr="004560CB" w:rsidRDefault="00715ED8" w:rsidP="00715ED8">
            <w:pPr>
              <w:jc w:val="left"/>
              <w:rPr>
                <w:color w:val="000000"/>
                <w:sz w:val="18"/>
                <w:szCs w:val="18"/>
              </w:rPr>
            </w:pPr>
            <w:r w:rsidRPr="004560CB">
              <w:rPr>
                <w:color w:val="000000"/>
                <w:sz w:val="18"/>
                <w:szCs w:val="18"/>
              </w:rPr>
              <w:t>What types of data are handled within the solution?</w:t>
            </w:r>
          </w:p>
        </w:tc>
        <w:tc>
          <w:tcPr>
            <w:tcW w:w="1849" w:type="dxa"/>
          </w:tcPr>
          <w:p w14:paraId="7BCD3B63" w14:textId="282E0BE0" w:rsidR="00185670" w:rsidRPr="004560CB" w:rsidRDefault="00715ED8" w:rsidP="00715ED8">
            <w:pPr>
              <w:jc w:val="left"/>
              <w:rPr>
                <w:color w:val="000000"/>
                <w:sz w:val="18"/>
                <w:szCs w:val="18"/>
              </w:rPr>
            </w:pPr>
            <w:r w:rsidRPr="004560CB">
              <w:rPr>
                <w:color w:val="000000"/>
                <w:sz w:val="18"/>
                <w:szCs w:val="18"/>
              </w:rPr>
              <w:t>The system should allow for flexibility in interaction and input to enforce a greater sense of ownership in interaction.</w:t>
            </w:r>
          </w:p>
        </w:tc>
      </w:tr>
      <w:tr w:rsidR="00185670" w:rsidRPr="004560CB" w14:paraId="79F2FF7E" w14:textId="77777777" w:rsidTr="00444614">
        <w:trPr>
          <w:jc w:val="center"/>
        </w:trPr>
        <w:tc>
          <w:tcPr>
            <w:tcW w:w="1848" w:type="dxa"/>
          </w:tcPr>
          <w:p w14:paraId="29D2C690" w14:textId="692C8FD0" w:rsidR="00185670" w:rsidRPr="004560CB" w:rsidRDefault="00185670" w:rsidP="00872F19">
            <w:pPr>
              <w:jc w:val="left"/>
              <w:rPr>
                <w:sz w:val="18"/>
                <w:szCs w:val="18"/>
              </w:rPr>
            </w:pPr>
            <w:r w:rsidRPr="004560CB">
              <w:rPr>
                <w:sz w:val="18"/>
                <w:szCs w:val="18"/>
              </w:rPr>
              <w:t>What tools or processes share data?</w:t>
            </w:r>
          </w:p>
        </w:tc>
        <w:tc>
          <w:tcPr>
            <w:tcW w:w="1849" w:type="dxa"/>
          </w:tcPr>
          <w:p w14:paraId="16184A19" w14:textId="540B5117" w:rsidR="00185670" w:rsidRPr="004560CB" w:rsidRDefault="00872F19" w:rsidP="00872F19">
            <w:pPr>
              <w:jc w:val="left"/>
              <w:rPr>
                <w:sz w:val="18"/>
                <w:szCs w:val="18"/>
              </w:rPr>
            </w:pPr>
            <w:r w:rsidRPr="004560CB">
              <w:rPr>
                <w:sz w:val="18"/>
                <w:szCs w:val="18"/>
              </w:rPr>
              <w:t>What other tools do the users use within the process?</w:t>
            </w:r>
          </w:p>
        </w:tc>
        <w:tc>
          <w:tcPr>
            <w:tcW w:w="1849" w:type="dxa"/>
          </w:tcPr>
          <w:p w14:paraId="3CDF5502" w14:textId="041A4DC1" w:rsidR="00185670" w:rsidRPr="004560CB" w:rsidRDefault="00185670" w:rsidP="00715ED8">
            <w:pPr>
              <w:jc w:val="left"/>
              <w:rPr>
                <w:rFonts w:ascii="Times New Roman" w:hAnsi="Times New Roman"/>
                <w:sz w:val="18"/>
                <w:szCs w:val="18"/>
              </w:rPr>
            </w:pPr>
          </w:p>
        </w:tc>
        <w:tc>
          <w:tcPr>
            <w:tcW w:w="1849" w:type="dxa"/>
          </w:tcPr>
          <w:p w14:paraId="5ECD02D8" w14:textId="76DEF0C5" w:rsidR="00185670" w:rsidRPr="004560CB" w:rsidRDefault="00715ED8" w:rsidP="000D4BCC">
            <w:pPr>
              <w:keepNext/>
              <w:jc w:val="left"/>
              <w:rPr>
                <w:color w:val="000000"/>
                <w:sz w:val="18"/>
                <w:szCs w:val="18"/>
              </w:rPr>
            </w:pPr>
            <w:r w:rsidRPr="004560CB">
              <w:rPr>
                <w:color w:val="000000"/>
                <w:sz w:val="18"/>
                <w:szCs w:val="18"/>
              </w:rPr>
              <w:t>Animations could augment and enforce certain overview aspects, e.g., data flow between solutions.</w:t>
            </w:r>
          </w:p>
        </w:tc>
      </w:tr>
    </w:tbl>
    <w:p w14:paraId="415E4495" w14:textId="1348AB50" w:rsidR="00185670" w:rsidRPr="004560CB" w:rsidRDefault="000D4BCC" w:rsidP="000D4BCC">
      <w:pPr>
        <w:pStyle w:val="Caption"/>
        <w:jc w:val="center"/>
        <w:rPr>
          <w:rFonts w:ascii="Times New Roman" w:hAnsi="Times New Roman"/>
        </w:rPr>
      </w:pPr>
      <w:bookmarkStart w:id="44" w:name="_Ref134017650"/>
      <w:r w:rsidRPr="004560CB">
        <w:t xml:space="preserve">Table </w:t>
      </w:r>
      <w:r w:rsidR="00F64AD4">
        <w:fldChar w:fldCharType="begin"/>
      </w:r>
      <w:r w:rsidR="00F64AD4">
        <w:instrText xml:space="preserve"> SEQ Table \* ARABIC </w:instrText>
      </w:r>
      <w:r w:rsidR="00F64AD4">
        <w:fldChar w:fldCharType="separate"/>
      </w:r>
      <w:r w:rsidR="00355591">
        <w:rPr>
          <w:noProof/>
        </w:rPr>
        <w:t>2</w:t>
      </w:r>
      <w:r w:rsidR="00F64AD4">
        <w:fldChar w:fldCharType="end"/>
      </w:r>
      <w:bookmarkEnd w:id="44"/>
      <w:r w:rsidRPr="004560CB">
        <w:t>. Data &amp; Input</w:t>
      </w:r>
      <w:r w:rsidR="007D0B37" w:rsidRPr="004560CB">
        <w:t>.</w:t>
      </w:r>
    </w:p>
    <w:p w14:paraId="77015965" w14:textId="125DB58B" w:rsidR="007C77A4" w:rsidRDefault="00620CD9" w:rsidP="00651F2C">
      <w:r w:rsidRPr="004560CB">
        <w:t xml:space="preserve">A recurring theme amongst the designers was the need for a common understanding of the </w:t>
      </w:r>
      <w:r w:rsidR="000C0194">
        <w:t>digital solution landscape</w:t>
      </w:r>
      <w:r w:rsidRPr="004560CB">
        <w:t xml:space="preserve"> in which they worked.</w:t>
      </w:r>
      <w:r w:rsidR="000015D0">
        <w:t xml:space="preserve"> Most designers work against </w:t>
      </w:r>
      <w:r w:rsidR="00FD45E9">
        <w:t>a few solutions which they have in-depth knowledge about. However, most don’t know how their work is situated in the larger context of the entire solution landscape.</w:t>
      </w:r>
      <w:r w:rsidRPr="004560CB">
        <w:t xml:space="preserve"> </w:t>
      </w:r>
      <w:r w:rsidR="00310939">
        <w:t xml:space="preserve">This leads to </w:t>
      </w:r>
      <w:r w:rsidR="009527EC">
        <w:t>inconsistencies</w:t>
      </w:r>
      <w:r w:rsidR="00310939">
        <w:t xml:space="preserve"> between both designers</w:t>
      </w:r>
      <w:r w:rsidR="009E741F">
        <w:t xml:space="preserve"> internally</w:t>
      </w:r>
      <w:r w:rsidR="00310939">
        <w:t xml:space="preserve"> and </w:t>
      </w:r>
      <w:r w:rsidR="00094819">
        <w:t>when meeting</w:t>
      </w:r>
      <w:r w:rsidR="00310939">
        <w:t xml:space="preserve"> users </w:t>
      </w:r>
      <w:r w:rsidR="00094819">
        <w:t>to</w:t>
      </w:r>
      <w:r w:rsidR="00310939">
        <w:t xml:space="preserve"> </w:t>
      </w:r>
      <w:r w:rsidR="00094819">
        <w:t>discuss</w:t>
      </w:r>
      <w:r w:rsidR="00310939">
        <w:t xml:space="preserve"> solutions.</w:t>
      </w:r>
      <w:r w:rsidR="00D6463D">
        <w:t xml:space="preserve"> </w:t>
      </w:r>
      <w:r w:rsidR="009527EC">
        <w:t>By better understanding</w:t>
      </w:r>
      <w:r w:rsidRPr="004560CB">
        <w:t xml:space="preserve"> the larger context, some users hypothesised that projects could be </w:t>
      </w:r>
      <w:r w:rsidR="00D15441">
        <w:t>better defined</w:t>
      </w:r>
      <w:r w:rsidRPr="004560CB">
        <w:t xml:space="preserve"> and have more focused design processes.</w:t>
      </w:r>
    </w:p>
    <w:p w14:paraId="1FD11131" w14:textId="18F44E41" w:rsidR="00657C1E" w:rsidRDefault="00620CD9" w:rsidP="00651F2C">
      <w:r w:rsidRPr="004560CB">
        <w:t>Beyond interpersonal communication and understanding, several users wished to have a better understanding for their own sake</w:t>
      </w:r>
      <w:r w:rsidR="00222D86">
        <w:t>.</w:t>
      </w:r>
      <w:r w:rsidR="00ED0754">
        <w:t xml:space="preserve"> Junior designers did not have an entire picture of the landscape</w:t>
      </w:r>
      <w:r w:rsidR="00E26C8F">
        <w:t xml:space="preserve"> and were anxious </w:t>
      </w:r>
      <w:r w:rsidR="003F7D14">
        <w:t>about</w:t>
      </w:r>
      <w:r w:rsidR="00722B07">
        <w:t xml:space="preserve"> not being aware of existing solutions.</w:t>
      </w:r>
      <w:r w:rsidR="003F7D14">
        <w:t xml:space="preserve"> Senior designers that</w:t>
      </w:r>
      <w:r w:rsidR="009E04DC">
        <w:t xml:space="preserve"> already</w:t>
      </w:r>
      <w:r w:rsidR="003F7D14">
        <w:t xml:space="preserve"> had a larger picture di</w:t>
      </w:r>
      <w:r w:rsidR="00405913">
        <w:t>d</w:t>
      </w:r>
      <w:r w:rsidR="003F7D14">
        <w:t xml:space="preserve"> not have </w:t>
      </w:r>
      <w:r w:rsidR="00AA4BB7">
        <w:t>up-to-date</w:t>
      </w:r>
      <w:r w:rsidR="003F7D14">
        <w:t xml:space="preserve"> information and had no simple way of checking</w:t>
      </w:r>
      <w:r w:rsidRPr="004560CB">
        <w:t xml:space="preserve"> (</w:t>
      </w:r>
      <w:r w:rsidRPr="004560CB">
        <w:fldChar w:fldCharType="begin"/>
      </w:r>
      <w:r w:rsidRPr="004560CB">
        <w:instrText xml:space="preserve"> REF _Ref134018158 \h </w:instrText>
      </w:r>
      <w:r w:rsidRPr="004560CB">
        <w:fldChar w:fldCharType="separate"/>
      </w:r>
      <w:r w:rsidR="00355591" w:rsidRPr="004560CB">
        <w:t xml:space="preserve">Table </w:t>
      </w:r>
      <w:r w:rsidR="00355591">
        <w:rPr>
          <w:noProof/>
        </w:rPr>
        <w:t>3</w:t>
      </w:r>
      <w:r w:rsidRPr="004560CB">
        <w:fldChar w:fldCharType="end"/>
      </w:r>
      <w:r w:rsidRPr="004560CB">
        <w:t>).</w:t>
      </w:r>
    </w:p>
    <w:p w14:paraId="14B48B9F" w14:textId="77777777" w:rsidR="00D5022D" w:rsidRPr="004560CB" w:rsidRDefault="00D5022D" w:rsidP="00651F2C"/>
    <w:tbl>
      <w:tblPr>
        <w:tblStyle w:val="TableGrid"/>
        <w:tblW w:w="0" w:type="auto"/>
        <w:tblLook w:val="04A0" w:firstRow="1" w:lastRow="0" w:firstColumn="1" w:lastColumn="0" w:noHBand="0" w:noVBand="1"/>
      </w:tblPr>
      <w:tblGrid>
        <w:gridCol w:w="3697"/>
        <w:gridCol w:w="3698"/>
      </w:tblGrid>
      <w:tr w:rsidR="00E86BDB" w:rsidRPr="004560CB" w14:paraId="6588DD4B" w14:textId="77777777" w:rsidTr="00E86BDB">
        <w:tc>
          <w:tcPr>
            <w:tcW w:w="3697" w:type="dxa"/>
          </w:tcPr>
          <w:p w14:paraId="21D52C66" w14:textId="7EA5BD3A" w:rsidR="00E86BDB" w:rsidRPr="004560CB" w:rsidRDefault="00E86BDB" w:rsidP="00E86BDB">
            <w:pPr>
              <w:jc w:val="left"/>
              <w:rPr>
                <w:b/>
                <w:bCs/>
              </w:rPr>
            </w:pPr>
            <w:r w:rsidRPr="004560CB">
              <w:rPr>
                <w:b/>
                <w:bCs/>
              </w:rPr>
              <w:lastRenderedPageBreak/>
              <w:t>The larger context</w:t>
            </w:r>
          </w:p>
        </w:tc>
        <w:tc>
          <w:tcPr>
            <w:tcW w:w="3698" w:type="dxa"/>
          </w:tcPr>
          <w:p w14:paraId="0A15130F" w14:textId="2B386C9C" w:rsidR="00E86BDB" w:rsidRPr="004560CB" w:rsidRDefault="00E86BDB" w:rsidP="00E86BDB">
            <w:pPr>
              <w:jc w:val="left"/>
              <w:rPr>
                <w:b/>
                <w:bCs/>
              </w:rPr>
            </w:pPr>
            <w:r w:rsidRPr="004560CB">
              <w:rPr>
                <w:b/>
                <w:bCs/>
              </w:rPr>
              <w:t>The personal context</w:t>
            </w:r>
          </w:p>
        </w:tc>
      </w:tr>
      <w:tr w:rsidR="00E86BDB" w:rsidRPr="004560CB" w14:paraId="0ADBBE5B" w14:textId="77777777" w:rsidTr="00E86BDB">
        <w:tc>
          <w:tcPr>
            <w:tcW w:w="3697" w:type="dxa"/>
          </w:tcPr>
          <w:p w14:paraId="4E9E84F3" w14:textId="40BDEF8F" w:rsidR="00E86BDB" w:rsidRPr="004560CB" w:rsidRDefault="00E86BDB" w:rsidP="00E86BDB">
            <w:pPr>
              <w:jc w:val="left"/>
              <w:rPr>
                <w:sz w:val="18"/>
                <w:szCs w:val="18"/>
              </w:rPr>
            </w:pPr>
            <w:r w:rsidRPr="004560CB">
              <w:rPr>
                <w:sz w:val="18"/>
                <w:szCs w:val="18"/>
              </w:rPr>
              <w:t>Communication in the UX Team needs to be more cohesive regarding the digital landscape.</w:t>
            </w:r>
          </w:p>
        </w:tc>
        <w:tc>
          <w:tcPr>
            <w:tcW w:w="3698" w:type="dxa"/>
          </w:tcPr>
          <w:p w14:paraId="325F3E09" w14:textId="4A26AE39" w:rsidR="00E86BDB" w:rsidRPr="004560CB" w:rsidRDefault="00E86BDB" w:rsidP="00E86BDB">
            <w:pPr>
              <w:jc w:val="left"/>
              <w:rPr>
                <w:sz w:val="18"/>
                <w:szCs w:val="18"/>
              </w:rPr>
            </w:pPr>
            <w:r w:rsidRPr="004560CB">
              <w:rPr>
                <w:sz w:val="18"/>
                <w:szCs w:val="18"/>
              </w:rPr>
              <w:t>Gain a deeper understanding of the users.</w:t>
            </w:r>
          </w:p>
        </w:tc>
      </w:tr>
      <w:tr w:rsidR="00E86BDB" w:rsidRPr="004560CB" w14:paraId="7E07A756" w14:textId="77777777" w:rsidTr="00E86BDB">
        <w:tc>
          <w:tcPr>
            <w:tcW w:w="3697" w:type="dxa"/>
          </w:tcPr>
          <w:p w14:paraId="2B226FCB" w14:textId="3F4AAB62" w:rsidR="00E86BDB" w:rsidRPr="004560CB" w:rsidRDefault="00E86BDB" w:rsidP="00E86BDB">
            <w:pPr>
              <w:jc w:val="left"/>
              <w:rPr>
                <w:sz w:val="18"/>
                <w:szCs w:val="18"/>
              </w:rPr>
            </w:pPr>
            <w:r w:rsidRPr="004560CB">
              <w:rPr>
                <w:sz w:val="18"/>
                <w:szCs w:val="18"/>
              </w:rPr>
              <w:t>Most UX Designers need a clearer picture of the digital landscape.</w:t>
            </w:r>
          </w:p>
        </w:tc>
        <w:tc>
          <w:tcPr>
            <w:tcW w:w="3698" w:type="dxa"/>
          </w:tcPr>
          <w:p w14:paraId="63278434" w14:textId="437B1713" w:rsidR="00E86BDB" w:rsidRPr="004560CB" w:rsidRDefault="00E86BDB" w:rsidP="00E86BDB">
            <w:pPr>
              <w:jc w:val="left"/>
              <w:rPr>
                <w:sz w:val="18"/>
                <w:szCs w:val="18"/>
              </w:rPr>
            </w:pPr>
            <w:r w:rsidRPr="004560CB">
              <w:rPr>
                <w:sz w:val="18"/>
                <w:szCs w:val="18"/>
              </w:rPr>
              <w:t>Get an understanding of the digital landscape from multiple perspectives.</w:t>
            </w:r>
          </w:p>
        </w:tc>
      </w:tr>
      <w:tr w:rsidR="00E86BDB" w:rsidRPr="004560CB" w14:paraId="64EA46A9" w14:textId="77777777" w:rsidTr="00E86BDB">
        <w:tc>
          <w:tcPr>
            <w:tcW w:w="3697" w:type="dxa"/>
          </w:tcPr>
          <w:p w14:paraId="06AB9664" w14:textId="3E1AB02D" w:rsidR="00E86BDB" w:rsidRPr="004560CB" w:rsidRDefault="00E86BDB" w:rsidP="00E86BDB">
            <w:pPr>
              <w:jc w:val="left"/>
              <w:rPr>
                <w:sz w:val="18"/>
                <w:szCs w:val="18"/>
              </w:rPr>
            </w:pPr>
            <w:r w:rsidRPr="004560CB">
              <w:rPr>
                <w:sz w:val="18"/>
                <w:szCs w:val="18"/>
              </w:rPr>
              <w:t>A deeper understanding of the digital landscape would aid in the design of new solutions.</w:t>
            </w:r>
          </w:p>
        </w:tc>
        <w:tc>
          <w:tcPr>
            <w:tcW w:w="3698" w:type="dxa"/>
          </w:tcPr>
          <w:p w14:paraId="7FB52F73" w14:textId="7DD3CF4E" w:rsidR="00E86BDB" w:rsidRPr="004560CB" w:rsidRDefault="00E86BDB" w:rsidP="00E86BDB">
            <w:pPr>
              <w:jc w:val="left"/>
              <w:rPr>
                <w:sz w:val="18"/>
                <w:szCs w:val="18"/>
              </w:rPr>
            </w:pPr>
            <w:r w:rsidRPr="004560CB">
              <w:rPr>
                <w:sz w:val="18"/>
                <w:szCs w:val="18"/>
              </w:rPr>
              <w:t>Find related solutions to build more effective workflows and draw new connections.</w:t>
            </w:r>
          </w:p>
        </w:tc>
      </w:tr>
      <w:tr w:rsidR="00E86BDB" w:rsidRPr="004560CB" w14:paraId="4B3F17FF" w14:textId="77777777" w:rsidTr="00E86BDB">
        <w:tc>
          <w:tcPr>
            <w:tcW w:w="3697" w:type="dxa"/>
          </w:tcPr>
          <w:p w14:paraId="0AA5B337" w14:textId="341A3610" w:rsidR="00E86BDB" w:rsidRPr="004560CB" w:rsidRDefault="00E86BDB" w:rsidP="00E86BDB">
            <w:pPr>
              <w:jc w:val="left"/>
              <w:rPr>
                <w:sz w:val="18"/>
                <w:szCs w:val="18"/>
              </w:rPr>
            </w:pPr>
            <w:r w:rsidRPr="004560CB">
              <w:rPr>
                <w:sz w:val="18"/>
                <w:szCs w:val="18"/>
              </w:rPr>
              <w:t>Multiple differing perspectives between UX Designers and end users lead to a need for more consensus in discussions. “</w:t>
            </w:r>
            <w:r w:rsidRPr="004560CB">
              <w:rPr>
                <w:i/>
                <w:iCs/>
                <w:sz w:val="18"/>
                <w:szCs w:val="18"/>
              </w:rPr>
              <w:t xml:space="preserve">There should always be a shared consensus between us designers and our users, and if it doesn’t happen all the time, it </w:t>
            </w:r>
            <w:r w:rsidRPr="004560CB">
              <w:rPr>
                <w:b/>
                <w:bCs/>
                <w:i/>
                <w:iCs/>
                <w:sz w:val="18"/>
                <w:szCs w:val="18"/>
              </w:rPr>
              <w:t>should</w:t>
            </w:r>
            <w:r w:rsidRPr="004560CB">
              <w:rPr>
                <w:i/>
                <w:iCs/>
                <w:sz w:val="18"/>
                <w:szCs w:val="18"/>
              </w:rPr>
              <w:t xml:space="preserve"> happen all the time!</w:t>
            </w:r>
            <w:r w:rsidRPr="004560CB">
              <w:rPr>
                <w:sz w:val="18"/>
                <w:szCs w:val="18"/>
              </w:rPr>
              <w:t>”.</w:t>
            </w:r>
          </w:p>
        </w:tc>
        <w:tc>
          <w:tcPr>
            <w:tcW w:w="3698" w:type="dxa"/>
          </w:tcPr>
          <w:p w14:paraId="11D8F516" w14:textId="0FF1EE4F" w:rsidR="00E86BDB" w:rsidRPr="004560CB" w:rsidRDefault="00E86BDB" w:rsidP="00E86BDB">
            <w:pPr>
              <w:jc w:val="left"/>
              <w:rPr>
                <w:sz w:val="18"/>
                <w:szCs w:val="18"/>
              </w:rPr>
            </w:pPr>
            <w:r w:rsidRPr="004560CB">
              <w:rPr>
                <w:sz w:val="18"/>
                <w:szCs w:val="18"/>
              </w:rPr>
              <w:t>Concretising projects and determining project directions.</w:t>
            </w:r>
          </w:p>
        </w:tc>
      </w:tr>
      <w:tr w:rsidR="00E86BDB" w:rsidRPr="004560CB" w14:paraId="15485D9E" w14:textId="77777777" w:rsidTr="00E86BDB">
        <w:tc>
          <w:tcPr>
            <w:tcW w:w="3697" w:type="dxa"/>
          </w:tcPr>
          <w:p w14:paraId="4E8864A8" w14:textId="77777777" w:rsidR="00E86BDB" w:rsidRPr="004560CB" w:rsidRDefault="00E86BDB" w:rsidP="00E86BDB">
            <w:pPr>
              <w:jc w:val="left"/>
              <w:rPr>
                <w:sz w:val="18"/>
                <w:szCs w:val="18"/>
              </w:rPr>
            </w:pPr>
          </w:p>
        </w:tc>
        <w:tc>
          <w:tcPr>
            <w:tcW w:w="3698" w:type="dxa"/>
          </w:tcPr>
          <w:p w14:paraId="618A64C2" w14:textId="245B2BA7" w:rsidR="00E86BDB" w:rsidRPr="004560CB" w:rsidRDefault="00E86BDB" w:rsidP="00D51EEA">
            <w:pPr>
              <w:keepNext/>
              <w:jc w:val="left"/>
              <w:rPr>
                <w:sz w:val="18"/>
                <w:szCs w:val="18"/>
              </w:rPr>
            </w:pPr>
            <w:r w:rsidRPr="004560CB">
              <w:rPr>
                <w:sz w:val="18"/>
                <w:szCs w:val="18"/>
              </w:rPr>
              <w:t>The overview can be used as a personal “</w:t>
            </w:r>
            <w:r w:rsidRPr="004560CB">
              <w:rPr>
                <w:i/>
                <w:iCs/>
                <w:sz w:val="18"/>
                <w:szCs w:val="18"/>
              </w:rPr>
              <w:t>quality assurance</w:t>
            </w:r>
            <w:r w:rsidRPr="004560CB">
              <w:rPr>
                <w:sz w:val="18"/>
                <w:szCs w:val="18"/>
              </w:rPr>
              <w:t>” to situate oneself within the larger scope of the digital solution landscape.</w:t>
            </w:r>
          </w:p>
        </w:tc>
      </w:tr>
    </w:tbl>
    <w:p w14:paraId="34120EF3" w14:textId="668486E1" w:rsidR="00E86BDB" w:rsidRPr="004560CB" w:rsidRDefault="00D51EEA" w:rsidP="00D51EEA">
      <w:pPr>
        <w:pStyle w:val="Caption"/>
        <w:jc w:val="center"/>
      </w:pPr>
      <w:bookmarkStart w:id="45" w:name="_Ref134018158"/>
      <w:r w:rsidRPr="004560CB">
        <w:t xml:space="preserve">Table </w:t>
      </w:r>
      <w:r w:rsidR="00F64AD4">
        <w:fldChar w:fldCharType="begin"/>
      </w:r>
      <w:r w:rsidR="00F64AD4">
        <w:instrText xml:space="preserve"> SEQ Table \* ARABIC </w:instrText>
      </w:r>
      <w:r w:rsidR="00F64AD4">
        <w:fldChar w:fldCharType="separate"/>
      </w:r>
      <w:r w:rsidR="00355591">
        <w:rPr>
          <w:noProof/>
        </w:rPr>
        <w:t>3</w:t>
      </w:r>
      <w:r w:rsidR="00F64AD4">
        <w:fldChar w:fldCharType="end"/>
      </w:r>
      <w:bookmarkEnd w:id="45"/>
      <w:r w:rsidRPr="004560CB">
        <w:t xml:space="preserve">. </w:t>
      </w:r>
      <w:r w:rsidR="00D448ED" w:rsidRPr="004560CB">
        <w:t>Larger and personal contex</w:t>
      </w:r>
      <w:r w:rsidR="007D0B37" w:rsidRPr="004560CB">
        <w:t>t</w:t>
      </w:r>
      <w:r w:rsidRPr="004560CB">
        <w:t>.</w:t>
      </w:r>
    </w:p>
    <w:p w14:paraId="71A8CB73" w14:textId="1D997152" w:rsidR="00657C1E" w:rsidRPr="004560CB" w:rsidRDefault="00620CD9" w:rsidP="00A302A2">
      <w:r w:rsidRPr="004560CB">
        <w:t>When asked how the designers find information about specific solutions in their work, they all said they prefer to contact and discuss it with someone. In these cases, the reason for preferring direct contact is that the existing digital sources of information regarding each solution are spread out over multiple databases, each displaying data differently. The discrepancy in information availability and accessibility has led to a culture where people prefer personal methods of gaining information, namely booking meetings, sending messages, and e-mails. However, a limiting factor in this emergent system is that one's access to information directly correlates with the size of one's network, leading to situations where junior co-workers are unintentionally restricted from relevant data compared to older co-workers with a more extensive network (</w:t>
      </w:r>
      <w:r w:rsidRPr="004560CB">
        <w:fldChar w:fldCharType="begin"/>
      </w:r>
      <w:r w:rsidRPr="004560CB">
        <w:instrText xml:space="preserve"> REF _Ref134018658 \h </w:instrText>
      </w:r>
      <w:r w:rsidRPr="004560CB">
        <w:fldChar w:fldCharType="separate"/>
      </w:r>
      <w:r w:rsidR="00355591" w:rsidRPr="004560CB">
        <w:t xml:space="preserve">Table </w:t>
      </w:r>
      <w:r w:rsidR="00355591">
        <w:rPr>
          <w:noProof/>
        </w:rPr>
        <w:t>4</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BE4B59" w:rsidRPr="004560CB" w14:paraId="27FAFF71" w14:textId="77777777" w:rsidTr="001916FF">
        <w:trPr>
          <w:jc w:val="center"/>
        </w:trPr>
        <w:tc>
          <w:tcPr>
            <w:tcW w:w="7395" w:type="dxa"/>
          </w:tcPr>
          <w:p w14:paraId="40E839B7" w14:textId="5B6FF6D5" w:rsidR="00BE4B59" w:rsidRPr="004560CB" w:rsidRDefault="00BE4B59" w:rsidP="00A302A2">
            <w:pPr>
              <w:rPr>
                <w:b/>
                <w:bCs/>
              </w:rPr>
            </w:pPr>
            <w:r w:rsidRPr="004560CB">
              <w:rPr>
                <w:b/>
                <w:bCs/>
              </w:rPr>
              <w:t>Finding information</w:t>
            </w:r>
          </w:p>
        </w:tc>
      </w:tr>
      <w:tr w:rsidR="00BE4B59" w:rsidRPr="004560CB" w14:paraId="52BE2A3E" w14:textId="77777777" w:rsidTr="001916FF">
        <w:trPr>
          <w:jc w:val="center"/>
        </w:trPr>
        <w:tc>
          <w:tcPr>
            <w:tcW w:w="7395" w:type="dxa"/>
          </w:tcPr>
          <w:p w14:paraId="63266359" w14:textId="5D1F5634" w:rsidR="00BE4B59" w:rsidRPr="004560CB" w:rsidRDefault="00BE4B59" w:rsidP="00BE4B59">
            <w:pPr>
              <w:rPr>
                <w:sz w:val="18"/>
                <w:szCs w:val="18"/>
              </w:rPr>
            </w:pPr>
            <w:r w:rsidRPr="004560CB">
              <w:rPr>
                <w:sz w:val="18"/>
                <w:szCs w:val="18"/>
              </w:rPr>
              <w:t>Information access depends on the personal network of each designer.</w:t>
            </w:r>
          </w:p>
        </w:tc>
      </w:tr>
      <w:tr w:rsidR="00BE4B59" w:rsidRPr="004560CB" w14:paraId="6F27BFEF" w14:textId="77777777" w:rsidTr="001916FF">
        <w:trPr>
          <w:jc w:val="center"/>
        </w:trPr>
        <w:tc>
          <w:tcPr>
            <w:tcW w:w="7395" w:type="dxa"/>
          </w:tcPr>
          <w:p w14:paraId="64676F5A" w14:textId="20D7B615" w:rsidR="00BE4B59" w:rsidRPr="004560CB" w:rsidRDefault="00BE4B59" w:rsidP="00BE4B59">
            <w:pPr>
              <w:rPr>
                <w:sz w:val="18"/>
                <w:szCs w:val="18"/>
              </w:rPr>
            </w:pPr>
            <w:r w:rsidRPr="004560CB">
              <w:rPr>
                <w:sz w:val="18"/>
                <w:szCs w:val="18"/>
              </w:rPr>
              <w:t>Multiple intranet portals with bad search engines and UX lead to them being unused as sources of information.</w:t>
            </w:r>
          </w:p>
        </w:tc>
      </w:tr>
      <w:tr w:rsidR="00BE4B59" w:rsidRPr="004560CB" w14:paraId="57CEF3C0" w14:textId="77777777" w:rsidTr="001916FF">
        <w:trPr>
          <w:jc w:val="center"/>
        </w:trPr>
        <w:tc>
          <w:tcPr>
            <w:tcW w:w="7395" w:type="dxa"/>
          </w:tcPr>
          <w:p w14:paraId="3F526A90" w14:textId="2F5B398C" w:rsidR="00BE4B59" w:rsidRPr="004560CB" w:rsidRDefault="00BE4B59" w:rsidP="00BB3498">
            <w:pPr>
              <w:keepNext/>
              <w:rPr>
                <w:sz w:val="18"/>
                <w:szCs w:val="18"/>
              </w:rPr>
            </w:pPr>
            <w:r w:rsidRPr="004560CB">
              <w:rPr>
                <w:sz w:val="18"/>
                <w:szCs w:val="18"/>
              </w:rPr>
              <w:t>Most designers contact other people through e-mails, Microsoft Teams chats, and book meetings to get the information they are after.</w:t>
            </w:r>
          </w:p>
        </w:tc>
      </w:tr>
    </w:tbl>
    <w:p w14:paraId="3ABB9334" w14:textId="4B1E10FA" w:rsidR="001804D5" w:rsidRPr="004560CB" w:rsidRDefault="00BB3498" w:rsidP="00BB3498">
      <w:pPr>
        <w:pStyle w:val="Caption"/>
        <w:jc w:val="center"/>
        <w:rPr>
          <w:rFonts w:ascii="Times New Roman" w:hAnsi="Times New Roman"/>
        </w:rPr>
      </w:pPr>
      <w:bookmarkStart w:id="46" w:name="_Ref134018658"/>
      <w:r w:rsidRPr="004560CB">
        <w:t xml:space="preserve">Table </w:t>
      </w:r>
      <w:r w:rsidR="00F64AD4">
        <w:fldChar w:fldCharType="begin"/>
      </w:r>
      <w:r w:rsidR="00F64AD4">
        <w:instrText xml:space="preserve"> SEQ Table \* ARABIC </w:instrText>
      </w:r>
      <w:r w:rsidR="00F64AD4">
        <w:fldChar w:fldCharType="separate"/>
      </w:r>
      <w:r w:rsidR="00355591">
        <w:rPr>
          <w:noProof/>
        </w:rPr>
        <w:t>4</w:t>
      </w:r>
      <w:r w:rsidR="00F64AD4">
        <w:fldChar w:fldCharType="end"/>
      </w:r>
      <w:bookmarkEnd w:id="46"/>
      <w:r w:rsidRPr="004560CB">
        <w:t xml:space="preserve">. </w:t>
      </w:r>
      <w:r w:rsidR="001F6777" w:rsidRPr="004560CB">
        <w:t>Finding information</w:t>
      </w:r>
      <w:r w:rsidR="005C7FB4" w:rsidRPr="004560CB">
        <w:t>.</w:t>
      </w:r>
    </w:p>
    <w:p w14:paraId="62478F4A" w14:textId="22C6E078" w:rsidR="007F7DAD" w:rsidRPr="004560CB" w:rsidRDefault="00620CD9" w:rsidP="00A302A2">
      <w:r w:rsidRPr="004560CB">
        <w:t xml:space="preserve">There is a need for consistent access to </w:t>
      </w:r>
      <w:r w:rsidR="003100DB">
        <w:t xml:space="preserve">information </w:t>
      </w:r>
      <w:r w:rsidR="002D4CEE">
        <w:t>about</w:t>
      </w:r>
      <w:r w:rsidR="003100DB">
        <w:t xml:space="preserve"> software solutions</w:t>
      </w:r>
      <w:r w:rsidRPr="004560CB">
        <w:t xml:space="preserve"> within the organisation. Beyond difficult-to-find information, there is a need </w:t>
      </w:r>
      <w:r w:rsidRPr="004560CB">
        <w:lastRenderedPageBreak/>
        <w:t>for better communication between teams. Project specifics are not directly available within the UX Team, requiring designers to actively seek out and learn about others' projects at their leisure. This often leads to situations where multiple teams work with significant overlap</w:t>
      </w:r>
      <w:r w:rsidR="00746953">
        <w:t>s</w:t>
      </w:r>
      <w:r w:rsidRPr="004560CB">
        <w:t xml:space="preserve"> (</w:t>
      </w:r>
      <w:r w:rsidRPr="004560CB">
        <w:fldChar w:fldCharType="begin"/>
      </w:r>
      <w:r w:rsidRPr="004560CB">
        <w:instrText xml:space="preserve"> REF _Ref134019106 \h </w:instrText>
      </w:r>
      <w:r w:rsidRPr="004560CB">
        <w:fldChar w:fldCharType="separate"/>
      </w:r>
      <w:r w:rsidR="00355591" w:rsidRPr="004560CB">
        <w:t xml:space="preserve">Table </w:t>
      </w:r>
      <w:r w:rsidR="00355591">
        <w:rPr>
          <w:noProof/>
        </w:rPr>
        <w:t>5</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3B4483" w:rsidRPr="004560CB" w14:paraId="623ACAA2" w14:textId="77777777" w:rsidTr="00937DE3">
        <w:trPr>
          <w:jc w:val="center"/>
        </w:trPr>
        <w:tc>
          <w:tcPr>
            <w:tcW w:w="7395" w:type="dxa"/>
          </w:tcPr>
          <w:p w14:paraId="4504BFB1" w14:textId="2B480945" w:rsidR="003B4483" w:rsidRPr="004560CB" w:rsidRDefault="003B4483" w:rsidP="00590A22">
            <w:pPr>
              <w:rPr>
                <w:b/>
                <w:bCs/>
              </w:rPr>
            </w:pPr>
            <w:r w:rsidRPr="004560CB">
              <w:rPr>
                <w:b/>
                <w:bCs/>
              </w:rPr>
              <w:t>Issues &amp; Problems</w:t>
            </w:r>
          </w:p>
        </w:tc>
      </w:tr>
      <w:tr w:rsidR="003B4483" w:rsidRPr="004560CB" w14:paraId="3766B535" w14:textId="77777777" w:rsidTr="00937DE3">
        <w:trPr>
          <w:jc w:val="center"/>
        </w:trPr>
        <w:tc>
          <w:tcPr>
            <w:tcW w:w="7395" w:type="dxa"/>
          </w:tcPr>
          <w:p w14:paraId="047C80D2" w14:textId="3FCCA327" w:rsidR="003B4483" w:rsidRPr="004560CB" w:rsidRDefault="003B4483" w:rsidP="00590A22">
            <w:pPr>
              <w:rPr>
                <w:sz w:val="18"/>
                <w:szCs w:val="18"/>
              </w:rPr>
            </w:pPr>
            <w:r w:rsidRPr="004560CB">
              <w:rPr>
                <w:sz w:val="18"/>
                <w:szCs w:val="18"/>
              </w:rPr>
              <w:t>There is a lack of communication and shared data between teams.</w:t>
            </w:r>
          </w:p>
        </w:tc>
      </w:tr>
      <w:tr w:rsidR="003B4483" w:rsidRPr="004560CB" w14:paraId="64253BFC" w14:textId="77777777" w:rsidTr="00937DE3">
        <w:trPr>
          <w:jc w:val="center"/>
        </w:trPr>
        <w:tc>
          <w:tcPr>
            <w:tcW w:w="7395" w:type="dxa"/>
          </w:tcPr>
          <w:p w14:paraId="7A427F94" w14:textId="7683131C" w:rsidR="003B4483" w:rsidRPr="004560CB" w:rsidRDefault="003B4483" w:rsidP="00590A22">
            <w:pPr>
              <w:rPr>
                <w:sz w:val="18"/>
                <w:szCs w:val="18"/>
              </w:rPr>
            </w:pPr>
            <w:r w:rsidRPr="004560CB">
              <w:rPr>
                <w:sz w:val="18"/>
                <w:szCs w:val="18"/>
              </w:rPr>
              <w:t>The lack of consensus and landscape contextualising often leads to overlapping projects.</w:t>
            </w:r>
          </w:p>
        </w:tc>
      </w:tr>
      <w:tr w:rsidR="003B4483" w:rsidRPr="004560CB" w14:paraId="27EF4614" w14:textId="77777777" w:rsidTr="00937DE3">
        <w:trPr>
          <w:jc w:val="center"/>
        </w:trPr>
        <w:tc>
          <w:tcPr>
            <w:tcW w:w="7395" w:type="dxa"/>
          </w:tcPr>
          <w:p w14:paraId="037B300E" w14:textId="1F5C5E74" w:rsidR="003B4483" w:rsidRPr="004560CB" w:rsidRDefault="003B4483" w:rsidP="00590A22">
            <w:pPr>
              <w:rPr>
                <w:sz w:val="18"/>
                <w:szCs w:val="18"/>
              </w:rPr>
            </w:pPr>
            <w:r w:rsidRPr="004560CB">
              <w:rPr>
                <w:sz w:val="18"/>
                <w:szCs w:val="18"/>
              </w:rPr>
              <w:t>Those who discover overlaps are usually senior designers with a more extensive understanding of the digital landscape through work experience.</w:t>
            </w:r>
          </w:p>
        </w:tc>
      </w:tr>
      <w:tr w:rsidR="003B4483" w:rsidRPr="004560CB" w14:paraId="04BFF20E" w14:textId="77777777" w:rsidTr="00937DE3">
        <w:trPr>
          <w:jc w:val="center"/>
        </w:trPr>
        <w:tc>
          <w:tcPr>
            <w:tcW w:w="7395" w:type="dxa"/>
          </w:tcPr>
          <w:p w14:paraId="21604190" w14:textId="72182BFD" w:rsidR="003B4483" w:rsidRPr="004560CB" w:rsidRDefault="003B4483" w:rsidP="00590A22">
            <w:pPr>
              <w:rPr>
                <w:sz w:val="18"/>
                <w:szCs w:val="18"/>
              </w:rPr>
            </w:pPr>
            <w:r w:rsidRPr="004560CB">
              <w:rPr>
                <w:sz w:val="18"/>
                <w:szCs w:val="18"/>
              </w:rPr>
              <w:t>Much time is spent on projects researching problems already solved by other solutions.</w:t>
            </w:r>
          </w:p>
        </w:tc>
      </w:tr>
      <w:tr w:rsidR="003B4483" w:rsidRPr="004560CB" w14:paraId="1FCD8820" w14:textId="77777777" w:rsidTr="00937DE3">
        <w:trPr>
          <w:jc w:val="center"/>
        </w:trPr>
        <w:tc>
          <w:tcPr>
            <w:tcW w:w="7395" w:type="dxa"/>
          </w:tcPr>
          <w:p w14:paraId="52B5B42A" w14:textId="2A41CC3E" w:rsidR="003B4483" w:rsidRPr="004560CB" w:rsidRDefault="003B4483" w:rsidP="005C7FB4">
            <w:pPr>
              <w:keepNext/>
              <w:rPr>
                <w:sz w:val="18"/>
                <w:szCs w:val="18"/>
              </w:rPr>
            </w:pPr>
            <w:r w:rsidRPr="004560CB">
              <w:rPr>
                <w:sz w:val="18"/>
                <w:szCs w:val="18"/>
              </w:rPr>
              <w:t>Seeing a greater context outside your project space is difficult. “</w:t>
            </w:r>
            <w:r w:rsidRPr="004560CB">
              <w:rPr>
                <w:i/>
                <w:iCs/>
                <w:sz w:val="18"/>
                <w:szCs w:val="18"/>
              </w:rPr>
              <w:t>We tend to work a lot in silos</w:t>
            </w:r>
            <w:r w:rsidRPr="004560CB">
              <w:rPr>
                <w:sz w:val="18"/>
                <w:szCs w:val="18"/>
              </w:rPr>
              <w:t>”.</w:t>
            </w:r>
          </w:p>
        </w:tc>
      </w:tr>
    </w:tbl>
    <w:p w14:paraId="2D3D357E" w14:textId="6BDED851" w:rsidR="005C7FB4" w:rsidRPr="004560CB" w:rsidRDefault="005C7FB4" w:rsidP="009568D2">
      <w:pPr>
        <w:pStyle w:val="Caption"/>
        <w:jc w:val="center"/>
      </w:pPr>
      <w:bookmarkStart w:id="47" w:name="_Ref134019106"/>
      <w:r w:rsidRPr="004560CB">
        <w:t xml:space="preserve">Table </w:t>
      </w:r>
      <w:r w:rsidR="00F64AD4">
        <w:fldChar w:fldCharType="begin"/>
      </w:r>
      <w:r w:rsidR="00F64AD4">
        <w:instrText xml:space="preserve"> SEQ Table \* ARABIC </w:instrText>
      </w:r>
      <w:r w:rsidR="00F64AD4">
        <w:fldChar w:fldCharType="separate"/>
      </w:r>
      <w:r w:rsidR="00355591">
        <w:rPr>
          <w:noProof/>
        </w:rPr>
        <w:t>5</w:t>
      </w:r>
      <w:r w:rsidR="00F64AD4">
        <w:fldChar w:fldCharType="end"/>
      </w:r>
      <w:bookmarkEnd w:id="47"/>
      <w:r w:rsidRPr="004560CB">
        <w:t xml:space="preserve">. </w:t>
      </w:r>
      <w:r w:rsidR="00CC46EC" w:rsidRPr="004560CB">
        <w:t>Issues &amp; problems</w:t>
      </w:r>
      <w:r w:rsidRPr="004560CB">
        <w:t>.</w:t>
      </w:r>
    </w:p>
    <w:p w14:paraId="113609C4" w14:textId="47367BEE" w:rsidR="00657C1E" w:rsidRPr="004560CB" w:rsidRDefault="00620CD9" w:rsidP="00A302A2">
      <w:r w:rsidRPr="004560CB">
        <w:t xml:space="preserve">The future development of a complete mapping application would entail engaging developers and designers outside of the UX Team, which further stresses the question of </w:t>
      </w:r>
      <w:r w:rsidRPr="004560CB">
        <w:rPr>
          <w:i/>
          <w:iCs/>
        </w:rPr>
        <w:t>governance</w:t>
      </w:r>
      <w:r w:rsidRPr="004560CB">
        <w:t>. When several teams design, develop and maintain the software, who is the owner (</w:t>
      </w:r>
      <w:r w:rsidRPr="004560CB">
        <w:fldChar w:fldCharType="begin"/>
      </w:r>
      <w:r w:rsidRPr="004560CB">
        <w:instrText xml:space="preserve"> REF _Ref134019544 \h </w:instrText>
      </w:r>
      <w:r w:rsidRPr="004560CB">
        <w:fldChar w:fldCharType="separate"/>
      </w:r>
      <w:r w:rsidR="00355591" w:rsidRPr="004560CB">
        <w:t xml:space="preserve">Table </w:t>
      </w:r>
      <w:r w:rsidR="00355591">
        <w:rPr>
          <w:noProof/>
        </w:rPr>
        <w:t>6</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147220" w:rsidRPr="004560CB" w14:paraId="07580059" w14:textId="77777777" w:rsidTr="00F2779F">
        <w:trPr>
          <w:jc w:val="center"/>
        </w:trPr>
        <w:tc>
          <w:tcPr>
            <w:tcW w:w="7395" w:type="dxa"/>
          </w:tcPr>
          <w:p w14:paraId="4D2E614F" w14:textId="445AA244" w:rsidR="00147220" w:rsidRPr="004560CB" w:rsidRDefault="00147220" w:rsidP="00F75ADD">
            <w:pPr>
              <w:jc w:val="left"/>
              <w:rPr>
                <w:b/>
                <w:bCs/>
              </w:rPr>
            </w:pPr>
            <w:r w:rsidRPr="004560CB">
              <w:rPr>
                <w:b/>
                <w:bCs/>
              </w:rPr>
              <w:t>Governance</w:t>
            </w:r>
          </w:p>
        </w:tc>
      </w:tr>
      <w:tr w:rsidR="00147220" w:rsidRPr="004560CB" w14:paraId="0F3CC2C9" w14:textId="77777777" w:rsidTr="00F2779F">
        <w:trPr>
          <w:jc w:val="center"/>
        </w:trPr>
        <w:tc>
          <w:tcPr>
            <w:tcW w:w="7395" w:type="dxa"/>
          </w:tcPr>
          <w:p w14:paraId="56121858" w14:textId="05AEB59F" w:rsidR="00147220" w:rsidRPr="004560CB" w:rsidRDefault="00147220" w:rsidP="00F75ADD">
            <w:pPr>
              <w:jc w:val="left"/>
              <w:rPr>
                <w:sz w:val="18"/>
                <w:szCs w:val="18"/>
              </w:rPr>
            </w:pPr>
            <w:r w:rsidRPr="004560CB">
              <w:rPr>
                <w:sz w:val="18"/>
                <w:szCs w:val="18"/>
              </w:rPr>
              <w:t xml:space="preserve">Who </w:t>
            </w:r>
            <w:r w:rsidRPr="004560CB">
              <w:rPr>
                <w:i/>
                <w:iCs/>
                <w:sz w:val="18"/>
                <w:szCs w:val="18"/>
              </w:rPr>
              <w:t>owns</w:t>
            </w:r>
            <w:r w:rsidRPr="004560CB">
              <w:rPr>
                <w:sz w:val="18"/>
                <w:szCs w:val="18"/>
              </w:rPr>
              <w:t xml:space="preserve"> the mapping?</w:t>
            </w:r>
          </w:p>
        </w:tc>
      </w:tr>
      <w:tr w:rsidR="00147220" w:rsidRPr="004560CB" w14:paraId="65A2EBFA" w14:textId="77777777" w:rsidTr="00F2779F">
        <w:trPr>
          <w:jc w:val="center"/>
        </w:trPr>
        <w:tc>
          <w:tcPr>
            <w:tcW w:w="7395" w:type="dxa"/>
          </w:tcPr>
          <w:p w14:paraId="29095231" w14:textId="0616CAF5" w:rsidR="00147220" w:rsidRPr="004560CB" w:rsidRDefault="00147220" w:rsidP="00F75ADD">
            <w:pPr>
              <w:jc w:val="left"/>
              <w:rPr>
                <w:sz w:val="18"/>
                <w:szCs w:val="18"/>
              </w:rPr>
            </w:pPr>
            <w:r w:rsidRPr="004560CB">
              <w:rPr>
                <w:sz w:val="18"/>
                <w:szCs w:val="18"/>
              </w:rPr>
              <w:t>How could you connect UX Designers in different projects?</w:t>
            </w:r>
          </w:p>
        </w:tc>
      </w:tr>
      <w:tr w:rsidR="00147220" w:rsidRPr="004560CB" w14:paraId="6273C17D" w14:textId="77777777" w:rsidTr="00F2779F">
        <w:trPr>
          <w:jc w:val="center"/>
        </w:trPr>
        <w:tc>
          <w:tcPr>
            <w:tcW w:w="7395" w:type="dxa"/>
          </w:tcPr>
          <w:p w14:paraId="3643CF48" w14:textId="73580607" w:rsidR="00147220" w:rsidRPr="004560CB" w:rsidRDefault="00147220" w:rsidP="00F75ADD">
            <w:pPr>
              <w:jc w:val="left"/>
              <w:rPr>
                <w:sz w:val="18"/>
                <w:szCs w:val="18"/>
              </w:rPr>
            </w:pPr>
            <w:r w:rsidRPr="004560CB">
              <w:rPr>
                <w:sz w:val="18"/>
                <w:szCs w:val="18"/>
              </w:rPr>
              <w:t>How would you present the map to an outer stakeholder?</w:t>
            </w:r>
          </w:p>
        </w:tc>
      </w:tr>
      <w:tr w:rsidR="00147220" w:rsidRPr="004560CB" w14:paraId="6AD2E777" w14:textId="77777777" w:rsidTr="00F2779F">
        <w:trPr>
          <w:jc w:val="center"/>
        </w:trPr>
        <w:tc>
          <w:tcPr>
            <w:tcW w:w="7395" w:type="dxa"/>
          </w:tcPr>
          <w:p w14:paraId="0DD2CB6E" w14:textId="38D1FA12" w:rsidR="00147220" w:rsidRPr="004560CB" w:rsidRDefault="00147220" w:rsidP="00F75ADD">
            <w:pPr>
              <w:jc w:val="left"/>
              <w:rPr>
                <w:sz w:val="18"/>
                <w:szCs w:val="18"/>
              </w:rPr>
            </w:pPr>
            <w:r w:rsidRPr="004560CB">
              <w:rPr>
                <w:sz w:val="18"/>
                <w:szCs w:val="18"/>
              </w:rPr>
              <w:t>How to present multiple perspectives for a common understanding?</w:t>
            </w:r>
          </w:p>
        </w:tc>
      </w:tr>
      <w:tr w:rsidR="00147220" w:rsidRPr="004560CB" w14:paraId="7575FB0D" w14:textId="77777777" w:rsidTr="00F2779F">
        <w:trPr>
          <w:jc w:val="center"/>
        </w:trPr>
        <w:tc>
          <w:tcPr>
            <w:tcW w:w="7395" w:type="dxa"/>
          </w:tcPr>
          <w:p w14:paraId="3806BC63" w14:textId="590396B5" w:rsidR="00147220" w:rsidRPr="004560CB" w:rsidRDefault="00147220" w:rsidP="00F95819">
            <w:pPr>
              <w:keepNext/>
              <w:jc w:val="left"/>
              <w:rPr>
                <w:sz w:val="18"/>
                <w:szCs w:val="18"/>
              </w:rPr>
            </w:pPr>
            <w:r w:rsidRPr="004560CB">
              <w:rPr>
                <w:sz w:val="18"/>
                <w:szCs w:val="18"/>
              </w:rPr>
              <w:t>Empower junior designers with their learning and independence.</w:t>
            </w:r>
          </w:p>
        </w:tc>
      </w:tr>
    </w:tbl>
    <w:p w14:paraId="2874C77F" w14:textId="6308B041" w:rsidR="00F95819" w:rsidRPr="004560CB" w:rsidRDefault="00F95819" w:rsidP="00F95819">
      <w:pPr>
        <w:pStyle w:val="Caption"/>
        <w:jc w:val="center"/>
      </w:pPr>
      <w:bookmarkStart w:id="48" w:name="_Ref134019544"/>
      <w:r w:rsidRPr="004560CB">
        <w:t xml:space="preserve">Table </w:t>
      </w:r>
      <w:r w:rsidR="00F64AD4">
        <w:fldChar w:fldCharType="begin"/>
      </w:r>
      <w:r w:rsidR="00F64AD4">
        <w:instrText xml:space="preserve"> SEQ Table \* ARABIC </w:instrText>
      </w:r>
      <w:r w:rsidR="00F64AD4">
        <w:fldChar w:fldCharType="separate"/>
      </w:r>
      <w:r w:rsidR="00355591">
        <w:rPr>
          <w:noProof/>
        </w:rPr>
        <w:t>6</w:t>
      </w:r>
      <w:r w:rsidR="00F64AD4">
        <w:fldChar w:fldCharType="end"/>
      </w:r>
      <w:bookmarkEnd w:id="48"/>
      <w:r w:rsidRPr="004560CB">
        <w:t xml:space="preserve">. </w:t>
      </w:r>
      <w:r w:rsidR="004033B4" w:rsidRPr="004560CB">
        <w:t>Governance</w:t>
      </w:r>
      <w:r w:rsidRPr="004560CB">
        <w:t>.</w:t>
      </w:r>
    </w:p>
    <w:p w14:paraId="0EED851C" w14:textId="4D83D81C" w:rsidR="00657C1E" w:rsidRDefault="00620CD9" w:rsidP="00A302A2">
      <w:r w:rsidRPr="004560CB">
        <w:t xml:space="preserve">Previous mappings were too specific and designed from a single perspective in the project, only providing insights in a narrow scope. Much time was spent on research and design that was discarded afterwards. Another issue was that the design of these mappings </w:t>
      </w:r>
      <w:r w:rsidR="00230180">
        <w:t>was often</w:t>
      </w:r>
      <w:r w:rsidRPr="004560CB">
        <w:t xml:space="preserve"> not created by the UX </w:t>
      </w:r>
      <w:r w:rsidR="00230180">
        <w:t>t</w:t>
      </w:r>
      <w:r w:rsidRPr="004560CB">
        <w:t xml:space="preserve">eam but </w:t>
      </w:r>
      <w:r w:rsidR="00230180">
        <w:t>were the result of thr work of</w:t>
      </w:r>
      <w:r w:rsidRPr="004560CB">
        <w:t xml:space="preserve"> external consultant</w:t>
      </w:r>
      <w:r w:rsidR="00230180">
        <w:t>s</w:t>
      </w:r>
      <w:r w:rsidRPr="004560CB">
        <w:t xml:space="preserve"> leading to a situation with no clear mapping owner</w:t>
      </w:r>
      <w:r w:rsidR="00230180">
        <w:t xml:space="preserve"> once the project had been delivered</w:t>
      </w:r>
      <w:r w:rsidRPr="004560CB">
        <w:t xml:space="preserve">. Lastly, the largest factor in why no mapping has been maintained is that </w:t>
      </w:r>
      <w:r w:rsidR="00046A82">
        <w:t>input mechanisms were manual</w:t>
      </w:r>
      <w:r w:rsidRPr="004560CB">
        <w:t xml:space="preserve"> requiring many work hours spent to keep the mapping up to date (</w:t>
      </w:r>
      <w:r w:rsidRPr="004560CB">
        <w:fldChar w:fldCharType="begin"/>
      </w:r>
      <w:r w:rsidRPr="004560CB">
        <w:instrText xml:space="preserve"> REF _Ref134019855 \h </w:instrText>
      </w:r>
      <w:r w:rsidRPr="004560CB">
        <w:fldChar w:fldCharType="separate"/>
      </w:r>
      <w:r w:rsidR="00355591" w:rsidRPr="004560CB">
        <w:t xml:space="preserve">Table </w:t>
      </w:r>
      <w:r w:rsidR="00355591">
        <w:rPr>
          <w:noProof/>
        </w:rPr>
        <w:t>7</w:t>
      </w:r>
      <w:r w:rsidRPr="004560CB">
        <w:fldChar w:fldCharType="end"/>
      </w:r>
      <w:r w:rsidRPr="004560CB">
        <w:t>).</w:t>
      </w:r>
    </w:p>
    <w:p w14:paraId="278B23E4" w14:textId="77777777" w:rsidR="00D5022D" w:rsidRDefault="00D5022D" w:rsidP="00A302A2"/>
    <w:p w14:paraId="54C944BF" w14:textId="77777777" w:rsidR="00D5022D" w:rsidRPr="004560CB" w:rsidRDefault="00D5022D" w:rsidP="00A302A2"/>
    <w:tbl>
      <w:tblPr>
        <w:tblStyle w:val="TableGrid"/>
        <w:tblW w:w="3750" w:type="pct"/>
        <w:jc w:val="center"/>
        <w:tblLook w:val="04A0" w:firstRow="1" w:lastRow="0" w:firstColumn="1" w:lastColumn="0" w:noHBand="0" w:noVBand="1"/>
      </w:tblPr>
      <w:tblGrid>
        <w:gridCol w:w="5546"/>
      </w:tblGrid>
      <w:tr w:rsidR="00D14672" w:rsidRPr="004560CB" w14:paraId="2BB706D4" w14:textId="77777777" w:rsidTr="00B9269F">
        <w:trPr>
          <w:jc w:val="center"/>
        </w:trPr>
        <w:tc>
          <w:tcPr>
            <w:tcW w:w="7395" w:type="dxa"/>
          </w:tcPr>
          <w:p w14:paraId="3EDFD339" w14:textId="7742D2D5" w:rsidR="00D14672" w:rsidRPr="004560CB" w:rsidRDefault="00D14672" w:rsidP="00A302A2">
            <w:pPr>
              <w:rPr>
                <w:b/>
                <w:bCs/>
              </w:rPr>
            </w:pPr>
            <w:r w:rsidRPr="004560CB">
              <w:rPr>
                <w:b/>
                <w:bCs/>
              </w:rPr>
              <w:lastRenderedPageBreak/>
              <w:t>Previous Mappings</w:t>
            </w:r>
          </w:p>
        </w:tc>
      </w:tr>
      <w:tr w:rsidR="00D14672" w:rsidRPr="004560CB" w14:paraId="0232EAB0" w14:textId="77777777" w:rsidTr="00B9269F">
        <w:trPr>
          <w:jc w:val="center"/>
        </w:trPr>
        <w:tc>
          <w:tcPr>
            <w:tcW w:w="7395" w:type="dxa"/>
          </w:tcPr>
          <w:p w14:paraId="278DB3AE" w14:textId="6FDE6A74" w:rsidR="00D14672" w:rsidRPr="004560CB" w:rsidRDefault="00D14672" w:rsidP="00D14672">
            <w:pPr>
              <w:jc w:val="left"/>
              <w:rPr>
                <w:sz w:val="18"/>
                <w:szCs w:val="18"/>
              </w:rPr>
            </w:pPr>
            <w:r w:rsidRPr="004560CB">
              <w:rPr>
                <w:sz w:val="18"/>
                <w:szCs w:val="18"/>
              </w:rPr>
              <w:t>Too specialised and constrained to specific projects.</w:t>
            </w:r>
          </w:p>
        </w:tc>
      </w:tr>
      <w:tr w:rsidR="00D14672" w:rsidRPr="004560CB" w14:paraId="2C550FC0" w14:textId="77777777" w:rsidTr="00B9269F">
        <w:trPr>
          <w:jc w:val="center"/>
        </w:trPr>
        <w:tc>
          <w:tcPr>
            <w:tcW w:w="7395" w:type="dxa"/>
          </w:tcPr>
          <w:p w14:paraId="7662188F" w14:textId="7DDD8017" w:rsidR="00D14672" w:rsidRPr="004560CB" w:rsidRDefault="00D14672" w:rsidP="00D14672">
            <w:pPr>
              <w:jc w:val="left"/>
              <w:rPr>
                <w:sz w:val="18"/>
                <w:szCs w:val="18"/>
              </w:rPr>
            </w:pPr>
            <w:r w:rsidRPr="004560CB">
              <w:rPr>
                <w:sz w:val="18"/>
                <w:szCs w:val="18"/>
              </w:rPr>
              <w:t>Focused on singular perspectives.</w:t>
            </w:r>
          </w:p>
        </w:tc>
      </w:tr>
      <w:tr w:rsidR="00D14672" w:rsidRPr="004560CB" w14:paraId="732AF75A" w14:textId="77777777" w:rsidTr="00B9269F">
        <w:trPr>
          <w:jc w:val="center"/>
        </w:trPr>
        <w:tc>
          <w:tcPr>
            <w:tcW w:w="7395" w:type="dxa"/>
          </w:tcPr>
          <w:p w14:paraId="564A1596" w14:textId="2195CEEA" w:rsidR="00D14672" w:rsidRPr="004560CB" w:rsidRDefault="00D14672" w:rsidP="00D14672">
            <w:pPr>
              <w:jc w:val="left"/>
              <w:rPr>
                <w:sz w:val="18"/>
                <w:szCs w:val="18"/>
              </w:rPr>
            </w:pPr>
            <w:r w:rsidRPr="004560CB">
              <w:rPr>
                <w:sz w:val="18"/>
                <w:szCs w:val="18"/>
              </w:rPr>
              <w:t>Created for the UX Team but not by the UX Team.</w:t>
            </w:r>
          </w:p>
        </w:tc>
      </w:tr>
      <w:tr w:rsidR="00D14672" w:rsidRPr="004560CB" w14:paraId="4E8718BC" w14:textId="77777777" w:rsidTr="00B9269F">
        <w:trPr>
          <w:jc w:val="center"/>
        </w:trPr>
        <w:tc>
          <w:tcPr>
            <w:tcW w:w="7395" w:type="dxa"/>
          </w:tcPr>
          <w:p w14:paraId="52602C0F" w14:textId="5DAE2594" w:rsidR="00D14672" w:rsidRPr="004560CB" w:rsidRDefault="00D14672" w:rsidP="00D14672">
            <w:pPr>
              <w:jc w:val="left"/>
              <w:rPr>
                <w:sz w:val="18"/>
                <w:szCs w:val="18"/>
              </w:rPr>
            </w:pPr>
            <w:r w:rsidRPr="004560CB">
              <w:rPr>
                <w:sz w:val="18"/>
                <w:szCs w:val="18"/>
              </w:rPr>
              <w:t>After the project ended, there was no sense of ownership over the mapping.</w:t>
            </w:r>
          </w:p>
        </w:tc>
      </w:tr>
      <w:tr w:rsidR="00D14672" w:rsidRPr="004560CB" w14:paraId="5D78ECF2" w14:textId="77777777" w:rsidTr="00B9269F">
        <w:trPr>
          <w:jc w:val="center"/>
        </w:trPr>
        <w:tc>
          <w:tcPr>
            <w:tcW w:w="7395" w:type="dxa"/>
          </w:tcPr>
          <w:p w14:paraId="2FCCC39B" w14:textId="4C09F27C" w:rsidR="00D14672" w:rsidRPr="004560CB" w:rsidRDefault="00D14672" w:rsidP="00B9269F">
            <w:pPr>
              <w:keepNext/>
              <w:jc w:val="left"/>
              <w:rPr>
                <w:sz w:val="18"/>
                <w:szCs w:val="18"/>
              </w:rPr>
            </w:pPr>
            <w:r w:rsidRPr="004560CB">
              <w:rPr>
                <w:sz w:val="18"/>
                <w:szCs w:val="18"/>
              </w:rPr>
              <w:t>Manual input was too time demanding and led to the mappings not being maintained.</w:t>
            </w:r>
          </w:p>
        </w:tc>
      </w:tr>
    </w:tbl>
    <w:p w14:paraId="4D234481" w14:textId="319AFFAB" w:rsidR="00B9269F" w:rsidRPr="004560CB" w:rsidRDefault="00B9269F" w:rsidP="00B9269F">
      <w:pPr>
        <w:pStyle w:val="Caption"/>
        <w:jc w:val="center"/>
      </w:pPr>
      <w:bookmarkStart w:id="49" w:name="_Ref134019855"/>
      <w:r w:rsidRPr="004560CB">
        <w:t xml:space="preserve">Table </w:t>
      </w:r>
      <w:r w:rsidR="00F64AD4">
        <w:fldChar w:fldCharType="begin"/>
      </w:r>
      <w:r w:rsidR="00F64AD4">
        <w:instrText xml:space="preserve"> SEQ Table \* ARABIC </w:instrText>
      </w:r>
      <w:r w:rsidR="00F64AD4">
        <w:fldChar w:fldCharType="separate"/>
      </w:r>
      <w:r w:rsidR="00355591">
        <w:rPr>
          <w:noProof/>
        </w:rPr>
        <w:t>7</w:t>
      </w:r>
      <w:r w:rsidR="00F64AD4">
        <w:fldChar w:fldCharType="end"/>
      </w:r>
      <w:bookmarkEnd w:id="49"/>
      <w:r w:rsidRPr="004560CB">
        <w:t>. Previous mappings</w:t>
      </w:r>
      <w:r w:rsidR="00B74DD8" w:rsidRPr="004560CB">
        <w:t>.</w:t>
      </w:r>
    </w:p>
    <w:p w14:paraId="4D43E48A" w14:textId="2A1E21C4" w:rsidR="00657C1E" w:rsidRPr="004560CB" w:rsidRDefault="00620CD9" w:rsidP="00A302A2">
      <w:r w:rsidRPr="004560CB">
        <w:t>As a part of the informal interview format, some discussions led to topics regarding practicalities surrounding the project and subsequent prototypes (</w:t>
      </w:r>
      <w:r w:rsidRPr="004560CB">
        <w:fldChar w:fldCharType="begin"/>
      </w:r>
      <w:r w:rsidRPr="004560CB">
        <w:instrText xml:space="preserve"> REF _Ref134020125 \h </w:instrText>
      </w:r>
      <w:r w:rsidRPr="004560CB">
        <w:fldChar w:fldCharType="separate"/>
      </w:r>
      <w:r w:rsidR="00355591" w:rsidRPr="004560CB">
        <w:t xml:space="preserve">Table </w:t>
      </w:r>
      <w:r w:rsidR="00355591">
        <w:rPr>
          <w:noProof/>
        </w:rPr>
        <w:t>8</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B74DD8" w:rsidRPr="004560CB" w14:paraId="2A137E31" w14:textId="77777777" w:rsidTr="00B74DD8">
        <w:trPr>
          <w:jc w:val="center"/>
        </w:trPr>
        <w:tc>
          <w:tcPr>
            <w:tcW w:w="7395" w:type="dxa"/>
          </w:tcPr>
          <w:p w14:paraId="48316599" w14:textId="0FE757E4" w:rsidR="00B74DD8" w:rsidRPr="004560CB" w:rsidRDefault="00B74DD8" w:rsidP="00B74DD8">
            <w:pPr>
              <w:jc w:val="left"/>
              <w:rPr>
                <w:b/>
                <w:bCs/>
              </w:rPr>
            </w:pPr>
            <w:r w:rsidRPr="004560CB">
              <w:rPr>
                <w:b/>
                <w:bCs/>
              </w:rPr>
              <w:t>Practicalities</w:t>
            </w:r>
          </w:p>
        </w:tc>
      </w:tr>
      <w:tr w:rsidR="00B74DD8" w:rsidRPr="004560CB" w14:paraId="5EC7AF40" w14:textId="77777777" w:rsidTr="00B74DD8">
        <w:trPr>
          <w:jc w:val="center"/>
        </w:trPr>
        <w:tc>
          <w:tcPr>
            <w:tcW w:w="7395" w:type="dxa"/>
          </w:tcPr>
          <w:p w14:paraId="48DCEEF3" w14:textId="557FDE36" w:rsidR="00B74DD8" w:rsidRPr="004560CB" w:rsidRDefault="00B74DD8" w:rsidP="00B74DD8">
            <w:pPr>
              <w:jc w:val="left"/>
              <w:rPr>
                <w:sz w:val="18"/>
                <w:szCs w:val="18"/>
              </w:rPr>
            </w:pPr>
            <w:r w:rsidRPr="004560CB">
              <w:rPr>
                <w:sz w:val="18"/>
                <w:szCs w:val="18"/>
              </w:rPr>
              <w:t>Users would mainly use the mapping at the start of projects.</w:t>
            </w:r>
          </w:p>
        </w:tc>
      </w:tr>
      <w:tr w:rsidR="00B74DD8" w:rsidRPr="004560CB" w14:paraId="318DDA49" w14:textId="77777777" w:rsidTr="00B74DD8">
        <w:trPr>
          <w:jc w:val="center"/>
        </w:trPr>
        <w:tc>
          <w:tcPr>
            <w:tcW w:w="7395" w:type="dxa"/>
          </w:tcPr>
          <w:p w14:paraId="2D9B1553" w14:textId="7E74D88E" w:rsidR="00B74DD8" w:rsidRPr="004560CB" w:rsidRDefault="00B74DD8" w:rsidP="00B74DD8">
            <w:pPr>
              <w:jc w:val="left"/>
              <w:rPr>
                <w:sz w:val="18"/>
                <w:szCs w:val="18"/>
              </w:rPr>
            </w:pPr>
            <w:r w:rsidRPr="004560CB">
              <w:rPr>
                <w:sz w:val="18"/>
                <w:szCs w:val="18"/>
              </w:rPr>
              <w:t>Values the insights gained as a point of departure.</w:t>
            </w:r>
          </w:p>
        </w:tc>
      </w:tr>
      <w:tr w:rsidR="00B74DD8" w:rsidRPr="004560CB" w14:paraId="3EEB56B0" w14:textId="77777777" w:rsidTr="00B74DD8">
        <w:trPr>
          <w:jc w:val="center"/>
        </w:trPr>
        <w:tc>
          <w:tcPr>
            <w:tcW w:w="7395" w:type="dxa"/>
          </w:tcPr>
          <w:p w14:paraId="29FBE0C9" w14:textId="2AEBCA1F" w:rsidR="00B74DD8" w:rsidRPr="004560CB" w:rsidRDefault="00B74DD8" w:rsidP="00B74DD8">
            <w:pPr>
              <w:keepNext/>
              <w:jc w:val="left"/>
              <w:rPr>
                <w:sz w:val="18"/>
                <w:szCs w:val="18"/>
              </w:rPr>
            </w:pPr>
            <w:r w:rsidRPr="004560CB">
              <w:rPr>
                <w:sz w:val="18"/>
                <w:szCs w:val="18"/>
              </w:rPr>
              <w:t>Prefers to use tools already in their toolbox.</w:t>
            </w:r>
          </w:p>
        </w:tc>
      </w:tr>
    </w:tbl>
    <w:p w14:paraId="54B17707" w14:textId="0929E3F1" w:rsidR="00B74DD8" w:rsidRPr="004560CB" w:rsidRDefault="00B74DD8" w:rsidP="00B74DD8">
      <w:pPr>
        <w:pStyle w:val="Caption"/>
        <w:jc w:val="center"/>
      </w:pPr>
      <w:bookmarkStart w:id="50" w:name="_Ref134020125"/>
      <w:r w:rsidRPr="004560CB">
        <w:t xml:space="preserve">Table </w:t>
      </w:r>
      <w:r w:rsidR="00F64AD4">
        <w:fldChar w:fldCharType="begin"/>
      </w:r>
      <w:r w:rsidR="00F64AD4">
        <w:instrText xml:space="preserve"> SEQ Table \* ARABIC </w:instrText>
      </w:r>
      <w:r w:rsidR="00F64AD4">
        <w:fldChar w:fldCharType="separate"/>
      </w:r>
      <w:r w:rsidR="00355591">
        <w:rPr>
          <w:noProof/>
        </w:rPr>
        <w:t>8</w:t>
      </w:r>
      <w:r w:rsidR="00F64AD4">
        <w:fldChar w:fldCharType="end"/>
      </w:r>
      <w:bookmarkEnd w:id="50"/>
      <w:r w:rsidRPr="004560CB">
        <w:t>. Practicalities.</w:t>
      </w:r>
    </w:p>
    <w:p w14:paraId="6305E2A8" w14:textId="2EAB2FB4" w:rsidR="00F1038E" w:rsidRPr="00FA5385" w:rsidRDefault="00151665" w:rsidP="0058370D">
      <w:pPr>
        <w:pStyle w:val="Heading2"/>
        <w:rPr>
          <w:lang w:val="en-GB"/>
        </w:rPr>
      </w:pPr>
      <w:bookmarkStart w:id="51" w:name="_Toc135132567"/>
      <w:r w:rsidRPr="004560CB">
        <w:rPr>
          <w:lang w:val="en-GB"/>
        </w:rPr>
        <w:t>Sketching &amp; Prototyping</w:t>
      </w:r>
      <w:bookmarkEnd w:id="51"/>
    </w:p>
    <w:p w14:paraId="0992549B" w14:textId="374EE452" w:rsidR="005B5143" w:rsidRDefault="005B5143" w:rsidP="0058370D">
      <w:r>
        <w:t>After collecting insights through literature and user research</w:t>
      </w:r>
      <w:r w:rsidR="00831F7A">
        <w:t>,</w:t>
      </w:r>
      <w:r w:rsidR="00213F57">
        <w:t xml:space="preserve"> work began on designing and prototyping.</w:t>
      </w:r>
    </w:p>
    <w:p w14:paraId="46C3437A" w14:textId="21B807A0" w:rsidR="00F43668" w:rsidRDefault="00F43668" w:rsidP="00215751">
      <w:r w:rsidRPr="004560CB">
        <w:t xml:space="preserve">Prototyping is a core methodology for any Interaction Design project and can be done in many ways to yield differing results </w:t>
      </w:r>
      <w:r w:rsidRPr="004560CB">
        <w:fldChar w:fldCharType="begin"/>
      </w:r>
      <w:r w:rsidRPr="004560CB">
        <w:instrText xml:space="preserve"> ADDIN ZOTERO_ITEM CSL_CITATION {"citationID":"MW3UXVX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Pr="004560CB">
        <w:fldChar w:fldCharType="separate"/>
      </w:r>
      <w:r w:rsidRPr="004560CB">
        <w:rPr>
          <w:noProof/>
        </w:rPr>
        <w:t>(Houde &amp; Hill, 1997)</w:t>
      </w:r>
      <w:r w:rsidRPr="004560CB">
        <w:fldChar w:fldCharType="end"/>
      </w:r>
      <w:r w:rsidRPr="004560CB">
        <w:t xml:space="preserve">. Prototyping, at its core, is a way for designers to compartmentalise and explore specific aspects of a design. Constructing prototypes follows the designer throughout the process and changes according to fidelity and purpose. </w:t>
      </w:r>
      <w:r w:rsidR="00215751">
        <w:t xml:space="preserve">There are many different prototyping methodologies to use, many of which are described in </w:t>
      </w:r>
      <w:r w:rsidR="00215751">
        <w:rPr>
          <w:i/>
          <w:iCs/>
        </w:rPr>
        <w:t>Universal methods of design</w:t>
      </w:r>
      <w:r w:rsidR="00215751">
        <w:t xml:space="preserve"> by Martin &amp; Hanington </w:t>
      </w:r>
      <w:r w:rsidR="00215751">
        <w:fldChar w:fldCharType="begin"/>
      </w:r>
      <w:r w:rsidR="00215751">
        <w:instrText xml:space="preserve"> ADDIN ZOTERO_ITEM CSL_CITATION {"citationID":"egBB19fD","properties":{"formattedCitation":"(2012)","plainCitation":"(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label":"page","suppress-author":true}],"schema":"https://github.com/citation-style-language/schema/raw/master/csl-citation.json"} </w:instrText>
      </w:r>
      <w:r w:rsidR="00215751">
        <w:fldChar w:fldCharType="separate"/>
      </w:r>
      <w:r w:rsidR="00215751">
        <w:rPr>
          <w:noProof/>
        </w:rPr>
        <w:t>(2012)</w:t>
      </w:r>
      <w:r w:rsidR="00215751">
        <w:fldChar w:fldCharType="end"/>
      </w:r>
      <w:r w:rsidR="00215751">
        <w:t>.</w:t>
      </w:r>
    </w:p>
    <w:p w14:paraId="27AB8FAC" w14:textId="1DC97F43" w:rsidR="0058370D" w:rsidRPr="004560CB" w:rsidRDefault="0058370D" w:rsidP="0058370D">
      <w:r w:rsidRPr="004560CB">
        <w:t>As will be developed later, this thesis revolves around three main methods of prototyping and sketching (</w:t>
      </w:r>
      <w:r w:rsidRPr="004560CB">
        <w:fldChar w:fldCharType="begin"/>
      </w:r>
      <w:r w:rsidRPr="004560CB">
        <w:instrText xml:space="preserve"> REF _Ref134023132 \h </w:instrText>
      </w:r>
      <w:r w:rsidRPr="004560CB">
        <w:fldChar w:fldCharType="separate"/>
      </w:r>
      <w:r w:rsidR="00355591" w:rsidRPr="004560CB">
        <w:t xml:space="preserve">Table </w:t>
      </w:r>
      <w:r w:rsidR="00355591">
        <w:rPr>
          <w:noProof/>
        </w:rPr>
        <w:t>9</w:t>
      </w:r>
      <w:r w:rsidRPr="004560CB">
        <w:fldChar w:fldCharType="end"/>
      </w:r>
      <w:r w:rsidRPr="004560CB">
        <w:t xml:space="preserve">). However, there is a methodological distinction between sketching and prototyping </w:t>
      </w:r>
      <w:r w:rsidRPr="004560CB">
        <w:fldChar w:fldCharType="begin"/>
      </w:r>
      <w:r w:rsidRPr="004560CB">
        <w:instrText xml:space="preserve"> ADDIN ZOTERO_ITEM CSL_CITATION {"citationID":"ELqTMEFm","properties":{"formattedCitation":"(Buxton, 2007)","plainCitation":"(Buxton, 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schema":"https://github.com/citation-style-language/schema/raw/master/csl-citation.json"} </w:instrText>
      </w:r>
      <w:r w:rsidRPr="004560CB">
        <w:fldChar w:fldCharType="separate"/>
      </w:r>
      <w:r w:rsidRPr="004560CB">
        <w:rPr>
          <w:noProof/>
        </w:rPr>
        <w:t>(Buxton, 2007)</w:t>
      </w:r>
      <w:r w:rsidRPr="004560CB">
        <w:fldChar w:fldCharType="end"/>
      </w:r>
      <w:r w:rsidRPr="004560CB">
        <w:t xml:space="preserve">. Buxton </w:t>
      </w:r>
      <w:r w:rsidRPr="004560CB">
        <w:fldChar w:fldCharType="begin"/>
      </w:r>
      <w:r w:rsidRPr="004560CB">
        <w:instrText xml:space="preserve"> ADDIN ZOTERO_ITEM CSL_CITATION {"citationID":"79m4UsLV","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abel":"page","suppress-author":true}],"schema":"https://github.com/citation-style-language/schema/raw/master/csl-citation.json"} </w:instrText>
      </w:r>
      <w:r w:rsidRPr="004560CB">
        <w:fldChar w:fldCharType="separate"/>
      </w:r>
      <w:r w:rsidRPr="004560CB">
        <w:rPr>
          <w:noProof/>
        </w:rPr>
        <w:t>(2007)</w:t>
      </w:r>
      <w:r w:rsidRPr="004560CB">
        <w:fldChar w:fldCharType="end"/>
      </w:r>
      <w:r w:rsidRPr="004560CB">
        <w:t xml:space="preserve"> explains that the main difference between sketching and prototyping is the low cost and time efficiency of sketches early in the design process. In a sense, they become disposable. Prototypes, conversely, are more intricate and require a more considerable time investment, making them less disposable. Both are different but still intertwined with the design process.</w:t>
      </w:r>
    </w:p>
    <w:p w14:paraId="1490A0EC" w14:textId="3A37C7B5" w:rsidR="0058370D" w:rsidRPr="004560CB" w:rsidRDefault="00C723FE" w:rsidP="0058370D">
      <w:r>
        <w:t xml:space="preserve">Lim et al., </w:t>
      </w:r>
      <w:r w:rsidR="0058370D" w:rsidRPr="004560CB">
        <w:fldChar w:fldCharType="begin"/>
      </w:r>
      <w:r>
        <w:instrText xml:space="preserve"> ADDIN ZOTERO_ITEM CSL_CITATION {"citationID":"AtTIVDGC","properties":{"formattedCitation":"(2008)","plainCitation":"(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label":"page","suppress-author":true}],"schema":"https://github.com/citation-style-language/schema/raw/master/csl-citation.json"} </w:instrText>
      </w:r>
      <w:r w:rsidR="0058370D" w:rsidRPr="004560CB">
        <w:fldChar w:fldCharType="separate"/>
      </w:r>
      <w:r>
        <w:rPr>
          <w:noProof/>
        </w:rPr>
        <w:t>(2008)</w:t>
      </w:r>
      <w:r w:rsidR="0058370D" w:rsidRPr="004560CB">
        <w:fldChar w:fldCharType="end"/>
      </w:r>
      <w:r w:rsidR="0058370D" w:rsidRPr="004560CB">
        <w:t xml:space="preserve"> further divides the function and purpose of any prototype into </w:t>
      </w:r>
      <w:r w:rsidR="0058370D" w:rsidRPr="004560CB">
        <w:rPr>
          <w:i/>
          <w:iCs/>
        </w:rPr>
        <w:t>filtering dimensions</w:t>
      </w:r>
      <w:r w:rsidR="0058370D" w:rsidRPr="004560CB">
        <w:t xml:space="preserve"> and </w:t>
      </w:r>
      <w:r w:rsidR="0058370D" w:rsidRPr="004560CB">
        <w:rPr>
          <w:i/>
          <w:iCs/>
        </w:rPr>
        <w:t>manifestation dimensions</w:t>
      </w:r>
      <w:r w:rsidR="0058370D" w:rsidRPr="004560CB">
        <w:t xml:space="preserve">. Lim et al.’s prototype structure </w:t>
      </w:r>
      <w:r w:rsidR="00725291">
        <w:t>allows</w:t>
      </w:r>
      <w:r w:rsidR="0058370D" w:rsidRPr="004560CB">
        <w:t xml:space="preserve"> designers to analyse, reflect and contextualise </w:t>
      </w:r>
      <w:r w:rsidR="0058370D" w:rsidRPr="004560CB">
        <w:lastRenderedPageBreak/>
        <w:t xml:space="preserve">their prototypes to determine direction and purpose. Combining Buxton’s </w:t>
      </w:r>
      <w:r w:rsidR="0058370D" w:rsidRPr="004560CB">
        <w:fldChar w:fldCharType="begin"/>
      </w:r>
      <w:r w:rsidR="0058370D" w:rsidRPr="004560CB">
        <w:instrText xml:space="preserve"> ADDIN ZOTERO_ITEM CSL_CITATION {"citationID":"DqnPZkzT","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abel":"page","suppress-author":true}],"schema":"https://github.com/citation-style-language/schema/raw/master/csl-citation.json"} </w:instrText>
      </w:r>
      <w:r w:rsidR="0058370D" w:rsidRPr="004560CB">
        <w:fldChar w:fldCharType="separate"/>
      </w:r>
      <w:r w:rsidR="0058370D" w:rsidRPr="004560CB">
        <w:rPr>
          <w:noProof/>
        </w:rPr>
        <w:t>(2007)</w:t>
      </w:r>
      <w:r w:rsidR="0058370D" w:rsidRPr="004560CB">
        <w:fldChar w:fldCharType="end"/>
      </w:r>
      <w:r w:rsidR="0058370D" w:rsidRPr="004560CB">
        <w:t xml:space="preserve"> definition and mindset with Lim et al.’s methodological analysis, we can understand how prototypes </w:t>
      </w:r>
      <w:r w:rsidR="0058370D" w:rsidRPr="004560CB">
        <w:rPr>
          <w:i/>
          <w:iCs/>
        </w:rPr>
        <w:t>inform</w:t>
      </w:r>
      <w:r w:rsidR="0058370D" w:rsidRPr="004560CB">
        <w:t xml:space="preserve"> the design process while also being </w:t>
      </w:r>
      <w:r w:rsidR="0058370D" w:rsidRPr="004560CB">
        <w:rPr>
          <w:i/>
          <w:iCs/>
        </w:rPr>
        <w:t>integral</w:t>
      </w:r>
      <w:r w:rsidR="0058370D" w:rsidRPr="004560CB">
        <w:t xml:space="preserve"> to it.</w:t>
      </w:r>
    </w:p>
    <w:p w14:paraId="7BD411CB" w14:textId="2CB909CC" w:rsidR="00151665" w:rsidRPr="004560CB" w:rsidRDefault="0021172E" w:rsidP="00151665">
      <w:pPr>
        <w:pStyle w:val="Heading3"/>
      </w:pPr>
      <w:bookmarkStart w:id="52" w:name="_Toc135132568"/>
      <w:r>
        <w:t>Wizard of Oz</w:t>
      </w:r>
      <w:bookmarkEnd w:id="52"/>
    </w:p>
    <w:p w14:paraId="245FCC6E" w14:textId="3B5954E3" w:rsidR="00A93031" w:rsidRPr="004560CB" w:rsidRDefault="00C27233" w:rsidP="00E43C92">
      <w:r w:rsidRPr="004560CB">
        <w:t xml:space="preserve">Wizard of Oz (WOZ) prototyping is a methodological tool </w:t>
      </w:r>
      <w:r w:rsidR="00A93031" w:rsidRPr="004560CB">
        <w:t>where</w:t>
      </w:r>
      <w:r w:rsidRPr="004560CB">
        <w:t xml:space="preserve"> </w:t>
      </w:r>
      <w:r w:rsidR="00A93031" w:rsidRPr="004560CB">
        <w:t>designers</w:t>
      </w:r>
      <w:r w:rsidRPr="004560CB">
        <w:t xml:space="preserve"> </w:t>
      </w:r>
      <w:r w:rsidR="00A93031" w:rsidRPr="004560CB">
        <w:t>mock</w:t>
      </w:r>
      <w:r w:rsidRPr="004560CB">
        <w:t xml:space="preserve"> up an interaction flow without implementing full functionality</w:t>
      </w:r>
      <w:r w:rsidR="00A93031" w:rsidRPr="004560CB">
        <w:t>. The key aspect of a WOZ prototype is that the user is unaware of the “lack” of fidelity in the prototype, leading them to believe it is more finished than</w:t>
      </w:r>
      <w:r w:rsidR="00DD68A9" w:rsidRPr="004560CB">
        <w:t xml:space="preserve"> it is</w:t>
      </w:r>
      <w:r w:rsidR="00A93031" w:rsidRPr="004560CB">
        <w:t xml:space="preserve"> </w:t>
      </w:r>
      <w:r w:rsidR="00A93031" w:rsidRPr="004560CB">
        <w:fldChar w:fldCharType="begin"/>
      </w:r>
      <w:r w:rsidR="00A93031" w:rsidRPr="004560CB">
        <w:instrText xml:space="preserve"> ADDIN ZOTERO_ITEM CSL_CITATION {"citationID":"Mt9Hup2h","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rsidR="00A93031" w:rsidRPr="004560CB">
        <w:fldChar w:fldCharType="separate"/>
      </w:r>
      <w:r w:rsidR="00A93031" w:rsidRPr="004560CB">
        <w:t>(Dahlbäck et al., 1993)</w:t>
      </w:r>
      <w:r w:rsidR="00A93031" w:rsidRPr="004560CB">
        <w:fldChar w:fldCharType="end"/>
      </w:r>
      <w:r w:rsidR="00A93031" w:rsidRPr="004560CB">
        <w:t>.</w:t>
      </w:r>
      <w:r w:rsidR="00FE79BD" w:rsidRPr="004560CB">
        <w:t xml:space="preserve"> The main benefit of using WOZ is </w:t>
      </w:r>
      <w:r w:rsidR="001403FF" w:rsidRPr="004560CB">
        <w:t>that</w:t>
      </w:r>
      <w:r w:rsidR="00FE79BD" w:rsidRPr="004560CB">
        <w:t xml:space="preserve"> it can save development time while yielding valuable insights regarding flows and interactions. Bill Buxton comments on the method:</w:t>
      </w:r>
    </w:p>
    <w:p w14:paraId="51ABA2C1" w14:textId="32D07FD4" w:rsidR="00FE79BD" w:rsidRPr="004560CB" w:rsidRDefault="00760B40" w:rsidP="00760B40">
      <w:pPr>
        <w:pStyle w:val="Quote"/>
      </w:pPr>
      <w:r w:rsidRPr="004560CB">
        <w:t xml:space="preserve">“It is much easier, cheaper, faster, and more reliable to find a little old man, a microphone, and some </w:t>
      </w:r>
      <w:proofErr w:type="gramStart"/>
      <w:r w:rsidRPr="004560CB">
        <w:t>loud speakers</w:t>
      </w:r>
      <w:proofErr w:type="gramEnd"/>
      <w:r w:rsidRPr="004560CB">
        <w:t xml:space="preserve"> than it is to find a real wizard. </w:t>
      </w:r>
      <w:proofErr w:type="gramStart"/>
      <w:r w:rsidRPr="004560CB">
        <w:t>So</w:t>
      </w:r>
      <w:proofErr w:type="gramEnd"/>
      <w:r w:rsidRPr="004560CB">
        <w:t xml:space="preserve"> it is with most systems. Fake it before you build </w:t>
      </w:r>
      <w:proofErr w:type="gramStart"/>
      <w:r w:rsidRPr="004560CB">
        <w:t>it”</w:t>
      </w:r>
      <w:proofErr w:type="gramEnd"/>
    </w:p>
    <w:p w14:paraId="14CFF39B" w14:textId="02EF6361" w:rsidR="00760B40" w:rsidRPr="004560CB" w:rsidRDefault="00760B40" w:rsidP="00550F2C">
      <w:pPr>
        <w:jc w:val="center"/>
      </w:pPr>
      <w:r w:rsidRPr="004560CB">
        <w:fldChar w:fldCharType="begin"/>
      </w:r>
      <w:r w:rsidR="005805CE" w:rsidRPr="004560CB">
        <w:instrText xml:space="preserve"> ADDIN ZOTERO_ITEM CSL_CITATION {"citationID":"paueUDPC","properties":{"formattedCitation":"(Buxton, 2007, p. 239)","plainCitation":"(Buxton, 2007, p. 239)","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ocator":"239","label":"page"}],"schema":"https://github.com/citation-style-language/schema/raw/master/csl-citation.json"} </w:instrText>
      </w:r>
      <w:r w:rsidRPr="004560CB">
        <w:fldChar w:fldCharType="separate"/>
      </w:r>
      <w:r w:rsidRPr="004560CB">
        <w:rPr>
          <w:noProof/>
        </w:rPr>
        <w:t>(Buxton, 2007, p. 239)</w:t>
      </w:r>
      <w:r w:rsidRPr="004560CB">
        <w:fldChar w:fldCharType="end"/>
      </w:r>
    </w:p>
    <w:p w14:paraId="11BB99B3" w14:textId="77777777" w:rsidR="00151665" w:rsidRPr="004560CB" w:rsidRDefault="00151665" w:rsidP="00151665">
      <w:pPr>
        <w:pStyle w:val="Heading3"/>
      </w:pPr>
      <w:bookmarkStart w:id="53" w:name="_Toc135132569"/>
      <w:r w:rsidRPr="004560CB">
        <w:t>Three-point approach</w:t>
      </w:r>
      <w:bookmarkEnd w:id="53"/>
    </w:p>
    <w:p w14:paraId="650432BB" w14:textId="77777777" w:rsidR="00151665" w:rsidRPr="004560CB" w:rsidRDefault="00151665" w:rsidP="00151665">
      <w:r w:rsidRPr="004560CB">
        <w:t>The prototyping process, in the early stages, implemented a three-point approach using multiple mediums, each with benefits and drawbacks to the prototyping process. The prototyping mediums used were:</w:t>
      </w:r>
    </w:p>
    <w:p w14:paraId="6D1B0D71" w14:textId="77777777" w:rsidR="00151665" w:rsidRPr="004560CB" w:rsidRDefault="00151665" w:rsidP="00151665">
      <w:pPr>
        <w:pStyle w:val="ListParagraph"/>
        <w:numPr>
          <w:ilvl w:val="0"/>
          <w:numId w:val="8"/>
        </w:numPr>
      </w:pPr>
      <w:r w:rsidRPr="004560CB">
        <w:t>Sketching designs on paper</w:t>
      </w:r>
    </w:p>
    <w:p w14:paraId="41DF9C44" w14:textId="77777777" w:rsidR="00151665" w:rsidRPr="004560CB" w:rsidRDefault="00151665" w:rsidP="00151665">
      <w:pPr>
        <w:pStyle w:val="ListParagraph"/>
        <w:numPr>
          <w:ilvl w:val="0"/>
          <w:numId w:val="8"/>
        </w:numPr>
      </w:pPr>
      <w:r w:rsidRPr="004560CB">
        <w:t>Visual &amp; semi-interactive prototypes in Figma</w:t>
      </w:r>
    </w:p>
    <w:p w14:paraId="3A7AAC0E" w14:textId="77777777" w:rsidR="00151665" w:rsidRPr="004560CB" w:rsidRDefault="00151665" w:rsidP="00151665">
      <w:pPr>
        <w:pStyle w:val="ListParagraph"/>
        <w:numPr>
          <w:ilvl w:val="0"/>
          <w:numId w:val="8"/>
        </w:numPr>
      </w:pPr>
      <w:r w:rsidRPr="004560CB">
        <w:t>Interactive prototypes in code</w:t>
      </w:r>
    </w:p>
    <w:p w14:paraId="0F275647" w14:textId="41F84D8E" w:rsidR="00151665" w:rsidRPr="004560CB" w:rsidRDefault="00151665" w:rsidP="00151665">
      <w:r w:rsidRPr="004560CB">
        <w:t xml:space="preserve">By working iteratively through the different processes, I could quickly sketch concepts and ideas on paper, sort through them to see which </w:t>
      </w:r>
      <w:r w:rsidR="00114181">
        <w:t>would best</w:t>
      </w:r>
      <w:r w:rsidRPr="004560CB">
        <w:t xml:space="preserve"> fit the intended interaction, </w:t>
      </w:r>
      <w:r w:rsidR="006D72E2" w:rsidRPr="004560CB">
        <w:t>mock up</w:t>
      </w:r>
      <w:r w:rsidRPr="004560CB">
        <w:t xml:space="preserve"> the designs in Figma and then implement those </w:t>
      </w:r>
      <w:r w:rsidR="006D72E2" w:rsidRPr="004560CB">
        <w:t>that</w:t>
      </w:r>
      <w:r w:rsidRPr="004560CB">
        <w:t xml:space="preserve"> were most viable into </w:t>
      </w:r>
      <w:r w:rsidR="003C3CA3">
        <w:t>a</w:t>
      </w:r>
      <w:r w:rsidRPr="004560CB">
        <w:t xml:space="preserve"> live code prototype. </w:t>
      </w:r>
      <w:r w:rsidR="006D72E2" w:rsidRPr="004560CB">
        <w:t>This</w:t>
      </w:r>
      <w:r w:rsidRPr="004560CB">
        <w:t xml:space="preserve"> workflow enabled me to work as an ideator, a designer, and a developer while doing design hand-offs between each stage.</w:t>
      </w:r>
    </w:p>
    <w:p w14:paraId="73259651" w14:textId="3855B286" w:rsidR="00151665" w:rsidRDefault="00151665" w:rsidP="00151665">
      <w:r w:rsidRPr="004560CB">
        <w:t>The choice of these three mediums over other potential means of ideation and prototyping comes mainly down to their accessibility, availability, and specialised areas of function</w:t>
      </w:r>
      <w:r w:rsidR="004E2E05">
        <w:t xml:space="preserve"> </w:t>
      </w:r>
      <w:r w:rsidR="00162003" w:rsidRPr="004560CB">
        <w:t>(</w:t>
      </w:r>
      <w:r w:rsidR="008F084D" w:rsidRPr="004560CB">
        <w:fldChar w:fldCharType="begin"/>
      </w:r>
      <w:r w:rsidR="008F084D" w:rsidRPr="004560CB">
        <w:instrText xml:space="preserve"> REF _Ref134023132 \h </w:instrText>
      </w:r>
      <w:r w:rsidR="008F084D" w:rsidRPr="004560CB">
        <w:fldChar w:fldCharType="separate"/>
      </w:r>
      <w:r w:rsidR="00355591" w:rsidRPr="004560CB">
        <w:t xml:space="preserve">Table </w:t>
      </w:r>
      <w:r w:rsidR="00355591">
        <w:rPr>
          <w:noProof/>
        </w:rPr>
        <w:t>9</w:t>
      </w:r>
      <w:r w:rsidR="008F084D" w:rsidRPr="004560CB">
        <w:fldChar w:fldCharType="end"/>
      </w:r>
      <w:r w:rsidR="00162003" w:rsidRPr="004560CB">
        <w:t>)</w:t>
      </w:r>
      <w:r w:rsidRPr="004560CB">
        <w:t>.</w:t>
      </w:r>
    </w:p>
    <w:p w14:paraId="0F50E6A0" w14:textId="77777777" w:rsidR="00A4292E" w:rsidRDefault="00A4292E" w:rsidP="00151665"/>
    <w:p w14:paraId="4377549E" w14:textId="77777777" w:rsidR="00A4292E" w:rsidRDefault="00A4292E" w:rsidP="00151665"/>
    <w:p w14:paraId="2108B59C" w14:textId="77777777" w:rsidR="00A4292E" w:rsidRDefault="00A4292E" w:rsidP="00151665"/>
    <w:p w14:paraId="3E403A93" w14:textId="77777777" w:rsidR="00A4292E" w:rsidRDefault="00A4292E" w:rsidP="00151665"/>
    <w:p w14:paraId="3675970A" w14:textId="77777777" w:rsidR="00A4292E" w:rsidRPr="004560CB" w:rsidRDefault="00A4292E" w:rsidP="00151665"/>
    <w:tbl>
      <w:tblPr>
        <w:tblStyle w:val="TableGridLight"/>
        <w:tblW w:w="7372" w:type="dxa"/>
        <w:jc w:val="center"/>
        <w:tblLayout w:type="fixed"/>
        <w:tblLook w:val="04A0" w:firstRow="1" w:lastRow="0" w:firstColumn="1" w:lastColumn="0" w:noHBand="0" w:noVBand="1"/>
      </w:tblPr>
      <w:tblGrid>
        <w:gridCol w:w="1135"/>
        <w:gridCol w:w="1276"/>
        <w:gridCol w:w="1984"/>
        <w:gridCol w:w="1134"/>
        <w:gridCol w:w="1843"/>
      </w:tblGrid>
      <w:tr w:rsidR="00F17C3D" w:rsidRPr="004560CB" w14:paraId="00437A94" w14:textId="690DF5FE" w:rsidTr="006D2F0B">
        <w:trPr>
          <w:jc w:val="center"/>
        </w:trPr>
        <w:tc>
          <w:tcPr>
            <w:tcW w:w="1135" w:type="dxa"/>
          </w:tcPr>
          <w:p w14:paraId="040487EF" w14:textId="3C38D95C" w:rsidR="00F17C3D" w:rsidRPr="004560CB" w:rsidRDefault="00F17C3D" w:rsidP="00F17C3D">
            <w:pPr>
              <w:jc w:val="center"/>
              <w:rPr>
                <w:i/>
                <w:iCs/>
              </w:rPr>
            </w:pPr>
            <w:r w:rsidRPr="004560CB">
              <w:rPr>
                <w:i/>
                <w:iCs/>
              </w:rPr>
              <w:lastRenderedPageBreak/>
              <w:t>Material</w:t>
            </w:r>
          </w:p>
        </w:tc>
        <w:tc>
          <w:tcPr>
            <w:tcW w:w="1276" w:type="dxa"/>
          </w:tcPr>
          <w:p w14:paraId="6CD67376" w14:textId="73A7F755" w:rsidR="00F17C3D" w:rsidRPr="004560CB" w:rsidRDefault="00F17C3D" w:rsidP="00F17C3D">
            <w:pPr>
              <w:jc w:val="center"/>
              <w:rPr>
                <w:i/>
                <w:iCs/>
              </w:rPr>
            </w:pPr>
            <w:r w:rsidRPr="004560CB">
              <w:rPr>
                <w:i/>
                <w:iCs/>
              </w:rPr>
              <w:t>Resolution</w:t>
            </w:r>
          </w:p>
        </w:tc>
        <w:tc>
          <w:tcPr>
            <w:tcW w:w="1984" w:type="dxa"/>
          </w:tcPr>
          <w:p w14:paraId="280EC307" w14:textId="2C257D3F" w:rsidR="00F17C3D" w:rsidRPr="004560CB" w:rsidRDefault="00F17C3D" w:rsidP="00F17C3D">
            <w:pPr>
              <w:jc w:val="center"/>
              <w:rPr>
                <w:i/>
                <w:iCs/>
              </w:rPr>
            </w:pPr>
            <w:r w:rsidRPr="004560CB">
              <w:rPr>
                <w:i/>
                <w:iCs/>
              </w:rPr>
              <w:t>Scope</w:t>
            </w:r>
          </w:p>
        </w:tc>
        <w:tc>
          <w:tcPr>
            <w:tcW w:w="1134" w:type="dxa"/>
          </w:tcPr>
          <w:p w14:paraId="3CDF7B85" w14:textId="157441D8" w:rsidR="00F17C3D" w:rsidRPr="004560CB" w:rsidRDefault="00F17C3D" w:rsidP="00F17C3D">
            <w:pPr>
              <w:jc w:val="center"/>
              <w:rPr>
                <w:i/>
                <w:iCs/>
              </w:rPr>
            </w:pPr>
            <w:r w:rsidRPr="004560CB">
              <w:rPr>
                <w:i/>
                <w:iCs/>
              </w:rPr>
              <w:t>Speed</w:t>
            </w:r>
          </w:p>
        </w:tc>
        <w:tc>
          <w:tcPr>
            <w:tcW w:w="1843" w:type="dxa"/>
          </w:tcPr>
          <w:p w14:paraId="60FDB632" w14:textId="4C9EC58F" w:rsidR="00F17C3D" w:rsidRPr="004560CB" w:rsidRDefault="00F17C3D" w:rsidP="00F17C3D">
            <w:pPr>
              <w:jc w:val="center"/>
              <w:rPr>
                <w:i/>
                <w:iCs/>
              </w:rPr>
            </w:pPr>
            <w:r w:rsidRPr="004560CB">
              <w:rPr>
                <w:i/>
                <w:iCs/>
              </w:rPr>
              <w:t>Interactivity</w:t>
            </w:r>
          </w:p>
        </w:tc>
      </w:tr>
      <w:tr w:rsidR="00F17C3D" w:rsidRPr="004560CB" w14:paraId="11544C3C" w14:textId="23BD3FB2" w:rsidTr="006D2F0B">
        <w:trPr>
          <w:jc w:val="center"/>
        </w:trPr>
        <w:tc>
          <w:tcPr>
            <w:tcW w:w="1135" w:type="dxa"/>
          </w:tcPr>
          <w:p w14:paraId="37C22E26" w14:textId="77777777" w:rsidR="00F17C3D" w:rsidRPr="004560CB" w:rsidRDefault="00F17C3D" w:rsidP="00F17C3D">
            <w:pPr>
              <w:jc w:val="left"/>
            </w:pPr>
            <w:r w:rsidRPr="004560CB">
              <w:t>Paper</w:t>
            </w:r>
          </w:p>
        </w:tc>
        <w:tc>
          <w:tcPr>
            <w:tcW w:w="1276" w:type="dxa"/>
          </w:tcPr>
          <w:p w14:paraId="15F3C3B8" w14:textId="0DC872EA" w:rsidR="00F17C3D" w:rsidRPr="004560CB" w:rsidRDefault="00F17C3D" w:rsidP="00F17C3D">
            <w:pPr>
              <w:jc w:val="left"/>
            </w:pPr>
            <w:r w:rsidRPr="004560CB">
              <w:t>Low</w:t>
            </w:r>
          </w:p>
        </w:tc>
        <w:tc>
          <w:tcPr>
            <w:tcW w:w="1984" w:type="dxa"/>
          </w:tcPr>
          <w:p w14:paraId="52C96D94" w14:textId="3542B11B" w:rsidR="00F17C3D" w:rsidRPr="004560CB" w:rsidRDefault="00F17C3D" w:rsidP="00F17C3D">
            <w:pPr>
              <w:jc w:val="left"/>
            </w:pPr>
            <w:r w:rsidRPr="004560CB">
              <w:t>Layout &amp; interaction concepts</w:t>
            </w:r>
          </w:p>
        </w:tc>
        <w:tc>
          <w:tcPr>
            <w:tcW w:w="1134" w:type="dxa"/>
          </w:tcPr>
          <w:p w14:paraId="2F712BFE" w14:textId="595CA8ED" w:rsidR="00F17C3D" w:rsidRPr="004560CB" w:rsidRDefault="00F17C3D" w:rsidP="00F17C3D">
            <w:pPr>
              <w:jc w:val="left"/>
            </w:pPr>
            <w:r w:rsidRPr="004560CB">
              <w:t>Fast</w:t>
            </w:r>
          </w:p>
        </w:tc>
        <w:tc>
          <w:tcPr>
            <w:tcW w:w="1843" w:type="dxa"/>
          </w:tcPr>
          <w:p w14:paraId="6AFD4531" w14:textId="69DD9C8F" w:rsidR="00F17C3D" w:rsidRPr="004560CB" w:rsidRDefault="00F17C3D" w:rsidP="00F17C3D">
            <w:pPr>
              <w:jc w:val="left"/>
            </w:pPr>
            <w:r w:rsidRPr="004560CB">
              <w:t>Limited</w:t>
            </w:r>
          </w:p>
        </w:tc>
      </w:tr>
      <w:tr w:rsidR="00F17C3D" w:rsidRPr="004560CB" w14:paraId="72886239" w14:textId="1BA20C42" w:rsidTr="006D2F0B">
        <w:trPr>
          <w:jc w:val="center"/>
        </w:trPr>
        <w:tc>
          <w:tcPr>
            <w:tcW w:w="1135" w:type="dxa"/>
          </w:tcPr>
          <w:p w14:paraId="69FD4EC5" w14:textId="77777777" w:rsidR="00F17C3D" w:rsidRPr="004560CB" w:rsidRDefault="00F17C3D" w:rsidP="00F17C3D">
            <w:pPr>
              <w:jc w:val="left"/>
            </w:pPr>
            <w:r w:rsidRPr="004560CB">
              <w:t>Figma</w:t>
            </w:r>
          </w:p>
        </w:tc>
        <w:tc>
          <w:tcPr>
            <w:tcW w:w="1276" w:type="dxa"/>
          </w:tcPr>
          <w:p w14:paraId="278FF563" w14:textId="5DED385F" w:rsidR="00F17C3D" w:rsidRPr="004560CB" w:rsidRDefault="00F17C3D" w:rsidP="00F17C3D">
            <w:pPr>
              <w:jc w:val="left"/>
            </w:pPr>
            <w:r w:rsidRPr="004560CB">
              <w:t>High</w:t>
            </w:r>
          </w:p>
        </w:tc>
        <w:tc>
          <w:tcPr>
            <w:tcW w:w="1984" w:type="dxa"/>
          </w:tcPr>
          <w:p w14:paraId="3455F729" w14:textId="5A911CC4" w:rsidR="00F17C3D" w:rsidRPr="004560CB" w:rsidRDefault="00F17C3D" w:rsidP="00F17C3D">
            <w:pPr>
              <w:jc w:val="left"/>
            </w:pPr>
            <w:r w:rsidRPr="004560CB">
              <w:t>Visual design &amp; user flow</w:t>
            </w:r>
          </w:p>
        </w:tc>
        <w:tc>
          <w:tcPr>
            <w:tcW w:w="1134" w:type="dxa"/>
          </w:tcPr>
          <w:p w14:paraId="35C3C584" w14:textId="147DACAC" w:rsidR="00F17C3D" w:rsidRPr="004560CB" w:rsidRDefault="00F17C3D" w:rsidP="00F17C3D">
            <w:pPr>
              <w:jc w:val="left"/>
            </w:pPr>
            <w:r w:rsidRPr="004560CB">
              <w:t>Average</w:t>
            </w:r>
          </w:p>
        </w:tc>
        <w:tc>
          <w:tcPr>
            <w:tcW w:w="1843" w:type="dxa"/>
          </w:tcPr>
          <w:p w14:paraId="0726B207" w14:textId="2FEF2B8C" w:rsidR="00F17C3D" w:rsidRPr="004560CB" w:rsidRDefault="00F17C3D" w:rsidP="00F17C3D">
            <w:pPr>
              <w:jc w:val="left"/>
            </w:pPr>
            <w:r w:rsidRPr="004560CB">
              <w:t>Semi</w:t>
            </w:r>
          </w:p>
        </w:tc>
      </w:tr>
      <w:tr w:rsidR="00F17C3D" w:rsidRPr="004560CB" w14:paraId="733BA3CF" w14:textId="16C8CFD3" w:rsidTr="006D2F0B">
        <w:trPr>
          <w:jc w:val="center"/>
        </w:trPr>
        <w:tc>
          <w:tcPr>
            <w:tcW w:w="1135" w:type="dxa"/>
          </w:tcPr>
          <w:p w14:paraId="752D20EF" w14:textId="77777777" w:rsidR="00F17C3D" w:rsidRPr="004560CB" w:rsidRDefault="00F17C3D" w:rsidP="00F17C3D">
            <w:pPr>
              <w:jc w:val="left"/>
            </w:pPr>
            <w:r w:rsidRPr="004560CB">
              <w:t>Code</w:t>
            </w:r>
          </w:p>
        </w:tc>
        <w:tc>
          <w:tcPr>
            <w:tcW w:w="1276" w:type="dxa"/>
          </w:tcPr>
          <w:p w14:paraId="3275E803" w14:textId="70988BA5" w:rsidR="00F17C3D" w:rsidRPr="004560CB" w:rsidRDefault="00F17C3D" w:rsidP="00F17C3D">
            <w:pPr>
              <w:jc w:val="left"/>
            </w:pPr>
            <w:r w:rsidRPr="004560CB">
              <w:t>Medium</w:t>
            </w:r>
          </w:p>
        </w:tc>
        <w:tc>
          <w:tcPr>
            <w:tcW w:w="1984" w:type="dxa"/>
          </w:tcPr>
          <w:p w14:paraId="18D9E747" w14:textId="0C0981BE" w:rsidR="00F17C3D" w:rsidRPr="004560CB" w:rsidRDefault="00F17C3D" w:rsidP="00F17C3D">
            <w:pPr>
              <w:jc w:val="left"/>
            </w:pPr>
            <w:r w:rsidRPr="004560CB">
              <w:t>Implementation &amp; interactions</w:t>
            </w:r>
          </w:p>
        </w:tc>
        <w:tc>
          <w:tcPr>
            <w:tcW w:w="1134" w:type="dxa"/>
          </w:tcPr>
          <w:p w14:paraId="5F557752" w14:textId="60F7ADF8" w:rsidR="00F17C3D" w:rsidRPr="004560CB" w:rsidRDefault="00F17C3D" w:rsidP="00F17C3D">
            <w:pPr>
              <w:jc w:val="left"/>
            </w:pPr>
            <w:r w:rsidRPr="004560CB">
              <w:t>Slow</w:t>
            </w:r>
          </w:p>
        </w:tc>
        <w:tc>
          <w:tcPr>
            <w:tcW w:w="1843" w:type="dxa"/>
          </w:tcPr>
          <w:p w14:paraId="6AB3150E" w14:textId="42441BCF" w:rsidR="00F17C3D" w:rsidRPr="004560CB" w:rsidRDefault="00F17C3D" w:rsidP="00F17C3D">
            <w:pPr>
              <w:keepNext/>
              <w:jc w:val="left"/>
            </w:pPr>
            <w:r w:rsidRPr="004560CB">
              <w:t>Full</w:t>
            </w:r>
          </w:p>
        </w:tc>
      </w:tr>
    </w:tbl>
    <w:p w14:paraId="7495B1CB" w14:textId="0CE63D77" w:rsidR="005036FC" w:rsidRDefault="00151665" w:rsidP="005E0AF1">
      <w:pPr>
        <w:pStyle w:val="Caption"/>
        <w:jc w:val="center"/>
      </w:pPr>
      <w:bookmarkStart w:id="54" w:name="_Ref134023132"/>
      <w:r w:rsidRPr="004560CB">
        <w:t xml:space="preserve">Table </w:t>
      </w:r>
      <w:r w:rsidR="00F64AD4">
        <w:fldChar w:fldCharType="begin"/>
      </w:r>
      <w:r w:rsidR="00F64AD4">
        <w:instrText xml:space="preserve"> SEQ Table \* ARABIC </w:instrText>
      </w:r>
      <w:r w:rsidR="00F64AD4">
        <w:fldChar w:fldCharType="separate"/>
      </w:r>
      <w:r w:rsidR="00355591">
        <w:rPr>
          <w:noProof/>
        </w:rPr>
        <w:t>9</w:t>
      </w:r>
      <w:r w:rsidR="00F64AD4">
        <w:fldChar w:fldCharType="end"/>
      </w:r>
      <w:bookmarkEnd w:id="54"/>
      <w:r w:rsidRPr="004560CB">
        <w:t xml:space="preserve">. </w:t>
      </w:r>
      <w:r w:rsidR="00DA6D90" w:rsidRPr="004560CB">
        <w:t xml:space="preserve">Lim et al’s </w:t>
      </w:r>
      <w:r w:rsidR="00DA6D90" w:rsidRPr="004560CB">
        <w:fldChar w:fldCharType="begin"/>
      </w:r>
      <w:r w:rsidR="00DA6D90" w:rsidRPr="004560CB">
        <w:instrText xml:space="preserve"> ADDIN ZOTERO_ITEM CSL_CITATION {"citationID":"Bz9aFshN","properties":{"formattedCitation":"(2008)","plainCitation":"(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label":"page","suppress-author":true}],"schema":"https://github.com/citation-style-language/schema/raw/master/csl-citation.json"} </w:instrText>
      </w:r>
      <w:r w:rsidR="00DA6D90" w:rsidRPr="004560CB">
        <w:fldChar w:fldCharType="separate"/>
      </w:r>
      <w:r w:rsidR="00DA6D90" w:rsidRPr="004560CB">
        <w:rPr>
          <w:noProof/>
        </w:rPr>
        <w:t>(2008)</w:t>
      </w:r>
      <w:r w:rsidR="00DA6D90" w:rsidRPr="004560CB">
        <w:fldChar w:fldCharType="end"/>
      </w:r>
      <w:r w:rsidR="00DA6D90" w:rsidRPr="004560CB">
        <w:t xml:space="preserve"> manifestation dimension</w:t>
      </w:r>
      <w:r w:rsidR="00F31CDD" w:rsidRPr="004560CB">
        <w:t>s</w:t>
      </w:r>
      <w:r w:rsidR="00DA6D90" w:rsidRPr="004560CB">
        <w:t xml:space="preserve"> applied to the prototyping methods</w:t>
      </w:r>
      <w:r w:rsidR="00DA2EC2" w:rsidRPr="004560CB">
        <w:t>.</w:t>
      </w:r>
    </w:p>
    <w:p w14:paraId="3E517757" w14:textId="12533019" w:rsidR="00C1570C" w:rsidRPr="00C1570C" w:rsidRDefault="00C1570C" w:rsidP="00C1570C">
      <w:r w:rsidRPr="004560CB">
        <w:t>After ideation and sketching (</w:t>
      </w:r>
      <w:r w:rsidRPr="004560CB">
        <w:fldChar w:fldCharType="begin"/>
      </w:r>
      <w:r w:rsidRPr="004560CB">
        <w:instrText xml:space="preserve"> REF _Ref133499733 \h </w:instrText>
      </w:r>
      <w:r w:rsidRPr="004560CB">
        <w:fldChar w:fldCharType="separate"/>
      </w:r>
      <w:r w:rsidR="00355591" w:rsidRPr="004560CB">
        <w:t xml:space="preserve">Figure </w:t>
      </w:r>
      <w:r w:rsidR="00355591">
        <w:rPr>
          <w:noProof/>
        </w:rPr>
        <w:t>8</w:t>
      </w:r>
      <w:r w:rsidRPr="004560CB">
        <w:fldChar w:fldCharType="end"/>
      </w:r>
      <w:r w:rsidRPr="004560CB">
        <w:t>), the most viable options for further development were picked to be iterated in Figma. Building custom components using Figma’s component library function allowed me to quickly implement a design system that could be iterated upon to create different variations and designs (</w:t>
      </w:r>
      <w:r w:rsidRPr="004560CB">
        <w:fldChar w:fldCharType="begin"/>
      </w:r>
      <w:r w:rsidRPr="004560CB">
        <w:instrText xml:space="preserve"> REF _Ref133499747 \h </w:instrText>
      </w:r>
      <w:r w:rsidRPr="004560CB">
        <w:fldChar w:fldCharType="separate"/>
      </w:r>
      <w:r w:rsidR="00355591" w:rsidRPr="004560CB">
        <w:t xml:space="preserve">Figure </w:t>
      </w:r>
      <w:r w:rsidR="00355591">
        <w:rPr>
          <w:noProof/>
        </w:rPr>
        <w:t>9</w:t>
      </w:r>
      <w:r w:rsidRPr="004560CB">
        <w:fldChar w:fldCharType="end"/>
      </w:r>
      <w:r w:rsidRPr="004560CB">
        <w:t>). The benefit of iterating further in medium fidelity using Figma was that design flaws hidden in the abstractions of the paper sketches showed themselves, such as text positioning and sizing. Another benefit of working in higher fidelity was the change of mindset and focus that came with it</w:t>
      </w:r>
      <w:r w:rsidR="004F34E0">
        <w:t>;</w:t>
      </w:r>
      <w:r w:rsidRPr="004560CB">
        <w:t xml:space="preserve"> </w:t>
      </w:r>
      <w:r w:rsidR="004F34E0">
        <w:t xml:space="preserve">it </w:t>
      </w:r>
      <w:r w:rsidRPr="004560CB">
        <w:t xml:space="preserve">brought forth designs that focused on the content displayed and how the user would see and interact with </w:t>
      </w:r>
      <w:r w:rsidR="00100C4B">
        <w:t>them</w:t>
      </w:r>
      <w:r w:rsidRPr="004560CB">
        <w:t>.</w:t>
      </w:r>
    </w:p>
    <w:p w14:paraId="47428F1C" w14:textId="77777777" w:rsidR="001F4DE9" w:rsidRPr="004560CB" w:rsidRDefault="001F4DE9" w:rsidP="001724BF">
      <w:pPr>
        <w:keepNext/>
        <w:jc w:val="center"/>
      </w:pPr>
      <w:r w:rsidRPr="004560CB">
        <w:rPr>
          <w:noProof/>
        </w:rPr>
        <w:drawing>
          <wp:inline distT="0" distB="0" distL="0" distR="0" wp14:anchorId="702667B4" wp14:editId="6BCD33F7">
            <wp:extent cx="4615626" cy="278371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5" cstate="screen">
                      <a:extLst>
                        <a:ext uri="{BEBA8EAE-BF5A-486C-A8C5-ECC9F3942E4B}">
                          <a14:imgProps xmlns:a14="http://schemas.microsoft.com/office/drawing/2010/main">
                            <a14:imgLayer r:embed="rId16">
                              <a14:imgEffect>
                                <a14:sharpenSoften amount="25000"/>
                              </a14:imgEffect>
                              <a14:imgEffect>
                                <a14:brightnessContrast contrast="40000"/>
                              </a14:imgEffect>
                            </a14:imgLayer>
                          </a14:imgProps>
                        </a:ext>
                        <a:ext uri="{28A0092B-C50C-407E-A947-70E740481C1C}">
                          <a14:useLocalDpi xmlns:a14="http://schemas.microsoft.com/office/drawing/2010/main"/>
                        </a:ext>
                      </a:extLst>
                    </a:blip>
                    <a:stretch>
                      <a:fillRect/>
                    </a:stretch>
                  </pic:blipFill>
                  <pic:spPr>
                    <a:xfrm>
                      <a:off x="0" y="0"/>
                      <a:ext cx="4764896" cy="2873737"/>
                    </a:xfrm>
                    <a:prstGeom prst="rect">
                      <a:avLst/>
                    </a:prstGeom>
                  </pic:spPr>
                </pic:pic>
              </a:graphicData>
            </a:graphic>
          </wp:inline>
        </w:drawing>
      </w:r>
    </w:p>
    <w:p w14:paraId="69A4F4DC" w14:textId="48E66175" w:rsidR="001F4DE9" w:rsidRPr="004560CB" w:rsidRDefault="001F4DE9" w:rsidP="001F4DE9">
      <w:pPr>
        <w:pStyle w:val="Caption"/>
        <w:jc w:val="center"/>
      </w:pPr>
      <w:bookmarkStart w:id="55" w:name="_Ref133499733"/>
      <w:r w:rsidRPr="004560CB">
        <w:t xml:space="preserve">Figure </w:t>
      </w:r>
      <w:r w:rsidRPr="004560CB">
        <w:fldChar w:fldCharType="begin"/>
      </w:r>
      <w:r w:rsidRPr="004560CB">
        <w:instrText xml:space="preserve"> SEQ Figure \* ARABIC </w:instrText>
      </w:r>
      <w:r w:rsidRPr="004560CB">
        <w:fldChar w:fldCharType="separate"/>
      </w:r>
      <w:r w:rsidR="00355591">
        <w:rPr>
          <w:noProof/>
        </w:rPr>
        <w:t>8</w:t>
      </w:r>
      <w:r w:rsidRPr="004560CB">
        <w:fldChar w:fldCharType="end"/>
      </w:r>
      <w:bookmarkEnd w:id="55"/>
      <w:r w:rsidRPr="004560CB">
        <w:t>. Sketch prototypes</w:t>
      </w:r>
    </w:p>
    <w:p w14:paraId="013FE29D" w14:textId="3B8153E4" w:rsidR="005036FC" w:rsidRDefault="001F4B5C" w:rsidP="005036FC">
      <w:r w:rsidRPr="004560CB">
        <w:t xml:space="preserve">The layout design and content displayed </w:t>
      </w:r>
      <w:r w:rsidR="00542DF3" w:rsidRPr="004560CB">
        <w:t>were based on user reflections from the initial interviews and</w:t>
      </w:r>
      <w:r w:rsidRPr="004560CB">
        <w:t xml:space="preserve"> related visualisation software such as </w:t>
      </w:r>
      <w:r w:rsidRPr="004560CB">
        <w:rPr>
          <w:i/>
          <w:iCs/>
        </w:rPr>
        <w:t>Google Maps</w:t>
      </w:r>
      <w:r w:rsidRPr="004560CB">
        <w:t xml:space="preserve"> </w:t>
      </w:r>
      <w:r w:rsidRPr="004560CB">
        <w:fldChar w:fldCharType="begin"/>
      </w:r>
      <w:r w:rsidR="00754D91" w:rsidRPr="004560CB">
        <w:instrText xml:space="preserve"> ADDIN ZOTERO_ITEM CSL_CITATION {"citationID":"eTrsvUxS","properties":{"formattedCitation":"(Google, 2023a)","plainCitation":"(Google, 2023a)","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rsidRPr="004560CB">
        <w:fldChar w:fldCharType="separate"/>
      </w:r>
      <w:r w:rsidR="00754D91" w:rsidRPr="004560CB">
        <w:t>(Google, 2023a)</w:t>
      </w:r>
      <w:r w:rsidRPr="004560CB">
        <w:fldChar w:fldCharType="end"/>
      </w:r>
      <w:r w:rsidRPr="004560CB">
        <w:t xml:space="preserve"> and </w:t>
      </w:r>
      <w:r w:rsidRPr="004560CB">
        <w:rPr>
          <w:i/>
          <w:iCs/>
        </w:rPr>
        <w:t>Connected Papers</w:t>
      </w:r>
      <w:r w:rsidRPr="004560CB">
        <w:t xml:space="preserve"> </w:t>
      </w:r>
      <w:r w:rsidRPr="004560CB">
        <w:fldChar w:fldCharType="begin"/>
      </w:r>
      <w:r w:rsidR="004A168C" w:rsidRPr="004560CB">
        <w:instrText xml:space="preserve"> ADDIN ZOTERO_ITEM CSL_CITATION {"citationID":"fQkg5NPT","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rsidRPr="004560CB">
        <w:fldChar w:fldCharType="separate"/>
      </w:r>
      <w:r w:rsidR="004A168C" w:rsidRPr="004560CB">
        <w:t>(Tarnavsky Eitan et al., 2023)</w:t>
      </w:r>
      <w:r w:rsidRPr="004560CB">
        <w:fldChar w:fldCharType="end"/>
      </w:r>
      <w:r w:rsidRPr="004560CB">
        <w:t xml:space="preserve">. </w:t>
      </w:r>
      <w:r w:rsidR="00542DF3" w:rsidRPr="004560CB">
        <w:t xml:space="preserve">According to the research done by </w:t>
      </w:r>
      <w:r w:rsidR="00491487">
        <w:t xml:space="preserve">Heer et al., </w:t>
      </w:r>
      <w:r w:rsidR="00542DF3" w:rsidRPr="004560CB">
        <w:fldChar w:fldCharType="begin"/>
      </w:r>
      <w:r w:rsidR="00491487">
        <w:instrText xml:space="preserve"> ADDIN ZOTERO_ITEM CSL_CITATION {"citationID":"jJKL4eqd","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00542DF3" w:rsidRPr="004560CB">
        <w:fldChar w:fldCharType="separate"/>
      </w:r>
      <w:r w:rsidR="00491487">
        <w:rPr>
          <w:noProof/>
        </w:rPr>
        <w:t>(2007)</w:t>
      </w:r>
      <w:r w:rsidR="00542DF3" w:rsidRPr="004560CB">
        <w:fldChar w:fldCharType="end"/>
      </w:r>
      <w:r w:rsidR="002774BD" w:rsidRPr="004560CB">
        <w:t>,</w:t>
      </w:r>
      <w:r w:rsidR="00542DF3" w:rsidRPr="004560CB">
        <w:t xml:space="preserve"> creating a design reminiscent of software</w:t>
      </w:r>
      <w:r w:rsidR="00DC09A4" w:rsidRPr="004560CB">
        <w:t xml:space="preserve"> </w:t>
      </w:r>
      <w:r w:rsidR="00542DF3" w:rsidRPr="004560CB">
        <w:t xml:space="preserve">the users are used to and comfortable with you can leverage their prior experience and create an </w:t>
      </w:r>
      <w:r w:rsidR="007A4CDA" w:rsidRPr="004560CB">
        <w:t>experience</w:t>
      </w:r>
      <w:r w:rsidR="00542DF3" w:rsidRPr="004560CB">
        <w:t xml:space="preserve"> with a lower point </w:t>
      </w:r>
      <w:r w:rsidRPr="004560CB">
        <w:t>entry.</w:t>
      </w:r>
    </w:p>
    <w:p w14:paraId="56E3125E" w14:textId="77777777" w:rsidR="00560383" w:rsidRPr="004560CB" w:rsidRDefault="00560383" w:rsidP="00560383">
      <w:pPr>
        <w:keepNext/>
        <w:jc w:val="center"/>
      </w:pPr>
      <w:r w:rsidRPr="004560CB">
        <w:rPr>
          <w:noProof/>
        </w:rPr>
        <w:lastRenderedPageBreak/>
        <w:drawing>
          <wp:inline distT="0" distB="0" distL="0" distR="0" wp14:anchorId="3ECC27CA" wp14:editId="6BEC2A4C">
            <wp:extent cx="4320000" cy="377216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20000" cy="3772166"/>
                    </a:xfrm>
                    <a:prstGeom prst="rect">
                      <a:avLst/>
                    </a:prstGeom>
                  </pic:spPr>
                </pic:pic>
              </a:graphicData>
            </a:graphic>
          </wp:inline>
        </w:drawing>
      </w:r>
    </w:p>
    <w:p w14:paraId="7677396D" w14:textId="30CE1965" w:rsidR="00560383" w:rsidRDefault="00560383" w:rsidP="00560383">
      <w:pPr>
        <w:pStyle w:val="Caption"/>
        <w:jc w:val="center"/>
      </w:pPr>
      <w:bookmarkStart w:id="56" w:name="_Ref133499747"/>
      <w:r w:rsidRPr="004560CB">
        <w:t xml:space="preserve">Figure </w:t>
      </w:r>
      <w:r w:rsidRPr="004560CB">
        <w:fldChar w:fldCharType="begin"/>
      </w:r>
      <w:r w:rsidRPr="004560CB">
        <w:instrText xml:space="preserve"> SEQ Figure \* ARABIC </w:instrText>
      </w:r>
      <w:r w:rsidRPr="004560CB">
        <w:fldChar w:fldCharType="separate"/>
      </w:r>
      <w:r w:rsidR="00355591">
        <w:rPr>
          <w:noProof/>
        </w:rPr>
        <w:t>9</w:t>
      </w:r>
      <w:r w:rsidRPr="004560CB">
        <w:fldChar w:fldCharType="end"/>
      </w:r>
      <w:bookmarkEnd w:id="56"/>
      <w:r w:rsidRPr="004560CB">
        <w:t>. Iterations on the layout and design language</w:t>
      </w:r>
      <w:r w:rsidR="00702132">
        <w:t>.</w:t>
      </w:r>
    </w:p>
    <w:p w14:paraId="62B04452" w14:textId="4D7CDFDC" w:rsidR="001949D0" w:rsidRDefault="001949D0" w:rsidP="001949D0">
      <w:pPr>
        <w:pStyle w:val="Heading3"/>
      </w:pPr>
      <w:bookmarkStart w:id="57" w:name="_Toc135132570"/>
      <w:r>
        <w:t>Desig</w:t>
      </w:r>
      <w:r w:rsidR="009C49E0">
        <w:t xml:space="preserve">n </w:t>
      </w:r>
      <w:r w:rsidR="00EF7173">
        <w:t>interactions</w:t>
      </w:r>
      <w:bookmarkEnd w:id="57"/>
    </w:p>
    <w:p w14:paraId="4574CC74" w14:textId="11864F36" w:rsidR="00F92B5C" w:rsidRDefault="00F92B5C" w:rsidP="00F92B5C">
      <w:r>
        <w:t>From the ideation phase</w:t>
      </w:r>
      <w:r w:rsidR="00702132">
        <w:t xml:space="preserve"> and </w:t>
      </w:r>
      <w:r w:rsidR="009E2385">
        <w:t>user</w:t>
      </w:r>
      <w:r w:rsidR="00702132">
        <w:t xml:space="preserve"> research</w:t>
      </w:r>
      <w:r w:rsidR="00A64CB3">
        <w:t>,</w:t>
      </w:r>
      <w:r>
        <w:t xml:space="preserve"> the following interactions and visualisations could be determined</w:t>
      </w:r>
      <w:r w:rsidR="009C2F4D">
        <w:t>:</w:t>
      </w:r>
    </w:p>
    <w:p w14:paraId="495B695D" w14:textId="69CBC4AC" w:rsidR="00A21CCF" w:rsidRDefault="008952A8" w:rsidP="009C2F4D">
      <w:pPr>
        <w:pStyle w:val="ListParagraph"/>
        <w:numPr>
          <w:ilvl w:val="0"/>
          <w:numId w:val="5"/>
        </w:numPr>
      </w:pPr>
      <w:r w:rsidRPr="008952A8">
        <w:rPr>
          <w:i/>
          <w:iCs/>
        </w:rPr>
        <w:t>Nodes</w:t>
      </w:r>
      <w:r>
        <w:t xml:space="preserve">. </w:t>
      </w:r>
      <w:r w:rsidR="00A21CCF" w:rsidRPr="008952A8">
        <w:t>The</w:t>
      </w:r>
      <w:r w:rsidR="00A21CCF">
        <w:t xml:space="preserve"> visualisation displays each solution as a node in the inte</w:t>
      </w:r>
      <w:r w:rsidR="004366BF">
        <w:t>r</w:t>
      </w:r>
      <w:r w:rsidR="00A21CCF">
        <w:t>face</w:t>
      </w:r>
      <w:r w:rsidR="00CF35EF">
        <w:t>. Users can click on the nodes to reveal a dialogue with detailed information.</w:t>
      </w:r>
      <w:r w:rsidR="00900393">
        <w:t xml:space="preserve"> The information is </w:t>
      </w:r>
      <w:r w:rsidR="0084777C">
        <w:t xml:space="preserve">what is most important to the designers, namely </w:t>
      </w:r>
      <w:r w:rsidR="00BD5B84">
        <w:t xml:space="preserve">the </w:t>
      </w:r>
      <w:r w:rsidR="0084777C">
        <w:t>solution name, solution owner, users, description, processes, and data</w:t>
      </w:r>
      <w:r w:rsidR="00900393">
        <w:t>.</w:t>
      </w:r>
      <w:r>
        <w:t xml:space="preserve"> From the </w:t>
      </w:r>
      <w:r w:rsidR="007155A4">
        <w:t>information dialogue</w:t>
      </w:r>
      <w:r w:rsidR="00BD5B84">
        <w:t>,</w:t>
      </w:r>
      <w:r w:rsidR="007155A4">
        <w:t xml:space="preserve"> users can edit and update information as needed.</w:t>
      </w:r>
    </w:p>
    <w:p w14:paraId="77D857AA" w14:textId="2A10F272" w:rsidR="00BE61F4" w:rsidRDefault="00BE61F4" w:rsidP="00BE61F4">
      <w:pPr>
        <w:pStyle w:val="ListParagraph"/>
        <w:numPr>
          <w:ilvl w:val="0"/>
          <w:numId w:val="5"/>
        </w:numPr>
      </w:pPr>
      <w:r w:rsidRPr="00372EA1">
        <w:rPr>
          <w:i/>
          <w:iCs/>
        </w:rPr>
        <w:t>Connections</w:t>
      </w:r>
      <w:r w:rsidR="002363DE">
        <w:rPr>
          <w:i/>
          <w:iCs/>
        </w:rPr>
        <w:t xml:space="preserve"> and Data</w:t>
      </w:r>
      <w:r w:rsidR="00372EA1">
        <w:t xml:space="preserve">. </w:t>
      </w:r>
      <w:r w:rsidR="003C5367">
        <w:t>Nodes are connected to each other based on how they send data and files.</w:t>
      </w:r>
      <w:r w:rsidR="00FB1263">
        <w:t xml:space="preserve"> The output of one solution becomes the input of another</w:t>
      </w:r>
      <w:r w:rsidR="00BD5B84">
        <w:t xml:space="preserve"> and will be referred to as </w:t>
      </w:r>
      <w:r w:rsidR="00BD5B84">
        <w:rPr>
          <w:i/>
          <w:iCs/>
        </w:rPr>
        <w:t>data flow</w:t>
      </w:r>
      <w:r w:rsidR="00FB1263">
        <w:t>.</w:t>
      </w:r>
      <w:r w:rsidR="00561DDA">
        <w:t xml:space="preserve"> </w:t>
      </w:r>
      <w:r w:rsidR="002363DE">
        <w:t>The data flow is important to the designers as it informs them about user flows in specific processes.</w:t>
      </w:r>
      <w:r w:rsidR="00F10030">
        <w:t xml:space="preserve"> The connection between nodes shows the direction of data flow visually</w:t>
      </w:r>
      <w:r w:rsidR="00F6335A">
        <w:t xml:space="preserve">, and the informational dialogue can show </w:t>
      </w:r>
      <w:r w:rsidR="0029728A">
        <w:t>data</w:t>
      </w:r>
      <w:r w:rsidR="00F6335A">
        <w:t xml:space="preserve"> specifics</w:t>
      </w:r>
      <w:r w:rsidR="00F10030">
        <w:t>.</w:t>
      </w:r>
    </w:p>
    <w:p w14:paraId="616C4627" w14:textId="22528B8E" w:rsidR="00BE61F4" w:rsidRDefault="002363DE" w:rsidP="00BE61F4">
      <w:pPr>
        <w:pStyle w:val="ListParagraph"/>
        <w:numPr>
          <w:ilvl w:val="0"/>
          <w:numId w:val="5"/>
        </w:numPr>
      </w:pPr>
      <w:r>
        <w:rPr>
          <w:i/>
          <w:iCs/>
        </w:rPr>
        <w:t>Filtering</w:t>
      </w:r>
      <w:r>
        <w:t xml:space="preserve">. </w:t>
      </w:r>
      <w:r w:rsidR="00937CAE">
        <w:t xml:space="preserve">Users can interact with the visualisation by filtering after </w:t>
      </w:r>
      <w:r w:rsidR="00211A06">
        <w:t>areas</w:t>
      </w:r>
      <w:r w:rsidR="00937CAE">
        <w:t>, users, processes, and tags.</w:t>
      </w:r>
      <w:r w:rsidR="00261139">
        <w:t xml:space="preserve"> The filtering</w:t>
      </w:r>
      <w:r w:rsidR="00B56A68">
        <w:t xml:space="preserve"> result</w:t>
      </w:r>
      <w:r w:rsidR="00261139">
        <w:t xml:space="preserve"> can display either visually o</w:t>
      </w:r>
      <w:r w:rsidR="000E0167">
        <w:t>r</w:t>
      </w:r>
      <w:r w:rsidR="00261139">
        <w:t xml:space="preserve"> through text.</w:t>
      </w:r>
      <w:r w:rsidR="00AC4FFB">
        <w:t xml:space="preserve"> Tags and processes could be added manually to customise the visualisation after user needs.</w:t>
      </w:r>
    </w:p>
    <w:p w14:paraId="0FD1E888" w14:textId="0440F1A4" w:rsidR="00581CB2" w:rsidRDefault="00581CB2" w:rsidP="00581CB2">
      <w:r>
        <w:t>Later, during user testing</w:t>
      </w:r>
      <w:r w:rsidR="00F76D0C">
        <w:t>,</w:t>
      </w:r>
      <w:r>
        <w:t xml:space="preserve"> further refinements and new additions can be made</w:t>
      </w:r>
      <w:r w:rsidR="00EC0E76">
        <w:t>,</w:t>
      </w:r>
      <w:r>
        <w:t xml:space="preserve"> buil</w:t>
      </w:r>
      <w:r w:rsidR="008221E7">
        <w:t>ding</w:t>
      </w:r>
      <w:r>
        <w:t xml:space="preserve"> upon this foundation.</w:t>
      </w:r>
    </w:p>
    <w:p w14:paraId="31368801" w14:textId="5D161505" w:rsidR="00EF7173" w:rsidRDefault="00420594" w:rsidP="00D441BA">
      <w:pPr>
        <w:pStyle w:val="Heading3"/>
      </w:pPr>
      <w:bookmarkStart w:id="58" w:name="_Toc135132571"/>
      <w:r>
        <w:lastRenderedPageBreak/>
        <w:t>Figma and code</w:t>
      </w:r>
      <w:bookmarkEnd w:id="58"/>
    </w:p>
    <w:p w14:paraId="68784469" w14:textId="0E3F5484" w:rsidR="00BD0B29" w:rsidRPr="004560CB" w:rsidRDefault="002B2C57" w:rsidP="00B83521">
      <w:r w:rsidRPr="004560CB">
        <w:t xml:space="preserve">Figma </w:t>
      </w:r>
      <w:r w:rsidR="00ED2EE2" w:rsidRPr="004560CB">
        <w:t>can</w:t>
      </w:r>
      <w:r w:rsidRPr="004560CB">
        <w:t xml:space="preserve"> </w:t>
      </w:r>
      <w:r w:rsidR="00BA4D72" w:rsidRPr="004560CB">
        <w:t>mock up</w:t>
      </w:r>
      <w:r w:rsidRPr="004560CB">
        <w:t xml:space="preserve"> a semi-interactive user flow. Without </w:t>
      </w:r>
      <w:r w:rsidR="002774BD" w:rsidRPr="004560CB">
        <w:t>programming</w:t>
      </w:r>
      <w:r w:rsidRPr="004560CB">
        <w:t xml:space="preserve"> in code</w:t>
      </w:r>
      <w:r w:rsidR="00BA4D72" w:rsidRPr="004560CB">
        <w:t>,</w:t>
      </w:r>
      <w:r w:rsidRPr="004560CB">
        <w:t xml:space="preserve"> </w:t>
      </w:r>
      <w:r w:rsidR="00206B7A" w:rsidRPr="004560CB">
        <w:t>designing clickable user flows with simple animations is possible</w:t>
      </w:r>
      <w:r w:rsidRPr="004560CB">
        <w:t xml:space="preserve">. The benefit of making interactive flows in Figma in comparison to an actual code implementation is the speed of implementation. With the </w:t>
      </w:r>
      <w:r w:rsidR="00213F64" w:rsidRPr="004560CB">
        <w:t>design</w:t>
      </w:r>
      <w:r w:rsidRPr="004560CB">
        <w:t xml:space="preserve"> system made with modular components, interactions and flows </w:t>
      </w:r>
      <w:r w:rsidR="00206B7A" w:rsidRPr="004560CB">
        <w:t>requiring</w:t>
      </w:r>
      <w:r w:rsidRPr="004560CB">
        <w:t xml:space="preserve"> </w:t>
      </w:r>
      <w:r w:rsidR="00206B7A" w:rsidRPr="004560CB">
        <w:t>a larger</w:t>
      </w:r>
      <w:r w:rsidR="00BA4D72" w:rsidRPr="004560CB">
        <w:t xml:space="preserve"> </w:t>
      </w:r>
      <w:r w:rsidRPr="004560CB">
        <w:t xml:space="preserve">time investment to code can be first prototyped </w:t>
      </w:r>
      <w:r w:rsidR="00BD0180" w:rsidRPr="004560CB">
        <w:t xml:space="preserve">and tested. The interactive prototypes made in Figma provide an insight </w:t>
      </w:r>
      <w:r w:rsidR="00BA4D72" w:rsidRPr="004560CB">
        <w:t>into</w:t>
      </w:r>
      <w:r w:rsidR="00BD0180" w:rsidRPr="004560CB">
        <w:t xml:space="preserve"> the </w:t>
      </w:r>
      <w:r w:rsidR="00BD0180" w:rsidRPr="00CD3925">
        <w:rPr>
          <w:i/>
          <w:iCs/>
        </w:rPr>
        <w:t>look and fee</w:t>
      </w:r>
      <w:r w:rsidR="006B3E39" w:rsidRPr="00CD3925">
        <w:rPr>
          <w:i/>
          <w:iCs/>
        </w:rPr>
        <w:t>l</w:t>
      </w:r>
      <w:r w:rsidR="006B3E39" w:rsidRPr="004560CB">
        <w:t xml:space="preserve"> </w:t>
      </w:r>
      <w:r w:rsidR="006B3E39" w:rsidRPr="004560CB">
        <w:fldChar w:fldCharType="begin"/>
      </w:r>
      <w:r w:rsidR="006B3E39" w:rsidRPr="004560CB">
        <w:instrText xml:space="preserve"> ADDIN ZOTERO_ITEM CSL_CITATION {"citationID":"5AcCUi9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6B3E39" w:rsidRPr="004560CB">
        <w:fldChar w:fldCharType="separate"/>
      </w:r>
      <w:r w:rsidR="006B3E39" w:rsidRPr="004560CB">
        <w:rPr>
          <w:noProof/>
        </w:rPr>
        <w:t>(Houde &amp; Hill, 1997)</w:t>
      </w:r>
      <w:r w:rsidR="006B3E39" w:rsidRPr="004560CB">
        <w:fldChar w:fldCharType="end"/>
      </w:r>
      <w:r w:rsidR="006B3E39" w:rsidRPr="004560CB">
        <w:t xml:space="preserve"> </w:t>
      </w:r>
      <w:r w:rsidR="00BD0180" w:rsidRPr="004560CB">
        <w:t xml:space="preserve">of how a fully working implementation would work. However, despite the prototypes </w:t>
      </w:r>
      <w:r w:rsidR="00BD0180" w:rsidRPr="004560CB">
        <w:rPr>
          <w:i/>
          <w:iCs/>
        </w:rPr>
        <w:t>looking</w:t>
      </w:r>
      <w:r w:rsidR="00BD0180" w:rsidRPr="004560CB">
        <w:t xml:space="preserve"> like </w:t>
      </w:r>
      <w:r w:rsidR="006B3E39" w:rsidRPr="004560CB">
        <w:t xml:space="preserve">a working implementation, </w:t>
      </w:r>
      <w:r w:rsidR="00C47153" w:rsidRPr="004560CB">
        <w:t>they</w:t>
      </w:r>
      <w:r w:rsidR="006B3E39" w:rsidRPr="004560CB">
        <w:t xml:space="preserve"> only </w:t>
      </w:r>
      <w:r w:rsidR="002F2D7C" w:rsidRPr="004560CB">
        <w:t>exist</w:t>
      </w:r>
      <w:r w:rsidR="006B3E39" w:rsidRPr="004560CB">
        <w:t xml:space="preserve"> statically within the limited scope in which they were created</w:t>
      </w:r>
      <w:r w:rsidR="005B183A" w:rsidRPr="004560CB">
        <w:t>. They</w:t>
      </w:r>
      <w:r w:rsidR="006B3E39" w:rsidRPr="004560CB">
        <w:t xml:space="preserve"> </w:t>
      </w:r>
      <w:r w:rsidR="00BA4D72" w:rsidRPr="004560CB">
        <w:t>cannot</w:t>
      </w:r>
      <w:r w:rsidR="006B3E39" w:rsidRPr="004560CB">
        <w:t xml:space="preserve"> respond dynamically to changing data and more complex interactions.</w:t>
      </w:r>
      <w:r w:rsidR="00A100BA" w:rsidRPr="004560CB">
        <w:t xml:space="preserve"> </w:t>
      </w:r>
      <w:r w:rsidR="001B5CCF" w:rsidRPr="004560CB">
        <w:t>The prototypes made in Figma are a type of WOZ prototype.</w:t>
      </w:r>
    </w:p>
    <w:p w14:paraId="40CCD21D" w14:textId="6F21757F" w:rsidR="001F4DE9" w:rsidRPr="004560CB" w:rsidRDefault="00372C84" w:rsidP="00151665">
      <w:r w:rsidRPr="004560CB">
        <w:t xml:space="preserve">It is necessary to </w:t>
      </w:r>
      <w:r w:rsidR="003E662B">
        <w:t>write actual</w:t>
      </w:r>
      <w:r w:rsidRPr="004560CB">
        <w:t xml:space="preserve"> code to prototype more complex interactions </w:t>
      </w:r>
      <w:r w:rsidR="00941CCF">
        <w:t>using</w:t>
      </w:r>
      <w:r w:rsidRPr="004560CB">
        <w:t xml:space="preserve"> dynamic input</w:t>
      </w:r>
      <w:r w:rsidR="00E368CC">
        <w:t>s</w:t>
      </w:r>
      <w:r w:rsidRPr="004560CB">
        <w:t xml:space="preserve"> and output</w:t>
      </w:r>
      <w:r w:rsidR="00E368CC">
        <w:t>s</w:t>
      </w:r>
      <w:r w:rsidRPr="004560CB">
        <w:t xml:space="preserve"> where there is an action-reaction relation between the user and </w:t>
      </w:r>
      <w:r w:rsidR="00D441BA">
        <w:t xml:space="preserve">the </w:t>
      </w:r>
      <w:r w:rsidRPr="004560CB">
        <w:t>prototype</w:t>
      </w:r>
      <w:r w:rsidR="002F2D7C" w:rsidRPr="004560CB">
        <w:t>.</w:t>
      </w:r>
    </w:p>
    <w:p w14:paraId="62B9776E" w14:textId="13DBD51E" w:rsidR="00D5532B" w:rsidRPr="004560CB" w:rsidRDefault="00CB1A14" w:rsidP="00151665">
      <w:r w:rsidRPr="004560CB">
        <w:t>Programming</w:t>
      </w:r>
      <w:r w:rsidR="00FF228D" w:rsidRPr="004560CB">
        <w:t xml:space="preserve"> takes more time </w:t>
      </w:r>
      <w:r w:rsidRPr="004560CB">
        <w:t>than</w:t>
      </w:r>
      <w:r w:rsidR="00FF228D" w:rsidRPr="004560CB">
        <w:t xml:space="preserve"> the other, more visual prototyping methods and </w:t>
      </w:r>
      <w:r w:rsidR="00B12235" w:rsidRPr="004560CB">
        <w:t xml:space="preserve">focuses more on </w:t>
      </w:r>
      <w:r w:rsidR="00B12235" w:rsidRPr="004560CB">
        <w:rPr>
          <w:i/>
          <w:iCs/>
        </w:rPr>
        <w:t>implementation</w:t>
      </w:r>
      <w:r w:rsidR="00FF228D" w:rsidRPr="004560CB">
        <w:t xml:space="preserve"> </w:t>
      </w:r>
      <w:r w:rsidR="00927B2A">
        <w:t xml:space="preserve">prototyping </w:t>
      </w:r>
      <w:r w:rsidR="00FF228D" w:rsidRPr="004560CB">
        <w:t xml:space="preserve">than </w:t>
      </w:r>
      <w:r w:rsidR="00FF228D" w:rsidRPr="004560CB">
        <w:rPr>
          <w:i/>
          <w:iCs/>
        </w:rPr>
        <w:t xml:space="preserve">look and feel </w:t>
      </w:r>
      <w:r w:rsidR="00FF228D" w:rsidRPr="004560CB">
        <w:rPr>
          <w:i/>
          <w:iCs/>
        </w:rPr>
        <w:fldChar w:fldCharType="begin"/>
      </w:r>
      <w:r w:rsidR="00FF228D" w:rsidRPr="004560CB">
        <w:rPr>
          <w:i/>
          <w:iCs/>
        </w:rPr>
        <w:instrText xml:space="preserve"> ADDIN ZOTERO_ITEM CSL_CITATION {"citationID":"ffZI2CTx","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FF228D" w:rsidRPr="004560CB">
        <w:rPr>
          <w:i/>
          <w:iCs/>
        </w:rPr>
        <w:fldChar w:fldCharType="separate"/>
      </w:r>
      <w:r w:rsidR="00FF228D" w:rsidRPr="004560CB">
        <w:rPr>
          <w:i/>
          <w:iCs/>
          <w:noProof/>
        </w:rPr>
        <w:t>(Houde &amp; Hill, 1997)</w:t>
      </w:r>
      <w:r w:rsidR="00FF228D" w:rsidRPr="004560CB">
        <w:rPr>
          <w:i/>
          <w:iCs/>
        </w:rPr>
        <w:fldChar w:fldCharType="end"/>
      </w:r>
      <w:r w:rsidR="00FF228D" w:rsidRPr="004560CB">
        <w:t>.</w:t>
      </w:r>
      <w:r w:rsidR="00BD3120" w:rsidRPr="004560CB">
        <w:t xml:space="preserve"> The implementation prototypes</w:t>
      </w:r>
      <w:r w:rsidR="000D197E">
        <w:t xml:space="preserve"> were</w:t>
      </w:r>
      <w:r w:rsidR="00BD3120" w:rsidRPr="004560CB">
        <w:t xml:space="preserve"> buil</w:t>
      </w:r>
      <w:r w:rsidR="000D197E">
        <w:t>t</w:t>
      </w:r>
      <w:r w:rsidR="00BD3120" w:rsidRPr="004560CB">
        <w:t xml:space="preserve"> </w:t>
      </w:r>
      <w:r w:rsidR="000D197E">
        <w:t>on top of</w:t>
      </w:r>
      <w:r w:rsidR="00BD3120" w:rsidRPr="004560CB">
        <w:t xml:space="preserve"> the </w:t>
      </w:r>
      <w:r w:rsidR="00BD3120" w:rsidRPr="004560CB">
        <w:rPr>
          <w:i/>
          <w:iCs/>
        </w:rPr>
        <w:t>force-graph</w:t>
      </w:r>
      <w:r w:rsidR="00BD3120" w:rsidRPr="004560CB">
        <w:t xml:space="preserve"> library created by Vasco Asturiano </w:t>
      </w:r>
      <w:r w:rsidR="00BD3120" w:rsidRPr="004560CB">
        <w:fldChar w:fldCharType="begin"/>
      </w:r>
      <w:r w:rsidR="0013118D" w:rsidRPr="004560CB">
        <w:instrText xml:space="preserve"> ADDIN ZOTERO_ITEM CSL_CITATION {"citationID":"vIm6Pi9K","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version":"1.43.1","author":[{"family":"Asturiano","given":"Vasco"}],"accessed":{"date-parts":[["2023",4,12]]},"issued":{"date-parts":[["2023",4,6]]}}}],"schema":"https://github.com/citation-style-language/schema/raw/master/csl-citation.json"} </w:instrText>
      </w:r>
      <w:r w:rsidR="00BD3120" w:rsidRPr="004560CB">
        <w:fldChar w:fldCharType="separate"/>
      </w:r>
      <w:r w:rsidR="00BD3120" w:rsidRPr="004560CB">
        <w:rPr>
          <w:noProof/>
        </w:rPr>
        <w:t>(Asturiano, 2018/2023)</w:t>
      </w:r>
      <w:r w:rsidR="00BD3120" w:rsidRPr="004560CB">
        <w:fldChar w:fldCharType="end"/>
      </w:r>
      <w:r w:rsidR="00A14FBC" w:rsidRPr="004560CB">
        <w:t>, a</w:t>
      </w:r>
      <w:r w:rsidR="00BD3120" w:rsidRPr="004560CB">
        <w:t xml:space="preserve"> JavaScript library built upon the visualisation library </w:t>
      </w:r>
      <w:r w:rsidR="00BD3120" w:rsidRPr="004560CB">
        <w:rPr>
          <w:i/>
          <w:iCs/>
        </w:rPr>
        <w:t>D3.js</w:t>
      </w:r>
      <w:r w:rsidR="00BD3120" w:rsidRPr="004560CB">
        <w:t xml:space="preserve"> </w:t>
      </w:r>
      <w:r w:rsidR="00BD3120" w:rsidRPr="004560CB">
        <w:fldChar w:fldCharType="begin"/>
      </w:r>
      <w:r w:rsidR="0013118D" w:rsidRPr="004560CB">
        <w:instrText xml:space="preserve"> ADDIN ZOTERO_ITEM CSL_CITATION {"citationID":"ZC0RAzjp","properties":{"formattedCitation":"(Bostock, 2021)","plainCitation":"(Bostock, 2021)","noteIndex":0},"citationItems":[{"id":589,"uris":["http://zotero.org/users/11020722/items/4WJEFMHX"],"itemData":{"id":589,"type":"webpage","abstract":"D3 is a JavaScript library for visualizing data with HTML, SVG, and CSS.","container-title":"D3.js - Data-Driven Documents","title":"D3.js","URL":"https://d3js.org/","author":[{"family":"Bostock","given":"Mike"}],"accessed":{"date-parts":[["2023",4,12]]},"issued":{"date-parts":[["2021"]]}}}],"schema":"https://github.com/citation-style-language/schema/raw/master/csl-citation.json"} </w:instrText>
      </w:r>
      <w:r w:rsidR="00BD3120" w:rsidRPr="004560CB">
        <w:fldChar w:fldCharType="separate"/>
      </w:r>
      <w:r w:rsidR="0013118D" w:rsidRPr="004560CB">
        <w:rPr>
          <w:noProof/>
        </w:rPr>
        <w:t>(Bostock, 2021)</w:t>
      </w:r>
      <w:r w:rsidR="00BD3120" w:rsidRPr="004560CB">
        <w:fldChar w:fldCharType="end"/>
      </w:r>
      <w:r w:rsidR="00BD3120" w:rsidRPr="004560CB">
        <w:t xml:space="preserve"> and allows users to implement dynamic </w:t>
      </w:r>
      <w:r w:rsidR="00A14FBC" w:rsidRPr="004560CB">
        <w:rPr>
          <w:i/>
          <w:iCs/>
        </w:rPr>
        <w:t>force-directed</w:t>
      </w:r>
      <w:r w:rsidR="00BD3120" w:rsidRPr="004560CB">
        <w:rPr>
          <w:i/>
          <w:iCs/>
        </w:rPr>
        <w:t xml:space="preserve"> graphs</w:t>
      </w:r>
      <w:r w:rsidR="00BD3120" w:rsidRPr="004560CB">
        <w:t xml:space="preserve">. </w:t>
      </w:r>
      <w:r w:rsidR="00D5532B" w:rsidRPr="004560CB">
        <w:t>Besides using JavaScript, the prototype is built upon a base HTML website with CSS styling.</w:t>
      </w:r>
    </w:p>
    <w:p w14:paraId="2B16992E" w14:textId="5AFC9AA7" w:rsidR="004425F5" w:rsidRPr="004560CB" w:rsidRDefault="00BD3120" w:rsidP="00151665">
      <w:r w:rsidRPr="004560CB">
        <w:t xml:space="preserve">The early prototyping stages when doing an implementation prototype </w:t>
      </w:r>
      <w:r w:rsidR="00A14FBC" w:rsidRPr="004560CB">
        <w:t>consist</w:t>
      </w:r>
      <w:r w:rsidRPr="004560CB">
        <w:t xml:space="preserve"> largely of material exploration and technical exercises. By exploring and iterating on simple concepts separately</w:t>
      </w:r>
      <w:r w:rsidR="00A14FBC" w:rsidRPr="004560CB">
        <w:t>,</w:t>
      </w:r>
      <w:r w:rsidRPr="004560CB">
        <w:t xml:space="preserve"> such as reading data from</w:t>
      </w:r>
      <w:r w:rsidR="007C2C74">
        <w:t xml:space="preserve"> a</w:t>
      </w:r>
      <w:r w:rsidRPr="004560CB">
        <w:t xml:space="preserve"> JSON</w:t>
      </w:r>
      <w:r w:rsidR="007C2C74">
        <w:t xml:space="preserve"> string</w:t>
      </w:r>
      <w:r w:rsidR="00C308FF" w:rsidRPr="004560CB">
        <w:t xml:space="preserve"> and </w:t>
      </w:r>
      <w:r w:rsidRPr="004560CB">
        <w:t>filtering data points</w:t>
      </w:r>
      <w:r w:rsidR="00CF4773" w:rsidRPr="004560CB">
        <w:t>,</w:t>
      </w:r>
      <w:r w:rsidRPr="004560CB">
        <w:t xml:space="preserve"> I could later consolidate</w:t>
      </w:r>
      <w:r w:rsidR="008673EF" w:rsidRPr="004560CB">
        <w:t xml:space="preserve"> all</w:t>
      </w:r>
      <w:r w:rsidRPr="004560CB">
        <w:t xml:space="preserve"> learnings to construct a more comprehensive</w:t>
      </w:r>
      <w:r w:rsidR="00893081">
        <w:t xml:space="preserve"> functional</w:t>
      </w:r>
      <w:r w:rsidRPr="004560CB">
        <w:t xml:space="preserve"> user flow (</w:t>
      </w:r>
      <w:r w:rsidR="001F3EDC" w:rsidRPr="004560CB">
        <w:fldChar w:fldCharType="begin"/>
      </w:r>
      <w:r w:rsidR="001F3EDC" w:rsidRPr="004560CB">
        <w:instrText xml:space="preserve"> REF _Ref133499773 \h </w:instrText>
      </w:r>
      <w:r w:rsidR="001F3EDC" w:rsidRPr="004560CB">
        <w:fldChar w:fldCharType="separate"/>
      </w:r>
      <w:r w:rsidR="00355591" w:rsidRPr="004560CB">
        <w:t xml:space="preserve">Figure </w:t>
      </w:r>
      <w:r w:rsidR="00355591">
        <w:rPr>
          <w:noProof/>
        </w:rPr>
        <w:t>10</w:t>
      </w:r>
      <w:r w:rsidR="001F3EDC" w:rsidRPr="004560CB">
        <w:fldChar w:fldCharType="end"/>
      </w:r>
      <w:r w:rsidRPr="004560CB">
        <w:t>).</w:t>
      </w:r>
    </w:p>
    <w:p w14:paraId="1419D048" w14:textId="77777777" w:rsidR="00BD3120" w:rsidRPr="004560CB" w:rsidRDefault="00BD3120" w:rsidP="00BD3120">
      <w:pPr>
        <w:keepNext/>
        <w:jc w:val="center"/>
      </w:pPr>
      <w:r w:rsidRPr="004560CB">
        <w:rPr>
          <w:noProof/>
        </w:rPr>
        <w:drawing>
          <wp:inline distT="0" distB="0" distL="0" distR="0" wp14:anchorId="6B78A422" wp14:editId="18864517">
            <wp:extent cx="4702175" cy="26042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8" cstate="print">
                      <a:extLst>
                        <a:ext uri="{28A0092B-C50C-407E-A947-70E740481C1C}">
                          <a14:useLocalDpi xmlns:a14="http://schemas.microsoft.com/office/drawing/2010/main"/>
                        </a:ext>
                      </a:extLst>
                    </a:blip>
                    <a:srcRect/>
                    <a:stretch>
                      <a:fillRect/>
                    </a:stretch>
                  </pic:blipFill>
                  <pic:spPr bwMode="auto">
                    <a:xfrm>
                      <a:off x="0" y="0"/>
                      <a:ext cx="4702175" cy="2604214"/>
                    </a:xfrm>
                    <a:prstGeom prst="rect">
                      <a:avLst/>
                    </a:prstGeom>
                    <a:ln>
                      <a:noFill/>
                    </a:ln>
                    <a:extLst>
                      <a:ext uri="{53640926-AAD7-44D8-BBD7-CCE9431645EC}">
                        <a14:shadowObscured xmlns:a14="http://schemas.microsoft.com/office/drawing/2010/main"/>
                      </a:ext>
                    </a:extLst>
                  </pic:spPr>
                </pic:pic>
              </a:graphicData>
            </a:graphic>
          </wp:inline>
        </w:drawing>
      </w:r>
    </w:p>
    <w:p w14:paraId="6F2C83A5" w14:textId="3FAE219E" w:rsidR="00BD3120" w:rsidRPr="004560CB" w:rsidRDefault="00BD3120" w:rsidP="00BD3120">
      <w:pPr>
        <w:pStyle w:val="Caption"/>
        <w:jc w:val="center"/>
      </w:pPr>
      <w:bookmarkStart w:id="59" w:name="_Ref133499773"/>
      <w:r w:rsidRPr="004560CB">
        <w:t xml:space="preserve">Figure </w:t>
      </w:r>
      <w:r w:rsidRPr="004560CB">
        <w:fldChar w:fldCharType="begin"/>
      </w:r>
      <w:r w:rsidRPr="004560CB">
        <w:instrText xml:space="preserve"> SEQ Figure \* ARABIC </w:instrText>
      </w:r>
      <w:r w:rsidRPr="004560CB">
        <w:fldChar w:fldCharType="separate"/>
      </w:r>
      <w:r w:rsidR="00355591">
        <w:rPr>
          <w:noProof/>
        </w:rPr>
        <w:t>10</w:t>
      </w:r>
      <w:r w:rsidRPr="004560CB">
        <w:fldChar w:fldCharType="end"/>
      </w:r>
      <w:bookmarkEnd w:id="59"/>
      <w:r w:rsidRPr="004560CB">
        <w:t>. Early functional prototype for</w:t>
      </w:r>
      <w:r w:rsidR="00E3720F" w:rsidRPr="004560CB">
        <w:t xml:space="preserve"> the</w:t>
      </w:r>
      <w:r w:rsidRPr="004560CB">
        <w:t xml:space="preserve"> first user tests</w:t>
      </w:r>
    </w:p>
    <w:p w14:paraId="2CBC92EE" w14:textId="15292BD8" w:rsidR="001F4DE9" w:rsidRPr="004560CB" w:rsidRDefault="00D5532B" w:rsidP="00315042">
      <w:r w:rsidRPr="004560CB">
        <w:lastRenderedPageBreak/>
        <w:t>The data used in the public prototype</w:t>
      </w:r>
      <w:r w:rsidR="00016F16">
        <w:t xml:space="preserve"> </w:t>
      </w:r>
      <w:r w:rsidR="00D46659">
        <w:t>(</w:t>
      </w:r>
      <w:hyperlink r:id="rId19" w:history="1">
        <w:r w:rsidR="00565EF9" w:rsidRPr="006C285E">
          <w:rPr>
            <w:rStyle w:val="Hyperlink"/>
          </w:rPr>
          <w:t>www.inglestone.art/dir/vis_gen_5.html</w:t>
        </w:r>
      </w:hyperlink>
      <w:r w:rsidR="00D46659">
        <w:t>)</w:t>
      </w:r>
      <w:r w:rsidR="00565EF9">
        <w:t xml:space="preserve"> </w:t>
      </w:r>
      <w:r w:rsidRPr="004560CB">
        <w:t>(</w:t>
      </w:r>
      <w:r w:rsidR="001F3EDC" w:rsidRPr="004560CB">
        <w:fldChar w:fldCharType="begin"/>
      </w:r>
      <w:r w:rsidR="001F3EDC" w:rsidRPr="004560CB">
        <w:instrText xml:space="preserve"> REF _Ref133499773 \h </w:instrText>
      </w:r>
      <w:r w:rsidR="00315042">
        <w:instrText xml:space="preserve"> \* MERGEFORMAT </w:instrText>
      </w:r>
      <w:r w:rsidR="001F3EDC" w:rsidRPr="004560CB">
        <w:fldChar w:fldCharType="separate"/>
      </w:r>
      <w:r w:rsidR="00355591" w:rsidRPr="004560CB">
        <w:t xml:space="preserve">Figure </w:t>
      </w:r>
      <w:r w:rsidR="00355591">
        <w:rPr>
          <w:noProof/>
        </w:rPr>
        <w:t>10</w:t>
      </w:r>
      <w:r w:rsidR="001F3EDC" w:rsidRPr="004560CB">
        <w:fldChar w:fldCharType="end"/>
      </w:r>
      <w:r w:rsidRPr="004560CB">
        <w:t>) is comprised of made-up solution names, solution owners</w:t>
      </w:r>
      <w:r w:rsidR="00E8542A" w:rsidRPr="004560CB">
        <w:t>,</w:t>
      </w:r>
      <w:r w:rsidRPr="004560CB">
        <w:t xml:space="preserve"> and roles</w:t>
      </w:r>
      <w:r w:rsidR="00E8542A" w:rsidRPr="004560CB">
        <w:t>,</w:t>
      </w:r>
      <w:r w:rsidRPr="004560CB">
        <w:t xml:space="preserve"> as the </w:t>
      </w:r>
      <w:r w:rsidR="00585642" w:rsidRPr="004560CB">
        <w:t>data</w:t>
      </w:r>
      <w:r w:rsidRPr="004560CB">
        <w:t xml:space="preserve"> provided by</w:t>
      </w:r>
      <w:r w:rsidR="00585642" w:rsidRPr="004560CB">
        <w:t xml:space="preserve"> Inter</w:t>
      </w:r>
      <w:r w:rsidRPr="004560CB">
        <w:t xml:space="preserve"> IKEA is under confidentiality law. However, even though the data is </w:t>
      </w:r>
      <w:r w:rsidR="00E8542A" w:rsidRPr="004560CB">
        <w:t xml:space="preserve">a </w:t>
      </w:r>
      <w:r w:rsidRPr="004560CB">
        <w:t>placeholder</w:t>
      </w:r>
      <w:r w:rsidR="00E8542A" w:rsidRPr="004560CB">
        <w:t>,</w:t>
      </w:r>
      <w:r w:rsidRPr="004560CB">
        <w:t xml:space="preserve"> the interactions and overall user experience</w:t>
      </w:r>
      <w:r w:rsidR="00E8542A" w:rsidRPr="004560CB">
        <w:t>s</w:t>
      </w:r>
      <w:r w:rsidRPr="004560CB">
        <w:t xml:space="preserve"> </w:t>
      </w:r>
      <w:r w:rsidR="00E8542A" w:rsidRPr="004560CB">
        <w:t>are</w:t>
      </w:r>
      <w:r w:rsidRPr="004560CB">
        <w:t xml:space="preserve"> the same.</w:t>
      </w:r>
    </w:p>
    <w:p w14:paraId="61714C10" w14:textId="2D0ADDDF" w:rsidR="001F4DE9" w:rsidRPr="004560CB" w:rsidRDefault="0033261A" w:rsidP="001F4DE9">
      <w:r w:rsidRPr="004560CB">
        <w:t>For the coming user tests</w:t>
      </w:r>
      <w:r w:rsidR="001A633F" w:rsidRPr="004560CB">
        <w:t>,</w:t>
      </w:r>
      <w:r w:rsidRPr="004560CB">
        <w:t xml:space="preserve"> there are two major prototypes to be tested, the Figma prototype and the implementation prototype. Both </w:t>
      </w:r>
      <w:r w:rsidR="001A633F" w:rsidRPr="004560CB">
        <w:t>approach</w:t>
      </w:r>
      <w:r w:rsidRPr="004560CB">
        <w:t xml:space="preserve"> the design from different perspectives. The Figma prototype is focused on visual aesthetics and the interactions therein. </w:t>
      </w:r>
      <w:r w:rsidR="00673F80" w:rsidRPr="004560CB">
        <w:t xml:space="preserve">The </w:t>
      </w:r>
      <w:r w:rsidR="001A633F" w:rsidRPr="004560CB">
        <w:t xml:space="preserve">implementation </w:t>
      </w:r>
      <w:r w:rsidR="00291F66" w:rsidRPr="004560CB">
        <w:t xml:space="preserve">prototype </w:t>
      </w:r>
      <w:r w:rsidR="002C7CB8" w:rsidRPr="004560CB">
        <w:t>shows</w:t>
      </w:r>
      <w:r w:rsidRPr="004560CB">
        <w:t xml:space="preserve"> the interaction interplay between the data interface, data, and user. By separating the prototype into two more specialised prototypes</w:t>
      </w:r>
      <w:r w:rsidR="001A633F" w:rsidRPr="004560CB">
        <w:t>,</w:t>
      </w:r>
      <w:r w:rsidRPr="004560CB">
        <w:t xml:space="preserve"> I aim to have more focused and directed discussions, taking a lesson from the informal interviews in the research stage.</w:t>
      </w:r>
    </w:p>
    <w:p w14:paraId="5B094503" w14:textId="6225E0CF" w:rsidR="006F2CFE" w:rsidRPr="004560CB" w:rsidRDefault="007965CE" w:rsidP="006F2CFE">
      <w:pPr>
        <w:pStyle w:val="Heading2"/>
        <w:rPr>
          <w:lang w:val="en-GB"/>
        </w:rPr>
      </w:pPr>
      <w:bookmarkStart w:id="60" w:name="_Toc135132572"/>
      <w:r w:rsidRPr="004560CB">
        <w:rPr>
          <w:lang w:val="en-GB"/>
        </w:rPr>
        <w:t>Usability testing</w:t>
      </w:r>
      <w:bookmarkEnd w:id="60"/>
    </w:p>
    <w:p w14:paraId="170A6124" w14:textId="5735253B" w:rsidR="00301A40" w:rsidRPr="004560CB" w:rsidRDefault="00301A40" w:rsidP="00301A40">
      <w:pPr>
        <w:pStyle w:val="Quote"/>
      </w:pPr>
      <w:r w:rsidRPr="004560CB">
        <w:t xml:space="preserve">“Testing with end users is the most fundamental usability method and is in some sense indispensable. It provides direct information about how people use our systems and their exact problems with a specific interface.” </w:t>
      </w:r>
      <w:r w:rsidRPr="004560CB">
        <w:fldChar w:fldCharType="begin"/>
      </w:r>
      <w:r w:rsidR="00933E6D" w:rsidRPr="004560CB">
        <w:instrText xml:space="preserve"> ADDIN ZOTERO_ITEM CSL_CITATION {"citationID":"ZGFYqarY","properties":{"formattedCitation":"(Holzinger, 2005, p. 3)","plainCitation":"(Holzinger, 2005, p. 3)","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locator":"3","label":"page"}],"schema":"https://github.com/citation-style-language/schema/raw/master/csl-citation.json"} </w:instrText>
      </w:r>
      <w:r w:rsidRPr="004560CB">
        <w:fldChar w:fldCharType="separate"/>
      </w:r>
      <w:r w:rsidR="00933E6D" w:rsidRPr="004560CB">
        <w:rPr>
          <w:noProof/>
        </w:rPr>
        <w:t>(Holzinger, 2005, p. 3)</w:t>
      </w:r>
      <w:r w:rsidRPr="004560CB">
        <w:fldChar w:fldCharType="end"/>
      </w:r>
    </w:p>
    <w:p w14:paraId="285C98F2" w14:textId="4325AA7D" w:rsidR="007965CE" w:rsidRPr="004560CB" w:rsidRDefault="00B067BF" w:rsidP="007965CE">
      <w:r w:rsidRPr="004560CB">
        <w:t xml:space="preserve">Usability testing (here referred to as </w:t>
      </w:r>
      <w:r w:rsidRPr="004560CB">
        <w:rPr>
          <w:i/>
          <w:iCs/>
        </w:rPr>
        <w:t>user testing</w:t>
      </w:r>
      <w:r w:rsidRPr="004560CB">
        <w:t>)</w:t>
      </w:r>
      <w:r w:rsidR="002E2CAC" w:rsidRPr="004560CB">
        <w:t xml:space="preserve">, as a general method, is just as interconnected with Interaction Design as user research, sketching, and prototyping. </w:t>
      </w:r>
      <w:r w:rsidR="00B66AF7" w:rsidRPr="004560CB">
        <w:t>Like</w:t>
      </w:r>
      <w:r w:rsidRPr="004560CB">
        <w:t xml:space="preserve"> prototyping, us</w:t>
      </w:r>
      <w:r w:rsidR="00B66AF7" w:rsidRPr="004560CB">
        <w:t xml:space="preserve">er testing is a large field with many different methodologies that all aim to engage a user with some type of </w:t>
      </w:r>
      <w:r w:rsidR="00BA46C0" w:rsidRPr="004560CB">
        <w:t xml:space="preserve">task </w:t>
      </w:r>
      <w:r w:rsidR="00BA46C0" w:rsidRPr="004560CB">
        <w:fldChar w:fldCharType="begin"/>
      </w:r>
      <w:r w:rsidR="00DB3C92" w:rsidRPr="004560CB">
        <w:instrText xml:space="preserve"> ADDIN ZOTERO_ITEM CSL_CITATION {"citationID":"ABZLhPCB","properties":{"formattedCitation":"(Holzinger, 2005; Moran, 2019)","plainCitation":"(Holzinger, 2005; Moran, 2019)","noteIndex":0},"citationItems":[{"id":693,"uris":["http://zotero.org/users/11020722/items/VB2WJDQJ"],"itemData":{"id":693,"type":"webpage","abstract":"UX researchers use this popular observational methodology to uncover problems and opportunities in designs.","container-title":"Nielsen Norman Group","language":"en","title":"Usability Testing 101","URL":"https://www.nngroup.com/articles/usability-testing-101/","author":[{"family":"Moran","given":"Kate"}],"accessed":{"date-parts":[["2023",5,4]]},"issued":{"date-parts":[["2019",12,1]]}}},{"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BA46C0" w:rsidRPr="004560CB">
        <w:fldChar w:fldCharType="separate"/>
      </w:r>
      <w:r w:rsidR="00DB3C92" w:rsidRPr="004560CB">
        <w:rPr>
          <w:noProof/>
        </w:rPr>
        <w:t>(Holzinger, 2005; Moran, 2019)</w:t>
      </w:r>
      <w:r w:rsidR="00BA46C0" w:rsidRPr="004560CB">
        <w:fldChar w:fldCharType="end"/>
      </w:r>
      <w:r w:rsidR="00B66AF7" w:rsidRPr="004560CB">
        <w:t>.</w:t>
      </w:r>
      <w:r w:rsidR="00DB3C92" w:rsidRPr="004560CB">
        <w:t xml:space="preserve"> Through user testing at various</w:t>
      </w:r>
      <w:r w:rsidR="004814B8" w:rsidRPr="004560CB">
        <w:t xml:space="preserve"> </w:t>
      </w:r>
      <w:r w:rsidR="004C2E1C" w:rsidRPr="004560CB">
        <w:t>stages</w:t>
      </w:r>
      <w:r w:rsidR="004814B8" w:rsidRPr="004560CB">
        <w:t xml:space="preserve"> in</w:t>
      </w:r>
      <w:r w:rsidR="00E20A7B" w:rsidRPr="004560CB">
        <w:t xml:space="preserve"> the</w:t>
      </w:r>
      <w:r w:rsidR="00DB3C92" w:rsidRPr="004560CB">
        <w:t xml:space="preserve"> </w:t>
      </w:r>
      <w:r w:rsidR="00F30887" w:rsidRPr="004560CB">
        <w:t>design process</w:t>
      </w:r>
      <w:r w:rsidR="00DB3C92" w:rsidRPr="004560CB">
        <w:t xml:space="preserve">, designers </w:t>
      </w:r>
      <w:r w:rsidR="00EE34CE" w:rsidRPr="004560CB">
        <w:t>can learn</w:t>
      </w:r>
      <w:r w:rsidR="004C2E1C" w:rsidRPr="004560CB">
        <w:t xml:space="preserve"> valuable lessons regarding</w:t>
      </w:r>
      <w:r w:rsidR="00EE34CE" w:rsidRPr="004560CB">
        <w:t xml:space="preserve"> user expectations, assumptions, and usability issues. </w:t>
      </w:r>
      <w:r w:rsidR="004C2E1C" w:rsidRPr="004560CB">
        <w:t xml:space="preserve">By iteratively including users in the design process through several prototypes, issues can be brought forward early, which could be costly later in the process </w:t>
      </w:r>
      <w:r w:rsidR="004C2E1C" w:rsidRPr="004560CB">
        <w:fldChar w:fldCharType="begin"/>
      </w:r>
      <w:r w:rsidR="004C2E1C" w:rsidRPr="004560CB">
        <w:instrText xml:space="preserve"> ADDIN ZOTERO_ITEM CSL_CITATION {"citationID":"PwW4Su8F","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4C2E1C" w:rsidRPr="004560CB">
        <w:fldChar w:fldCharType="separate"/>
      </w:r>
      <w:r w:rsidR="004C2E1C" w:rsidRPr="004560CB">
        <w:rPr>
          <w:noProof/>
        </w:rPr>
        <w:t>(Holzinger, 2005)</w:t>
      </w:r>
      <w:r w:rsidR="004C2E1C" w:rsidRPr="004560CB">
        <w:fldChar w:fldCharType="end"/>
      </w:r>
      <w:r w:rsidR="004C2E1C" w:rsidRPr="004560CB">
        <w:t>.</w:t>
      </w:r>
    </w:p>
    <w:p w14:paraId="34808161" w14:textId="6C5E4340" w:rsidR="001D7470" w:rsidRPr="004560CB" w:rsidRDefault="00CC3F61" w:rsidP="007965CE">
      <w:r w:rsidRPr="004560CB">
        <w:t xml:space="preserve">A direct </w:t>
      </w:r>
      <w:r w:rsidR="006B5690" w:rsidRPr="004560CB">
        <w:t>user testing method</w:t>
      </w:r>
      <w:r w:rsidR="007D02D1" w:rsidRPr="004560CB">
        <w:t xml:space="preserve"> </w:t>
      </w:r>
      <w:r w:rsidR="00A77320" w:rsidRPr="004560CB">
        <w:t>applied in this thesis</w:t>
      </w:r>
      <w:r w:rsidRPr="004560CB">
        <w:t xml:space="preserve"> is </w:t>
      </w:r>
      <w:r w:rsidR="00DA089E" w:rsidRPr="004560CB">
        <w:t>the</w:t>
      </w:r>
      <w:r w:rsidRPr="004560CB">
        <w:t xml:space="preserve"> </w:t>
      </w:r>
      <w:r w:rsidRPr="004560CB">
        <w:rPr>
          <w:i/>
          <w:iCs/>
        </w:rPr>
        <w:t>Thinking Aloud</w:t>
      </w:r>
      <w:r w:rsidR="00DA089E" w:rsidRPr="004560CB">
        <w:t xml:space="preserve"> method</w:t>
      </w:r>
      <w:r w:rsidR="006F57C5" w:rsidRPr="004560CB">
        <w:t xml:space="preserve"> </w:t>
      </w:r>
      <w:r w:rsidR="006F57C5" w:rsidRPr="004560CB">
        <w:fldChar w:fldCharType="begin"/>
      </w:r>
      <w:r w:rsidR="006F57C5" w:rsidRPr="004560CB">
        <w:instrText xml:space="preserve"> ADDIN ZOTERO_ITEM CSL_CITATION {"citationID":"puQXcXna","properties":{"formattedCitation":"(Holzinger, 2005; Martin &amp; Hanington, 2012)","plainCitation":"(Holzinger, 2005; Martin &amp; Hanington, 2012)","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57C5" w:rsidRPr="004560CB">
        <w:fldChar w:fldCharType="separate"/>
      </w:r>
      <w:r w:rsidR="006F57C5" w:rsidRPr="004560CB">
        <w:rPr>
          <w:noProof/>
        </w:rPr>
        <w:t>(Holzinger, 2005; Martin &amp; Hanington, 2012)</w:t>
      </w:r>
      <w:r w:rsidR="006F57C5" w:rsidRPr="004560CB">
        <w:fldChar w:fldCharType="end"/>
      </w:r>
      <w:r w:rsidRPr="004560CB">
        <w:t xml:space="preserve">. </w:t>
      </w:r>
      <w:r w:rsidR="006B5690" w:rsidRPr="004560CB">
        <w:t>The Thinking Aloud method is quite straightforward. As the user is presented with the prototype to interact with, they are encouraged to verbalize their thoughts</w:t>
      </w:r>
      <w:r w:rsidR="008D0C20" w:rsidRPr="004560CB">
        <w:t xml:space="preserve"> while interacting</w:t>
      </w:r>
      <w:r w:rsidR="006B5690" w:rsidRPr="004560CB">
        <w:t>.</w:t>
      </w:r>
      <w:r w:rsidR="008D0C20" w:rsidRPr="004560CB">
        <w:t xml:space="preserve"> </w:t>
      </w:r>
      <w:r w:rsidR="00992C7D" w:rsidRPr="004560CB">
        <w:t xml:space="preserve">Through this 1:1 </w:t>
      </w:r>
      <w:r w:rsidR="006D469E" w:rsidRPr="004560CB">
        <w:t xml:space="preserve">connection between the interaction and verbalization, researchers </w:t>
      </w:r>
      <w:r w:rsidR="00167D8D" w:rsidRPr="004560CB">
        <w:t>can understand the user</w:t>
      </w:r>
      <w:r w:rsidR="00543E90">
        <w:t xml:space="preserve"> feedback</w:t>
      </w:r>
      <w:r w:rsidR="00167D8D" w:rsidRPr="004560CB">
        <w:t xml:space="preserve"> more and</w:t>
      </w:r>
      <w:r w:rsidR="006D469E" w:rsidRPr="004560CB">
        <w:t xml:space="preserve"> have the possibility to ask questions.</w:t>
      </w:r>
      <w:r w:rsidR="00984315" w:rsidRPr="004560CB">
        <w:t xml:space="preserve"> Another benefit of having the users speak during the interactio</w:t>
      </w:r>
      <w:r w:rsidR="00984315" w:rsidRPr="009245D7">
        <w:t xml:space="preserve">n </w:t>
      </w:r>
      <w:r w:rsidR="009245D7" w:rsidRPr="009245D7">
        <w:t>—</w:t>
      </w:r>
      <w:r w:rsidR="00984315" w:rsidRPr="004560CB">
        <w:rPr>
          <w:i/>
          <w:iCs/>
        </w:rPr>
        <w:t>Concurrent Think-Aloud</w:t>
      </w:r>
      <w:r w:rsidR="009245D7" w:rsidRPr="009245D7">
        <w:t>—</w:t>
      </w:r>
      <w:r w:rsidR="009245D7">
        <w:t xml:space="preserve"> </w:t>
      </w:r>
      <w:r w:rsidR="00D708C6" w:rsidRPr="004560CB">
        <w:t>compared to</w:t>
      </w:r>
      <w:r w:rsidR="00DF3905" w:rsidRPr="004560CB">
        <w:t xml:space="preserve"> vocalizing after the fact</w:t>
      </w:r>
      <w:r w:rsidR="006F60A5" w:rsidRPr="004560CB">
        <w:t xml:space="preserve"> </w:t>
      </w:r>
      <w:r w:rsidR="009245D7" w:rsidRPr="009245D7">
        <w:t>—</w:t>
      </w:r>
      <w:r w:rsidR="006F60A5" w:rsidRPr="004560CB">
        <w:rPr>
          <w:i/>
          <w:iCs/>
        </w:rPr>
        <w:t>Retrospective Think-Aloud</w:t>
      </w:r>
      <w:r w:rsidR="009245D7" w:rsidRPr="009245D7">
        <w:t>—</w:t>
      </w:r>
      <w:r w:rsidR="009245D7">
        <w:rPr>
          <w:i/>
          <w:iCs/>
        </w:rPr>
        <w:t xml:space="preserve"> </w:t>
      </w:r>
      <w:r w:rsidR="003122E6" w:rsidRPr="004560CB">
        <w:t xml:space="preserve">is that you then rely on the user’s ability to recall past thoughts and impressions </w:t>
      </w:r>
      <w:r w:rsidR="003122E6" w:rsidRPr="004560CB">
        <w:fldChar w:fldCharType="begin"/>
      </w:r>
      <w:r w:rsidR="009245D7">
        <w:instrText xml:space="preserve"> ADDIN ZOTERO_ITEM CSL_CITATION {"citationID":"VkmZvxo0","properties":{"formattedCitation":"(Holzinger, 2005; Martin &amp; Hanington, 2012)","plainCitation":"(Holzinger, 2005; Martin &amp; Hanington, 2012)","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3122E6" w:rsidRPr="004560CB">
        <w:fldChar w:fldCharType="separate"/>
      </w:r>
      <w:r w:rsidR="009245D7">
        <w:rPr>
          <w:noProof/>
        </w:rPr>
        <w:t>(Holzinger, 2005; Martin &amp; Hanington, 2012)</w:t>
      </w:r>
      <w:r w:rsidR="003122E6" w:rsidRPr="004560CB">
        <w:fldChar w:fldCharType="end"/>
      </w:r>
      <w:r w:rsidR="00DF3905" w:rsidRPr="004560CB">
        <w:t>.</w:t>
      </w:r>
    </w:p>
    <w:p w14:paraId="7027BA3C" w14:textId="6CEA91DA" w:rsidR="00E96017" w:rsidRPr="004560CB" w:rsidRDefault="007965CE" w:rsidP="00151665">
      <w:pPr>
        <w:pStyle w:val="Heading3"/>
      </w:pPr>
      <w:bookmarkStart w:id="61" w:name="_Toc135132573"/>
      <w:r w:rsidRPr="004560CB">
        <w:lastRenderedPageBreak/>
        <w:t>Testing with users</w:t>
      </w:r>
      <w:bookmarkEnd w:id="61"/>
    </w:p>
    <w:p w14:paraId="56503948" w14:textId="73D86F8B" w:rsidR="005E2B1E" w:rsidRPr="004560CB" w:rsidRDefault="005E2B1E" w:rsidP="005E2B1E">
      <w:r w:rsidRPr="004560CB">
        <w:t xml:space="preserve">User testing was conducted in two sessions with four of the users that were in the initial interviews. </w:t>
      </w:r>
      <w:r w:rsidR="00E236B8" w:rsidRPr="004560CB">
        <w:t>Additionally, some</w:t>
      </w:r>
      <w:r w:rsidR="00E8542A" w:rsidRPr="004560CB">
        <w:t xml:space="preserve"> testing was done</w:t>
      </w:r>
      <w:r w:rsidRPr="004560CB">
        <w:t xml:space="preserve"> informally through </w:t>
      </w:r>
      <w:r w:rsidR="004B4B2D" w:rsidRPr="004560CB">
        <w:t>other</w:t>
      </w:r>
      <w:r w:rsidRPr="004560CB">
        <w:t xml:space="preserve"> </w:t>
      </w:r>
      <w:r w:rsidR="00F86F17" w:rsidRPr="004560CB">
        <w:t>means</w:t>
      </w:r>
      <w:r w:rsidR="00655121" w:rsidRPr="004560CB">
        <w:t xml:space="preserve"> (mainly supervisors and colleagues from MAU)</w:t>
      </w:r>
      <w:r w:rsidRPr="004560CB">
        <w:t>. The testing sessions were staggered with a few days between. This was</w:t>
      </w:r>
      <w:r w:rsidR="00D71ED7" w:rsidRPr="004560CB">
        <w:t xml:space="preserve"> partly</w:t>
      </w:r>
      <w:r w:rsidRPr="004560CB">
        <w:t xml:space="preserve"> due to </w:t>
      </w:r>
      <w:r w:rsidR="00E8542A" w:rsidRPr="004560CB">
        <w:t xml:space="preserve">the </w:t>
      </w:r>
      <w:r w:rsidRPr="004560CB">
        <w:t xml:space="preserve">practicalities of finding </w:t>
      </w:r>
      <w:r w:rsidR="00E8542A" w:rsidRPr="004560CB">
        <w:t xml:space="preserve">time with the users and allowing </w:t>
      </w:r>
      <w:r w:rsidR="004A5523">
        <w:t>prototype and/or test design iterations</w:t>
      </w:r>
      <w:r w:rsidRPr="004560CB">
        <w:t xml:space="preserve"> between sessions.</w:t>
      </w:r>
    </w:p>
    <w:p w14:paraId="77C59199" w14:textId="326525D7" w:rsidR="00B86131" w:rsidRPr="004560CB" w:rsidRDefault="00B86131" w:rsidP="005E2B1E">
      <w:r w:rsidRPr="004560CB">
        <w:t xml:space="preserve">The </w:t>
      </w:r>
      <w:r w:rsidR="00FB4F9A" w:rsidRPr="004560CB">
        <w:t>user test process</w:t>
      </w:r>
      <w:r w:rsidRPr="004560CB">
        <w:t xml:space="preserve"> </w:t>
      </w:r>
      <w:r w:rsidR="00DB0635">
        <w:t>proceeded</w:t>
      </w:r>
      <w:r w:rsidRPr="004560CB">
        <w:t xml:space="preserve"> </w:t>
      </w:r>
      <w:r w:rsidR="001D7470" w:rsidRPr="004560CB">
        <w:t>like</w:t>
      </w:r>
      <w:r w:rsidR="005716D4" w:rsidRPr="004560CB">
        <w:t xml:space="preserve"> the informal interviews </w:t>
      </w:r>
      <w:r w:rsidR="00071B83" w:rsidRPr="004560CB">
        <w:t>during the early research study. In short, the tests were conducted as follows:</w:t>
      </w:r>
    </w:p>
    <w:p w14:paraId="33810716" w14:textId="0FADE2CD" w:rsidR="00071B83" w:rsidRPr="004560CB" w:rsidRDefault="00071B83" w:rsidP="00071B83">
      <w:pPr>
        <w:pStyle w:val="ListParagraph"/>
        <w:numPr>
          <w:ilvl w:val="0"/>
          <w:numId w:val="28"/>
        </w:numPr>
      </w:pPr>
      <w:r w:rsidRPr="004560CB">
        <w:t xml:space="preserve">Reiterate for the user the purpose of the design regarding the initial problem statement and what we </w:t>
      </w:r>
      <w:r w:rsidR="00D71ED7" w:rsidRPr="004560CB">
        <w:t>discussed</w:t>
      </w:r>
      <w:r w:rsidRPr="004560CB">
        <w:t xml:space="preserve"> in our </w:t>
      </w:r>
      <w:r w:rsidR="001438D5">
        <w:t>previous</w:t>
      </w:r>
      <w:r w:rsidRPr="004560CB">
        <w:t xml:space="preserve"> meeting.</w:t>
      </w:r>
    </w:p>
    <w:p w14:paraId="65F74091" w14:textId="1F007FEF" w:rsidR="00F5149A" w:rsidRPr="004560CB" w:rsidRDefault="00071B83" w:rsidP="00F5149A">
      <w:pPr>
        <w:pStyle w:val="ListParagraph"/>
        <w:numPr>
          <w:ilvl w:val="0"/>
          <w:numId w:val="28"/>
        </w:numPr>
      </w:pPr>
      <w:r w:rsidRPr="004560CB">
        <w:t>Explain the purpose and difference of the implementation prototype compared to the visual.</w:t>
      </w:r>
    </w:p>
    <w:p w14:paraId="359051C2" w14:textId="3911CD12" w:rsidR="00F5149A" w:rsidRPr="004560CB" w:rsidRDefault="00F5149A" w:rsidP="00F5149A">
      <w:pPr>
        <w:pStyle w:val="ListParagraph"/>
        <w:numPr>
          <w:ilvl w:val="0"/>
          <w:numId w:val="28"/>
        </w:numPr>
      </w:pPr>
      <w:r w:rsidRPr="004560CB">
        <w:t>Guide the user through the prototypes while having an open design discussion regarding their moment-to-moment thoughts about the interactions, the visualisation, and the data displayed.</w:t>
      </w:r>
    </w:p>
    <w:p w14:paraId="3BE476A0" w14:textId="783A4291" w:rsidR="001722E5" w:rsidRPr="004560CB" w:rsidRDefault="001722E5" w:rsidP="00F5149A">
      <w:pPr>
        <w:pStyle w:val="ListParagraph"/>
        <w:numPr>
          <w:ilvl w:val="0"/>
          <w:numId w:val="28"/>
        </w:numPr>
      </w:pPr>
      <w:r w:rsidRPr="004560CB">
        <w:t>Lastly, a discussion with the user where they could go back through the prototypes and point to aspects that could be changed or improved.</w:t>
      </w:r>
    </w:p>
    <w:p w14:paraId="71998154" w14:textId="2AE9B82A" w:rsidR="0078609B" w:rsidRPr="004560CB" w:rsidRDefault="006623F7" w:rsidP="0078609B">
      <w:pPr>
        <w:rPr>
          <w:iCs/>
        </w:rPr>
      </w:pPr>
      <w:r w:rsidRPr="004560CB">
        <w:t xml:space="preserve">After the user test </w:t>
      </w:r>
      <w:r w:rsidR="007D5B99" w:rsidRPr="004560CB">
        <w:t>concluded</w:t>
      </w:r>
      <w:r w:rsidRPr="004560CB">
        <w:t xml:space="preserve">, I compared and showed the notes I took to </w:t>
      </w:r>
      <w:r w:rsidR="00350EDA" w:rsidRPr="004560CB">
        <w:t>ensure</w:t>
      </w:r>
      <w:r w:rsidRPr="004560CB">
        <w:t xml:space="preserve"> I had not missed or misinterpreted the </w:t>
      </w:r>
      <w:r w:rsidR="00B8233D" w:rsidRPr="004560CB">
        <w:t>user’s</w:t>
      </w:r>
      <w:r w:rsidRPr="004560CB">
        <w:t xml:space="preserve"> </w:t>
      </w:r>
      <w:r w:rsidR="006F47EA" w:rsidRPr="004560CB">
        <w:t>feedback</w:t>
      </w:r>
      <w:r w:rsidRPr="004560CB">
        <w:t>.</w:t>
      </w:r>
      <w:r w:rsidR="001D7470" w:rsidRPr="004560CB">
        <w:t xml:space="preserve"> This process is not unlike the </w:t>
      </w:r>
      <w:r w:rsidR="001D7470" w:rsidRPr="004560CB">
        <w:rPr>
          <w:i/>
        </w:rPr>
        <w:t>Thinking Aloud</w:t>
      </w:r>
      <w:r w:rsidR="001D7470" w:rsidRPr="004560CB">
        <w:rPr>
          <w:iCs/>
        </w:rPr>
        <w:t xml:space="preserve"> method described by</w:t>
      </w:r>
      <w:r w:rsidR="00A4292E">
        <w:rPr>
          <w:iCs/>
        </w:rPr>
        <w:t xml:space="preserve"> Holzinger</w:t>
      </w:r>
      <w:r w:rsidR="001D7470" w:rsidRPr="004560CB">
        <w:rPr>
          <w:iCs/>
        </w:rPr>
        <w:t xml:space="preserve"> </w:t>
      </w:r>
      <w:r w:rsidR="001D7470" w:rsidRPr="004560CB">
        <w:rPr>
          <w:iCs/>
        </w:rPr>
        <w:fldChar w:fldCharType="begin"/>
      </w:r>
      <w:r w:rsidR="00A4292E">
        <w:rPr>
          <w:iCs/>
        </w:rPr>
        <w:instrText xml:space="preserve"> ADDIN ZOTERO_ITEM CSL_CITATION {"citationID":"KJgTtq8h","properties":{"formattedCitation":"(2005)","plainCitation":"(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label":"page","suppress-author":true}],"schema":"https://github.com/citation-style-language/schema/raw/master/csl-citation.json"} </w:instrText>
      </w:r>
      <w:r w:rsidR="001D7470" w:rsidRPr="004560CB">
        <w:rPr>
          <w:iCs/>
        </w:rPr>
        <w:fldChar w:fldCharType="separate"/>
      </w:r>
      <w:r w:rsidR="00A4292E">
        <w:rPr>
          <w:iCs/>
          <w:noProof/>
        </w:rPr>
        <w:t>(2005)</w:t>
      </w:r>
      <w:r w:rsidR="001D7470" w:rsidRPr="004560CB">
        <w:rPr>
          <w:iCs/>
        </w:rPr>
        <w:fldChar w:fldCharType="end"/>
      </w:r>
      <w:r w:rsidR="001D7470" w:rsidRPr="004560CB">
        <w:rPr>
          <w:iCs/>
        </w:rPr>
        <w:t>.</w:t>
      </w:r>
    </w:p>
    <w:p w14:paraId="1E6F407B" w14:textId="3E352E8E" w:rsidR="001D69C1" w:rsidRPr="004560CB" w:rsidRDefault="00842AF1" w:rsidP="001D69C1">
      <w:pPr>
        <w:pStyle w:val="Heading3"/>
      </w:pPr>
      <w:bookmarkStart w:id="62" w:name="_Toc135132574"/>
      <w:r w:rsidRPr="004560CB">
        <w:t>Iterating on the design</w:t>
      </w:r>
      <w:bookmarkEnd w:id="62"/>
    </w:p>
    <w:p w14:paraId="22177BFB" w14:textId="6DB9A8CB" w:rsidR="006F47EA" w:rsidRPr="004560CB" w:rsidRDefault="006F47EA" w:rsidP="006F47EA">
      <w:r w:rsidRPr="004560CB">
        <w:t>Several prototype iterations share multiple user testing groups with</w:t>
      </w:r>
      <w:r w:rsidR="003F4AA2" w:rsidRPr="004560CB">
        <w:t xml:space="preserve"> multiple perspectives of</w:t>
      </w:r>
      <w:r w:rsidRPr="004560CB">
        <w:t xml:space="preserve"> feedback and input. Therefore, the following section will focus on each distinctive </w:t>
      </w:r>
      <w:r w:rsidRPr="004560CB">
        <w:rPr>
          <w:i/>
          <w:iCs/>
        </w:rPr>
        <w:t>generation</w:t>
      </w:r>
      <w:r w:rsidRPr="004560CB">
        <w:t xml:space="preserve"> of prototypes rather than user testing sessions.</w:t>
      </w:r>
    </w:p>
    <w:p w14:paraId="4CA95D50" w14:textId="7253F1C4" w:rsidR="0051488E" w:rsidRPr="004560CB" w:rsidRDefault="0051488E" w:rsidP="0051488E">
      <w:pPr>
        <w:pStyle w:val="Heading4"/>
      </w:pPr>
      <w:r w:rsidRPr="004560CB">
        <w:t>Generation 1</w:t>
      </w:r>
    </w:p>
    <w:p w14:paraId="1E17C0A4" w14:textId="77777777" w:rsidR="0014018F" w:rsidRDefault="004400E0" w:rsidP="004400E0">
      <w:r w:rsidRPr="004560CB">
        <w:t>Two major themes arose from this first testing phase, visual and interactive. Testers found the overall visual design of the prototype to be unappealing to the point of distracting from the intended interactions.</w:t>
      </w:r>
      <w:r w:rsidR="001F43CE">
        <w:t xml:space="preserve"> There was a lack of labelling of the solutions in the interface. This made finding specific solutions difficult and required users to search by clicking on solutions individually. </w:t>
      </w:r>
    </w:p>
    <w:p w14:paraId="6DE4C394" w14:textId="1931FF64" w:rsidR="0014018F" w:rsidRDefault="0089261C" w:rsidP="004400E0">
      <w:r>
        <w:t xml:space="preserve">Users could not discern which direction data </w:t>
      </w:r>
      <w:r w:rsidR="008C507E">
        <w:t>moved</w:t>
      </w:r>
      <w:r>
        <w:t xml:space="preserve"> from solution to solution, neither could they see what</w:t>
      </w:r>
      <w:r w:rsidR="00922529">
        <w:t xml:space="preserve"> type of</w:t>
      </w:r>
      <w:r>
        <w:t xml:space="preserve"> data was being sent between solutions. This was a highly requested addition from users</w:t>
      </w:r>
      <w:r w:rsidR="00811980">
        <w:t xml:space="preserve"> that was not part of this generation</w:t>
      </w:r>
      <w:r>
        <w:t>.</w:t>
      </w:r>
    </w:p>
    <w:p w14:paraId="5B4A84E3" w14:textId="42900EBE" w:rsidR="004400E0" w:rsidRPr="004560CB" w:rsidRDefault="004400E0" w:rsidP="004400E0">
      <w:r w:rsidRPr="004560CB">
        <w:t>The filtering interactions made possible through the checkboxes at the top of the screen were naively implemented. They resulted in a jarring change in the visualisation, further confusing the testers (</w:t>
      </w:r>
      <w:r w:rsidR="009B2394" w:rsidRPr="004560CB">
        <w:fldChar w:fldCharType="begin"/>
      </w:r>
      <w:r w:rsidR="009B2394" w:rsidRPr="004560CB">
        <w:instrText xml:space="preserve"> REF _Ref134035232 \h </w:instrText>
      </w:r>
      <w:r w:rsidR="009B2394" w:rsidRPr="004560CB">
        <w:fldChar w:fldCharType="separate"/>
      </w:r>
      <w:r w:rsidR="00355591" w:rsidRPr="004560CB">
        <w:t xml:space="preserve">Figure </w:t>
      </w:r>
      <w:r w:rsidR="00355591">
        <w:rPr>
          <w:noProof/>
        </w:rPr>
        <w:t>11</w:t>
      </w:r>
      <w:r w:rsidR="009B2394" w:rsidRPr="004560CB">
        <w:fldChar w:fldCharType="end"/>
      </w:r>
      <w:r w:rsidRPr="004560CB">
        <w:t xml:space="preserve">). One tester also requested a more in-depth filtering system with tags connected to each solution. Users also requested a clearer way of visualising </w:t>
      </w:r>
      <w:r w:rsidR="00014138">
        <w:t>which</w:t>
      </w:r>
      <w:r w:rsidRPr="004560CB">
        <w:t xml:space="preserve"> filters were </w:t>
      </w:r>
      <w:r w:rsidRPr="004560CB">
        <w:lastRenderedPageBreak/>
        <w:t>currently active in the visualisation. A part missing from these prototypes was the implementation of data flow and content, which was one of the requested functions from the user research. Users reiterated this through testing as well.</w:t>
      </w:r>
    </w:p>
    <w:p w14:paraId="54D8DFCA" w14:textId="6ADC306A" w:rsidR="004400E0" w:rsidRPr="004560CB" w:rsidRDefault="004400E0" w:rsidP="004400E0">
      <w:r w:rsidRPr="004560CB">
        <w:t xml:space="preserve">Overall, end users enjoyed the prototype conceptually, although not visually, and could see how it could be implemented into their workflow. One user said regarding the difference </w:t>
      </w:r>
      <w:r w:rsidR="00407443">
        <w:t>between</w:t>
      </w:r>
      <w:r w:rsidRPr="004560CB">
        <w:t xml:space="preserve"> this type of visualisation compared </w:t>
      </w:r>
      <w:r w:rsidR="00407443">
        <w:t>to how the solution landscape is currently presented</w:t>
      </w:r>
      <w:r w:rsidRPr="004560CB">
        <w:t>: “</w:t>
      </w:r>
      <w:r w:rsidRPr="004560CB">
        <w:rPr>
          <w:i/>
          <w:iCs/>
        </w:rPr>
        <w:t>At the moment, the digital solution landscape is quite abstract for me, and I don’t get how any of it fits together. This really makes it concrete.</w:t>
      </w:r>
      <w:r w:rsidRPr="004560CB">
        <w:t>”.</w:t>
      </w:r>
    </w:p>
    <w:p w14:paraId="5B6E6F7B" w14:textId="77777777" w:rsidR="009B2394" w:rsidRPr="004560CB" w:rsidRDefault="009B2394" w:rsidP="009B2394">
      <w:pPr>
        <w:keepNext/>
        <w:jc w:val="center"/>
      </w:pPr>
      <w:r w:rsidRPr="004560CB">
        <w:rPr>
          <w:noProof/>
        </w:rPr>
        <w:drawing>
          <wp:inline distT="0" distB="0" distL="0" distR="0" wp14:anchorId="61F03FAD" wp14:editId="72154DD5">
            <wp:extent cx="4702175" cy="20425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0" cstate="print">
                      <a:extLst>
                        <a:ext uri="{28A0092B-C50C-407E-A947-70E740481C1C}">
                          <a14:useLocalDpi xmlns:a14="http://schemas.microsoft.com/office/drawing/2010/main"/>
                        </a:ext>
                      </a:extLst>
                    </a:blip>
                    <a:stretch>
                      <a:fillRect/>
                    </a:stretch>
                  </pic:blipFill>
                  <pic:spPr>
                    <a:xfrm>
                      <a:off x="0" y="0"/>
                      <a:ext cx="4702175" cy="2042519"/>
                    </a:xfrm>
                    <a:prstGeom prst="rect">
                      <a:avLst/>
                    </a:prstGeom>
                  </pic:spPr>
                </pic:pic>
              </a:graphicData>
            </a:graphic>
          </wp:inline>
        </w:drawing>
      </w:r>
    </w:p>
    <w:p w14:paraId="28076F22" w14:textId="0D0239E1" w:rsidR="0051488E" w:rsidRPr="004560CB" w:rsidRDefault="009B2394" w:rsidP="009B2394">
      <w:pPr>
        <w:pStyle w:val="Caption"/>
        <w:jc w:val="center"/>
      </w:pPr>
      <w:bookmarkStart w:id="63" w:name="_Ref134035232"/>
      <w:r w:rsidRPr="004560CB">
        <w:t xml:space="preserve">Figure </w:t>
      </w:r>
      <w:r w:rsidRPr="004560CB">
        <w:fldChar w:fldCharType="begin"/>
      </w:r>
      <w:r w:rsidRPr="004560CB">
        <w:instrText xml:space="preserve"> SEQ Figure \* ARABIC </w:instrText>
      </w:r>
      <w:r w:rsidRPr="004560CB">
        <w:fldChar w:fldCharType="separate"/>
      </w:r>
      <w:r w:rsidR="00355591">
        <w:rPr>
          <w:noProof/>
        </w:rPr>
        <w:t>11</w:t>
      </w:r>
      <w:r w:rsidRPr="004560CB">
        <w:fldChar w:fldCharType="end"/>
      </w:r>
      <w:bookmarkEnd w:id="63"/>
      <w:r w:rsidRPr="004560CB">
        <w:t>. Gen 1 unfiltered (left) and filtered (right).</w:t>
      </w:r>
    </w:p>
    <w:p w14:paraId="4B5CB266" w14:textId="55594680" w:rsidR="0051488E" w:rsidRPr="004560CB" w:rsidRDefault="0051488E" w:rsidP="0051488E">
      <w:pPr>
        <w:pStyle w:val="Heading4"/>
      </w:pPr>
      <w:r w:rsidRPr="004560CB">
        <w:t>Generation 2</w:t>
      </w:r>
    </w:p>
    <w:p w14:paraId="0BE461C5" w14:textId="1049ED15" w:rsidR="00B1089E" w:rsidRPr="004560CB" w:rsidRDefault="00B1089E" w:rsidP="00B1089E">
      <w:r w:rsidRPr="004560CB">
        <w:t xml:space="preserve">After the first round of user testing, further technical and visual iterations were done to arrive at the final iteration of </w:t>
      </w:r>
      <w:r w:rsidRPr="004560CB">
        <w:rPr>
          <w:i/>
          <w:iCs/>
        </w:rPr>
        <w:t>Gen 2</w:t>
      </w:r>
      <w:r w:rsidRPr="004560CB">
        <w:t xml:space="preserve">. The user feedback </w:t>
      </w:r>
      <w:r w:rsidR="00FD6E80" w:rsidRPr="004560CB">
        <w:t>on</w:t>
      </w:r>
      <w:r w:rsidRPr="004560CB">
        <w:t xml:space="preserve"> this </w:t>
      </w:r>
      <w:r w:rsidR="00FD6E80" w:rsidRPr="004560CB">
        <w:t>prototype</w:t>
      </w:r>
      <w:r w:rsidRPr="004560CB">
        <w:t xml:space="preserve"> still involved some aesthetic discussions but focused more on interactions and user flow.</w:t>
      </w:r>
    </w:p>
    <w:p w14:paraId="53877D89" w14:textId="664C92AB" w:rsidR="00B1089E" w:rsidRPr="004560CB" w:rsidRDefault="00B1089E" w:rsidP="00B1089E">
      <w:r w:rsidRPr="004560CB">
        <w:t xml:space="preserve">Visually, users liked the higher fidelity aesthetics of Gen 2 compared to Gen 1. However, the colours chosen (white, grey, red, and orange) were found distracting as they did not follow IKEA’s design system </w:t>
      </w:r>
      <w:r w:rsidRPr="004560CB">
        <w:rPr>
          <w:i/>
          <w:iCs/>
        </w:rPr>
        <w:t>SKAPA</w:t>
      </w:r>
      <w:r w:rsidRPr="004560CB">
        <w:t xml:space="preserve"> as the users expected them to. Similarly, from the point of accessibility, the colours did not allow for easy reading due to contrast. As a further effect of the visual design having poor contrast, high usage of box shadows, inconsistent text sizing, and use of white space, users found the prototype to have much visual noise, distracting from the intended user flow.</w:t>
      </w:r>
    </w:p>
    <w:p w14:paraId="0FE7C8BD" w14:textId="77777777" w:rsidR="00B1089E" w:rsidRPr="004560CB" w:rsidRDefault="00B1089E" w:rsidP="00B1089E">
      <w:r w:rsidRPr="004560CB">
        <w:t xml:space="preserve">To address earlier feedback about data flow, Gen 2 implemented a particle system that visualised the data flow between solutions along the lines connecting each node. However, though implicitly understood by the users on a micro scale between individual solutions, the particles on a zoomed-out macro scale more resembled thousands of ants and did not convey the data flow in any practical sense. This implementation showed users </w:t>
      </w:r>
      <w:r w:rsidRPr="004560CB">
        <w:rPr>
          <w:i/>
          <w:iCs/>
        </w:rPr>
        <w:t>how</w:t>
      </w:r>
      <w:r w:rsidRPr="004560CB">
        <w:t xml:space="preserve"> and </w:t>
      </w:r>
      <w:r w:rsidRPr="004560CB">
        <w:rPr>
          <w:i/>
          <w:iCs/>
        </w:rPr>
        <w:t>where</w:t>
      </w:r>
      <w:r w:rsidRPr="004560CB">
        <w:t xml:space="preserve"> data flowed but missed the crucial aspect of </w:t>
      </w:r>
      <w:r w:rsidRPr="004560CB">
        <w:rPr>
          <w:i/>
          <w:iCs/>
        </w:rPr>
        <w:t>what</w:t>
      </w:r>
      <w:r w:rsidRPr="004560CB">
        <w:t xml:space="preserve"> data flows between </w:t>
      </w:r>
      <w:r w:rsidRPr="004560CB">
        <w:lastRenderedPageBreak/>
        <w:t xml:space="preserve">solutions. This was not part of the data set provided and had to be mocked up in the following iteration. </w:t>
      </w:r>
    </w:p>
    <w:p w14:paraId="4A0CB794" w14:textId="358E965F" w:rsidR="00B1089E" w:rsidRPr="004560CB" w:rsidRDefault="00B1089E" w:rsidP="00B1089E">
      <w:r w:rsidRPr="004560CB">
        <w:t xml:space="preserve">As each prototype got iterated upon and became more detailed, so did the feedback. Some user feedback regarded bugs in the prototype, which was a </w:t>
      </w:r>
      <w:r w:rsidR="009C0BB3" w:rsidRPr="004560CB">
        <w:t>programming limitation</w:t>
      </w:r>
      <w:r w:rsidRPr="004560CB">
        <w:t xml:space="preserve">. </w:t>
      </w:r>
      <w:r w:rsidR="000C0016" w:rsidRPr="004560CB">
        <w:t>At</w:t>
      </w:r>
      <w:r w:rsidRPr="004560CB">
        <w:t xml:space="preserve"> this level of fidelity, discussions regarding the interactions no longer lingered on basics or bugs but looked forward to possible future implementations of new interactions and data connections. Such future implementation</w:t>
      </w:r>
      <w:r w:rsidR="004A6C01">
        <w:t xml:space="preserve"> r</w:t>
      </w:r>
      <w:r w:rsidRPr="004560CB">
        <w:t>equests from users included the ability to specify their own processes and tags, a way to clear filters, clearer user flows for filtering, a search function, a way to edit/ add solutions, the ability to “favourite” solutions, and other data-specific requests.</w:t>
      </w:r>
    </w:p>
    <w:p w14:paraId="5AE8D19D" w14:textId="77777777" w:rsidR="005137D8" w:rsidRPr="004560CB" w:rsidRDefault="005137D8" w:rsidP="005137D8">
      <w:pPr>
        <w:keepNext/>
        <w:jc w:val="center"/>
      </w:pPr>
      <w:r w:rsidRPr="004560CB">
        <w:rPr>
          <w:noProof/>
        </w:rPr>
        <w:drawing>
          <wp:inline distT="0" distB="0" distL="0" distR="0" wp14:anchorId="24324DF4" wp14:editId="3657D359">
            <wp:extent cx="4702175" cy="2042795"/>
            <wp:effectExtent l="0" t="0" r="0" b="0"/>
            <wp:docPr id="12" name="Picture 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pic:nvPicPr>
                  <pic:blipFill>
                    <a:blip r:embed="rId21" cstate="print">
                      <a:extLst>
                        <a:ext uri="{28A0092B-C50C-407E-A947-70E740481C1C}">
                          <a14:useLocalDpi xmlns:a14="http://schemas.microsoft.com/office/drawing/2010/main"/>
                        </a:ext>
                      </a:extLst>
                    </a:blip>
                    <a:stretch>
                      <a:fillRect/>
                    </a:stretch>
                  </pic:blipFill>
                  <pic:spPr>
                    <a:xfrm>
                      <a:off x="0" y="0"/>
                      <a:ext cx="4702175" cy="2042795"/>
                    </a:xfrm>
                    <a:prstGeom prst="rect">
                      <a:avLst/>
                    </a:prstGeom>
                  </pic:spPr>
                </pic:pic>
              </a:graphicData>
            </a:graphic>
          </wp:inline>
        </w:drawing>
      </w:r>
    </w:p>
    <w:p w14:paraId="45AFA202" w14:textId="78B45B85" w:rsidR="0051488E" w:rsidRPr="004560CB" w:rsidRDefault="005137D8" w:rsidP="005137D8">
      <w:pPr>
        <w:pStyle w:val="Caption"/>
        <w:jc w:val="center"/>
      </w:pPr>
      <w:r w:rsidRPr="004560CB">
        <w:t xml:space="preserve">Figure </w:t>
      </w:r>
      <w:r w:rsidRPr="004560CB">
        <w:fldChar w:fldCharType="begin"/>
      </w:r>
      <w:r w:rsidRPr="004560CB">
        <w:instrText xml:space="preserve"> SEQ Figure \* ARABIC </w:instrText>
      </w:r>
      <w:r w:rsidRPr="004560CB">
        <w:fldChar w:fldCharType="separate"/>
      </w:r>
      <w:r w:rsidR="00355591">
        <w:rPr>
          <w:noProof/>
        </w:rPr>
        <w:t>12</w:t>
      </w:r>
      <w:r w:rsidRPr="004560CB">
        <w:fldChar w:fldCharType="end"/>
      </w:r>
      <w:r w:rsidRPr="004560CB">
        <w:t>. Gen 2 unfiltered (left) and filtered (right).</w:t>
      </w:r>
    </w:p>
    <w:p w14:paraId="5BC14424" w14:textId="132FEFDB" w:rsidR="0051488E" w:rsidRPr="004560CB" w:rsidRDefault="0051488E" w:rsidP="0051488E">
      <w:pPr>
        <w:pStyle w:val="Heading4"/>
      </w:pPr>
      <w:r w:rsidRPr="004560CB">
        <w:t>Generation 3</w:t>
      </w:r>
    </w:p>
    <w:p w14:paraId="797F84A7" w14:textId="494BB0E6" w:rsidR="0051488E" w:rsidRPr="004560CB" w:rsidRDefault="00C928E1" w:rsidP="0051488E">
      <w:r w:rsidRPr="004560CB">
        <w:t xml:space="preserve">At this </w:t>
      </w:r>
      <w:r w:rsidR="00453A66" w:rsidRPr="004560CB">
        <w:t>prototype fidelity level, users started requesting</w:t>
      </w:r>
      <w:r w:rsidRPr="004560CB">
        <w:t xml:space="preserve"> features and polished interactions.</w:t>
      </w:r>
      <w:r w:rsidR="00AD417F" w:rsidRPr="004560CB">
        <w:t xml:space="preserve"> For example, users want to be able to click on the filter solutions dialogue to enter specific solutions and see what filters are active. On the visualisation side, users wanted to see the area filter as a default instead of it being behind filtering. The ability to see the data flow was implemented in an earlier generation prototype. However, in this iteration, users wanted a faster way of seeing what data flows between solutions.</w:t>
      </w:r>
    </w:p>
    <w:p w14:paraId="707588C3" w14:textId="77777777" w:rsidR="00975E02" w:rsidRPr="004560CB" w:rsidRDefault="00975E02" w:rsidP="00975E02">
      <w:pPr>
        <w:keepNext/>
      </w:pPr>
      <w:r w:rsidRPr="004560CB">
        <w:rPr>
          <w:noProof/>
        </w:rPr>
        <w:drawing>
          <wp:inline distT="0" distB="0" distL="0" distR="0" wp14:anchorId="3D374A6A" wp14:editId="6253D79E">
            <wp:extent cx="4702175" cy="2045970"/>
            <wp:effectExtent l="0" t="0" r="0" b="0"/>
            <wp:docPr id="13" name="Picture 1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with medium confidence"/>
                    <pic:cNvPicPr/>
                  </pic:nvPicPr>
                  <pic:blipFill>
                    <a:blip r:embed="rId22" cstate="print">
                      <a:extLst>
                        <a:ext uri="{28A0092B-C50C-407E-A947-70E740481C1C}">
                          <a14:useLocalDpi xmlns:a14="http://schemas.microsoft.com/office/drawing/2010/main"/>
                        </a:ext>
                      </a:extLst>
                    </a:blip>
                    <a:stretch>
                      <a:fillRect/>
                    </a:stretch>
                  </pic:blipFill>
                  <pic:spPr>
                    <a:xfrm>
                      <a:off x="0" y="0"/>
                      <a:ext cx="4702175" cy="2045970"/>
                    </a:xfrm>
                    <a:prstGeom prst="rect">
                      <a:avLst/>
                    </a:prstGeom>
                  </pic:spPr>
                </pic:pic>
              </a:graphicData>
            </a:graphic>
          </wp:inline>
        </w:drawing>
      </w:r>
    </w:p>
    <w:p w14:paraId="4F602F2A" w14:textId="65F312DB" w:rsidR="005137D8" w:rsidRPr="004560CB" w:rsidRDefault="00975E02" w:rsidP="00975E02">
      <w:pPr>
        <w:pStyle w:val="Caption"/>
        <w:jc w:val="center"/>
      </w:pPr>
      <w:r w:rsidRPr="004560CB">
        <w:t xml:space="preserve">Figure </w:t>
      </w:r>
      <w:r w:rsidRPr="004560CB">
        <w:fldChar w:fldCharType="begin"/>
      </w:r>
      <w:r w:rsidRPr="004560CB">
        <w:instrText xml:space="preserve"> SEQ Figure \* ARABIC </w:instrText>
      </w:r>
      <w:r w:rsidRPr="004560CB">
        <w:fldChar w:fldCharType="separate"/>
      </w:r>
      <w:r w:rsidR="00355591">
        <w:rPr>
          <w:noProof/>
        </w:rPr>
        <w:t>13</w:t>
      </w:r>
      <w:r w:rsidRPr="004560CB">
        <w:fldChar w:fldCharType="end"/>
      </w:r>
      <w:r w:rsidRPr="004560CB">
        <w:t>. Gen 3 unfiltered (left) and filtered (right).</w:t>
      </w:r>
    </w:p>
    <w:p w14:paraId="00B04B5A" w14:textId="7F652AD3" w:rsidR="0051488E" w:rsidRPr="004560CB" w:rsidRDefault="0051488E" w:rsidP="0051488E">
      <w:pPr>
        <w:pStyle w:val="Heading4"/>
      </w:pPr>
      <w:bookmarkStart w:id="64" w:name="_Ref135066295"/>
      <w:r w:rsidRPr="004560CB">
        <w:lastRenderedPageBreak/>
        <w:t>Generation 4</w:t>
      </w:r>
      <w:bookmarkEnd w:id="64"/>
    </w:p>
    <w:p w14:paraId="5D17FBB9" w14:textId="6D3E5C3B" w:rsidR="0051488E" w:rsidRPr="004560CB" w:rsidRDefault="008E28A5" w:rsidP="008E28A5">
      <w:r>
        <w:t xml:space="preserve">Feedback from earlier user tests </w:t>
      </w:r>
      <w:r w:rsidR="00DB08A5">
        <w:t>was</w:t>
      </w:r>
      <w:r>
        <w:t xml:space="preserve"> implemented, and </w:t>
      </w:r>
      <w:r w:rsidR="00D573C5" w:rsidRPr="004560CB">
        <w:t>a final prototype generation could be iterated</w:t>
      </w:r>
      <w:r w:rsidR="009E5F47">
        <w:t xml:space="preserve"> (</w:t>
      </w:r>
      <w:r w:rsidR="009E5F47">
        <w:fldChar w:fldCharType="begin"/>
      </w:r>
      <w:r w:rsidR="009E5F47">
        <w:instrText xml:space="preserve"> REF _Ref135065193 \h </w:instrText>
      </w:r>
      <w:r w:rsidR="009E5F47">
        <w:fldChar w:fldCharType="separate"/>
      </w:r>
      <w:r w:rsidR="00355591" w:rsidRPr="004560CB">
        <w:t xml:space="preserve">Figure </w:t>
      </w:r>
      <w:r w:rsidR="00355591">
        <w:rPr>
          <w:noProof/>
        </w:rPr>
        <w:t>14</w:t>
      </w:r>
      <w:r w:rsidR="009E5F47">
        <w:fldChar w:fldCharType="end"/>
      </w:r>
      <w:r w:rsidR="009E5F47">
        <w:t>)</w:t>
      </w:r>
      <w:r>
        <w:t>.</w:t>
      </w:r>
      <w:r w:rsidR="00D573C5" w:rsidRPr="004560CB">
        <w:t xml:space="preserve"> A more detailed account of the final prototype can be found </w:t>
      </w:r>
      <w:r w:rsidR="00F86072" w:rsidRPr="004560CB">
        <w:t xml:space="preserve">later in </w:t>
      </w:r>
      <w:r w:rsidR="00F86072" w:rsidRPr="004560CB">
        <w:rPr>
          <w:i/>
          <w:iCs/>
        </w:rPr>
        <w:fldChar w:fldCharType="begin"/>
      </w:r>
      <w:r w:rsidR="00F86072" w:rsidRPr="004560CB">
        <w:rPr>
          <w:i/>
          <w:iCs/>
        </w:rPr>
        <w:instrText xml:space="preserve"> REF _Ref134038761 \h  \* MERGEFORMAT </w:instrText>
      </w:r>
      <w:r w:rsidR="00F86072" w:rsidRPr="004560CB">
        <w:rPr>
          <w:i/>
          <w:iCs/>
        </w:rPr>
      </w:r>
      <w:r w:rsidR="00F86072" w:rsidRPr="004560CB">
        <w:rPr>
          <w:i/>
          <w:iCs/>
        </w:rPr>
        <w:fldChar w:fldCharType="separate"/>
      </w:r>
      <w:r w:rsidR="00355591" w:rsidRPr="00355591">
        <w:rPr>
          <w:i/>
          <w:iCs/>
        </w:rPr>
        <w:t>Proof of Conce</w:t>
      </w:r>
      <w:r w:rsidR="00F86072" w:rsidRPr="004560CB">
        <w:rPr>
          <w:i/>
          <w:iCs/>
        </w:rPr>
        <w:fldChar w:fldCharType="end"/>
      </w:r>
      <w:r w:rsidR="006871F5" w:rsidRPr="004560CB">
        <w:rPr>
          <w:i/>
          <w:iCs/>
        </w:rPr>
        <w:t>pt</w:t>
      </w:r>
      <w:r w:rsidR="00D573C5" w:rsidRPr="004560CB">
        <w:t>.</w:t>
      </w:r>
    </w:p>
    <w:p w14:paraId="61B7F568" w14:textId="77777777" w:rsidR="00975E02" w:rsidRPr="004560CB" w:rsidRDefault="00975E02" w:rsidP="00975E02">
      <w:pPr>
        <w:keepNext/>
        <w:jc w:val="center"/>
      </w:pPr>
      <w:r w:rsidRPr="004560CB">
        <w:rPr>
          <w:noProof/>
        </w:rPr>
        <w:drawing>
          <wp:inline distT="0" distB="0" distL="0" distR="0" wp14:anchorId="057433B5" wp14:editId="4583C3E1">
            <wp:extent cx="4702175" cy="2045970"/>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pic:nvPicPr>
                  <pic:blipFill>
                    <a:blip r:embed="rId23" cstate="print">
                      <a:extLst>
                        <a:ext uri="{28A0092B-C50C-407E-A947-70E740481C1C}">
                          <a14:useLocalDpi xmlns:a14="http://schemas.microsoft.com/office/drawing/2010/main"/>
                        </a:ext>
                      </a:extLst>
                    </a:blip>
                    <a:stretch>
                      <a:fillRect/>
                    </a:stretch>
                  </pic:blipFill>
                  <pic:spPr>
                    <a:xfrm>
                      <a:off x="0" y="0"/>
                      <a:ext cx="4702175" cy="2045970"/>
                    </a:xfrm>
                    <a:prstGeom prst="rect">
                      <a:avLst/>
                    </a:prstGeom>
                  </pic:spPr>
                </pic:pic>
              </a:graphicData>
            </a:graphic>
          </wp:inline>
        </w:drawing>
      </w:r>
    </w:p>
    <w:p w14:paraId="3072B4F8" w14:textId="2712C201" w:rsidR="005137D8" w:rsidRPr="004560CB" w:rsidRDefault="00975E02" w:rsidP="00975E02">
      <w:pPr>
        <w:pStyle w:val="Caption"/>
        <w:jc w:val="center"/>
      </w:pPr>
      <w:bookmarkStart w:id="65" w:name="_Ref135065193"/>
      <w:r w:rsidRPr="004560CB">
        <w:t xml:space="preserve">Figure </w:t>
      </w:r>
      <w:r w:rsidRPr="004560CB">
        <w:fldChar w:fldCharType="begin"/>
      </w:r>
      <w:r w:rsidRPr="004560CB">
        <w:instrText xml:space="preserve"> SEQ Figure \* ARABIC </w:instrText>
      </w:r>
      <w:r w:rsidRPr="004560CB">
        <w:fldChar w:fldCharType="separate"/>
      </w:r>
      <w:r w:rsidR="00355591">
        <w:rPr>
          <w:noProof/>
        </w:rPr>
        <w:t>14</w:t>
      </w:r>
      <w:r w:rsidRPr="004560CB">
        <w:fldChar w:fldCharType="end"/>
      </w:r>
      <w:bookmarkEnd w:id="65"/>
      <w:r w:rsidRPr="004560CB">
        <w:t>. Gen 4 unfiltered (left) and filtered (right).</w:t>
      </w:r>
    </w:p>
    <w:p w14:paraId="4999E1A4" w14:textId="20065C14" w:rsidR="00633611" w:rsidRDefault="00633611" w:rsidP="00633611">
      <w:pPr>
        <w:pStyle w:val="Heading4"/>
      </w:pPr>
      <w:r w:rsidRPr="004560CB">
        <w:t>Figma prototypes</w:t>
      </w:r>
    </w:p>
    <w:p w14:paraId="6FF64F73" w14:textId="61755508" w:rsidR="00423EE7" w:rsidRPr="004560CB" w:rsidRDefault="00DF4C90" w:rsidP="00A370C2">
      <w:r>
        <w:t>In addition to the implementation prototype, Figma designs were prototyped to test functions not practical to implement in code.</w:t>
      </w:r>
      <w:r w:rsidR="00A252B1">
        <w:t xml:space="preserve"> In the section below I will describe five different interactions and filters requested by users</w:t>
      </w:r>
      <w:r w:rsidR="00A23969">
        <w:t xml:space="preserve"> as well as user feedbac</w:t>
      </w:r>
      <w:r w:rsidR="00C22FB4">
        <w:t>k</w:t>
      </w:r>
      <w:r w:rsidR="00A252B1">
        <w:t xml:space="preserve">. </w:t>
      </w:r>
    </w:p>
    <w:p w14:paraId="717E5656" w14:textId="47FA2065" w:rsidR="00591222" w:rsidRPr="00EE21E1" w:rsidRDefault="0069663E" w:rsidP="00EE21E1">
      <w:r>
        <w:t>Digital solutions at IKEA are divided into four areas. Many solutions overlap and are used in several areas.</w:t>
      </w:r>
      <w:r w:rsidR="00C22FB4">
        <w:t xml:space="preserve"> This design attempts to visualise both what area solutions belong to and where they overlap</w:t>
      </w:r>
      <w:r w:rsidR="00121003">
        <w:t xml:space="preserve"> by drawing differently coloured areas around solutions</w:t>
      </w:r>
      <w:r w:rsidR="00C22FB4">
        <w:t>. Users could access this visualisation through the filtering settings at the top of the screen (</w:t>
      </w:r>
      <w:r w:rsidR="00C22FB4">
        <w:fldChar w:fldCharType="begin"/>
      </w:r>
      <w:r w:rsidR="00C22FB4">
        <w:instrText xml:space="preserve"> REF _Ref135066095 \h </w:instrText>
      </w:r>
      <w:r w:rsidR="00C22FB4">
        <w:fldChar w:fldCharType="separate"/>
      </w:r>
      <w:r w:rsidR="00355591">
        <w:t xml:space="preserve">Figure </w:t>
      </w:r>
      <w:r w:rsidR="00355591">
        <w:rPr>
          <w:noProof/>
        </w:rPr>
        <w:t>15</w:t>
      </w:r>
      <w:r w:rsidR="00C22FB4">
        <w:fldChar w:fldCharType="end"/>
      </w:r>
      <w:r w:rsidR="00C22FB4">
        <w:t>).</w:t>
      </w:r>
    </w:p>
    <w:p w14:paraId="15C09D4D" w14:textId="1A90DF9F" w:rsidR="001F2C83" w:rsidRDefault="007A3B66" w:rsidP="00CA7691">
      <w:r w:rsidRPr="004560CB">
        <w:t>User</w:t>
      </w:r>
      <w:r w:rsidR="00FC6208" w:rsidRPr="004560CB">
        <w:t>s</w:t>
      </w:r>
      <w:r w:rsidRPr="004560CB">
        <w:t xml:space="preserve"> conceptually liked the idea of visualising</w:t>
      </w:r>
      <w:r w:rsidR="00AA5A7B" w:rsidRPr="004560CB">
        <w:t xml:space="preserve"> where</w:t>
      </w:r>
      <w:r w:rsidRPr="004560CB">
        <w:t xml:space="preserve"> area</w:t>
      </w:r>
      <w:r w:rsidR="00AA5A7B" w:rsidRPr="004560CB">
        <w:t>s</w:t>
      </w:r>
      <w:r w:rsidRPr="004560CB">
        <w:t xml:space="preserve"> </w:t>
      </w:r>
      <w:r w:rsidR="00FC6208" w:rsidRPr="004560CB">
        <w:t>overlap</w:t>
      </w:r>
      <w:r w:rsidRPr="004560CB">
        <w:t xml:space="preserve"> with a literal-coloured area</w:t>
      </w:r>
      <w:r w:rsidR="00434A22">
        <w:t>.</w:t>
      </w:r>
      <w:r w:rsidR="009B2ACC">
        <w:t xml:space="preserve"> </w:t>
      </w:r>
      <w:r w:rsidRPr="004560CB">
        <w:t xml:space="preserve">However, in the way implemented the colour semantics did not equate to user expectations and made the overall visual impression “muddy”. Furthermore, as some users pointed out, this example shows a small, </w:t>
      </w:r>
      <w:r w:rsidR="00F975D2" w:rsidRPr="004560CB">
        <w:t>best-case</w:t>
      </w:r>
      <w:r w:rsidRPr="004560CB">
        <w:t xml:space="preserve"> scenario and would not likely scale well with the more chaotic structure of the actual solution landscape.</w:t>
      </w:r>
    </w:p>
    <w:p w14:paraId="36EAE9B5" w14:textId="77777777" w:rsidR="002A3158" w:rsidRDefault="00CA7691" w:rsidP="002A3158">
      <w:pPr>
        <w:keepNext/>
        <w:jc w:val="center"/>
      </w:pPr>
      <w:r>
        <w:rPr>
          <w:noProof/>
        </w:rPr>
        <w:lastRenderedPageBreak/>
        <w:drawing>
          <wp:inline distT="0" distB="0" distL="0" distR="0" wp14:anchorId="1432BB08" wp14:editId="380A9F7A">
            <wp:extent cx="4702175" cy="2644775"/>
            <wp:effectExtent l="0" t="0" r="0" b="0"/>
            <wp:docPr id="1774834208"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834208" name="Picture 1" descr="A screenshot of a computer&#10;&#10;Description automatically generated with low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702175" cy="2644775"/>
                    </a:xfrm>
                    <a:prstGeom prst="rect">
                      <a:avLst/>
                    </a:prstGeom>
                  </pic:spPr>
                </pic:pic>
              </a:graphicData>
            </a:graphic>
          </wp:inline>
        </w:drawing>
      </w:r>
    </w:p>
    <w:p w14:paraId="298072CE" w14:textId="6672709C" w:rsidR="00EE21E1" w:rsidRPr="004560CB" w:rsidRDefault="002A3158" w:rsidP="002A3158">
      <w:pPr>
        <w:pStyle w:val="Caption"/>
        <w:jc w:val="center"/>
      </w:pPr>
      <w:bookmarkStart w:id="66" w:name="_Ref135066095"/>
      <w:r>
        <w:t xml:space="preserve">Figure </w:t>
      </w:r>
      <w:r>
        <w:fldChar w:fldCharType="begin"/>
      </w:r>
      <w:r>
        <w:instrText xml:space="preserve"> SEQ Figure \* ARABIC </w:instrText>
      </w:r>
      <w:r>
        <w:fldChar w:fldCharType="separate"/>
      </w:r>
      <w:r w:rsidR="00355591">
        <w:rPr>
          <w:noProof/>
        </w:rPr>
        <w:t>15</w:t>
      </w:r>
      <w:r>
        <w:fldChar w:fldCharType="end"/>
      </w:r>
      <w:bookmarkEnd w:id="66"/>
      <w:r>
        <w:t>. Overlapping areas visualised as coloured blobs.</w:t>
      </w:r>
    </w:p>
    <w:p w14:paraId="7F463494" w14:textId="3381C9DF" w:rsidR="00BC07B4" w:rsidRPr="00B5633E" w:rsidRDefault="00B5633E" w:rsidP="00CA7691">
      <w:r>
        <w:t xml:space="preserve">The work that the designers do at IKEA is structured around what they call </w:t>
      </w:r>
      <w:r>
        <w:rPr>
          <w:i/>
          <w:iCs/>
        </w:rPr>
        <w:t>processes</w:t>
      </w:r>
      <w:r w:rsidR="00214062">
        <w:t>, specific user flows and interactions over several solutions</w:t>
      </w:r>
      <w:r>
        <w:t>.</w:t>
      </w:r>
      <w:r w:rsidR="00D20F59">
        <w:t xml:space="preserve"> To visualise this</w:t>
      </w:r>
      <w:r w:rsidR="00500DD2">
        <w:t>,</w:t>
      </w:r>
      <w:r w:rsidR="00D20F59">
        <w:t xml:space="preserve"> users could add their own processes and see other processes at IKEA</w:t>
      </w:r>
      <w:r w:rsidR="00CE6FF9">
        <w:t xml:space="preserve"> (</w:t>
      </w:r>
      <w:r w:rsidR="00CE6FF9">
        <w:fldChar w:fldCharType="begin"/>
      </w:r>
      <w:r w:rsidR="00CE6FF9">
        <w:instrText xml:space="preserve"> REF _Ref135129126 \h </w:instrText>
      </w:r>
      <w:r w:rsidR="00CE6FF9">
        <w:fldChar w:fldCharType="separate"/>
      </w:r>
      <w:r w:rsidR="00355591">
        <w:t xml:space="preserve">Figure </w:t>
      </w:r>
      <w:r w:rsidR="00355591">
        <w:rPr>
          <w:noProof/>
        </w:rPr>
        <w:t>16</w:t>
      </w:r>
      <w:r w:rsidR="00CE6FF9">
        <w:fldChar w:fldCharType="end"/>
      </w:r>
      <w:r w:rsidR="00CE6FF9">
        <w:t>)</w:t>
      </w:r>
      <w:r w:rsidR="00D20F59">
        <w:t>. This visualisation displays how a single process could be selected through the filtering options.</w:t>
      </w:r>
      <w:r w:rsidR="006F6E63">
        <w:t xml:space="preserve"> Relevant solutions are highlighted and brought forward while surroundiong solutions dim and go into the background.</w:t>
      </w:r>
      <w:r w:rsidR="007D0017">
        <w:t xml:space="preserve"> To keep the overall overview available, the connections are still visible.</w:t>
      </w:r>
    </w:p>
    <w:p w14:paraId="5DCCB07B" w14:textId="38390A20" w:rsidR="007A3B66" w:rsidRDefault="00CE7F7A" w:rsidP="00CA7691">
      <w:r w:rsidRPr="004560CB">
        <w:t>End users most requested this prototype</w:t>
      </w:r>
      <w:r w:rsidR="00F975D2" w:rsidRPr="004560CB">
        <w:t>. Seldomly does one UX Designer work with the entire solution landscape. More commonly, each designer works with 2-5 solutions on a project-by-project basis</w:t>
      </w:r>
      <w:r w:rsidRPr="004560CB">
        <w:t>, meaning having all solutions displayed at once is unnecessary</w:t>
      </w:r>
      <w:r w:rsidR="00F975D2" w:rsidRPr="004560CB">
        <w:t xml:space="preserve">. Users specified a wish to be able to specify their own processes on top of existing processes at the workplace. However, removing all other solutions besides </w:t>
      </w:r>
      <w:r w:rsidRPr="004560CB">
        <w:t>those specified in the process filter was not a good alternative; the</w:t>
      </w:r>
      <w:r w:rsidR="00F975D2" w:rsidRPr="004560CB">
        <w:t xml:space="preserve"> other solutions remained</w:t>
      </w:r>
      <w:r w:rsidRPr="004560CB">
        <w:t>,</w:t>
      </w:r>
      <w:r w:rsidR="00F975D2" w:rsidRPr="004560CB">
        <w:t xml:space="preserve"> albeit toned down.</w:t>
      </w:r>
    </w:p>
    <w:p w14:paraId="744847CD" w14:textId="77777777" w:rsidR="00CD012B" w:rsidRDefault="00CA7691" w:rsidP="00CD012B">
      <w:pPr>
        <w:keepNext/>
        <w:jc w:val="center"/>
      </w:pPr>
      <w:r>
        <w:rPr>
          <w:noProof/>
        </w:rPr>
        <w:lastRenderedPageBreak/>
        <w:drawing>
          <wp:inline distT="0" distB="0" distL="0" distR="0" wp14:anchorId="3E7485F4" wp14:editId="398D429C">
            <wp:extent cx="4702175" cy="2644775"/>
            <wp:effectExtent l="0" t="0" r="0" b="0"/>
            <wp:docPr id="2000607871" name="Picture 2" descr="A screenshot of a 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607871" name="Picture 2" descr="A screenshot of a diagram&#10;&#10;Description automatically generated with low confidenc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702175" cy="2644775"/>
                    </a:xfrm>
                    <a:prstGeom prst="rect">
                      <a:avLst/>
                    </a:prstGeom>
                  </pic:spPr>
                </pic:pic>
              </a:graphicData>
            </a:graphic>
          </wp:inline>
        </w:drawing>
      </w:r>
    </w:p>
    <w:p w14:paraId="5B7CA8A4" w14:textId="00ACA38C" w:rsidR="00591222" w:rsidRPr="002044E4" w:rsidRDefault="00CD012B" w:rsidP="002044E4">
      <w:pPr>
        <w:pStyle w:val="Caption"/>
        <w:jc w:val="center"/>
      </w:pPr>
      <w:bookmarkStart w:id="67" w:name="_Ref135129126"/>
      <w:r>
        <w:t xml:space="preserve">Figure </w:t>
      </w:r>
      <w:r>
        <w:fldChar w:fldCharType="begin"/>
      </w:r>
      <w:r>
        <w:instrText xml:space="preserve"> SEQ Figure \* ARABIC </w:instrText>
      </w:r>
      <w:r>
        <w:fldChar w:fldCharType="separate"/>
      </w:r>
      <w:r w:rsidR="00355591">
        <w:rPr>
          <w:noProof/>
        </w:rPr>
        <w:t>16</w:t>
      </w:r>
      <w:r>
        <w:fldChar w:fldCharType="end"/>
      </w:r>
      <w:bookmarkEnd w:id="67"/>
      <w:r>
        <w:t>. Selecting a process higlights the relevant solutions.</w:t>
      </w:r>
    </w:p>
    <w:p w14:paraId="3F19068C" w14:textId="5FCD814B" w:rsidR="00EE21E1" w:rsidRPr="004560CB" w:rsidRDefault="00385620" w:rsidP="00EE21E1">
      <w:r>
        <w:t>In addition to processes, the UX designers often work with specific user groups.</w:t>
      </w:r>
      <w:r w:rsidR="00370DEB">
        <w:t xml:space="preserve"> These users can be part of different processes and use different solutions together with other users as well.</w:t>
      </w:r>
      <w:r w:rsidR="00206660">
        <w:t xml:space="preserve"> This visulisation</w:t>
      </w:r>
      <w:r w:rsidR="001C3B8E">
        <w:t xml:space="preserve"> displays how several user groups overlap and share certain solutions</w:t>
      </w:r>
      <w:r w:rsidR="00C603D2">
        <w:t xml:space="preserve"> (</w:t>
      </w:r>
      <w:r w:rsidR="00C603D2">
        <w:fldChar w:fldCharType="begin"/>
      </w:r>
      <w:r w:rsidR="00C603D2">
        <w:instrText xml:space="preserve"> REF _Ref135129284 \h </w:instrText>
      </w:r>
      <w:r w:rsidR="00C603D2">
        <w:fldChar w:fldCharType="separate"/>
      </w:r>
      <w:r w:rsidR="00355591">
        <w:t xml:space="preserve">Figure </w:t>
      </w:r>
      <w:r w:rsidR="00355591">
        <w:rPr>
          <w:noProof/>
        </w:rPr>
        <w:t>17</w:t>
      </w:r>
      <w:r w:rsidR="00C603D2">
        <w:fldChar w:fldCharType="end"/>
      </w:r>
      <w:r w:rsidR="00C603D2">
        <w:t>)</w:t>
      </w:r>
      <w:r w:rsidR="001C3B8E">
        <w:t xml:space="preserve">. </w:t>
      </w:r>
      <w:r w:rsidR="00933912">
        <w:t>Like</w:t>
      </w:r>
      <w:r w:rsidR="001C3B8E">
        <w:t xml:space="preserve"> earlier visualisations this can be selected through the filtering options.</w:t>
      </w:r>
    </w:p>
    <w:p w14:paraId="761924D1" w14:textId="204C3EB6" w:rsidR="00F975D2" w:rsidRDefault="00AF25F1" w:rsidP="00CA7691">
      <w:r w:rsidRPr="004560CB">
        <w:t xml:space="preserve">A common </w:t>
      </w:r>
      <w:r w:rsidR="00CE7F7A" w:rsidRPr="004560CB">
        <w:t xml:space="preserve">need for designers </w:t>
      </w:r>
      <w:r w:rsidRPr="004560CB">
        <w:t xml:space="preserve">when approaching new solutions is </w:t>
      </w:r>
      <w:r w:rsidR="00CE7F7A" w:rsidRPr="004560CB">
        <w:t>understanding</w:t>
      </w:r>
      <w:r w:rsidRPr="004560CB">
        <w:t xml:space="preserve"> what users are active there and what they do. Users </w:t>
      </w:r>
      <w:r w:rsidR="00CE7F7A" w:rsidRPr="004560CB">
        <w:t>understood the distinctions and overlapping users in the example, and several stated how this would allow them to understand the solution user’s workflow better</w:t>
      </w:r>
      <w:r w:rsidRPr="004560CB">
        <w:t>.</w:t>
      </w:r>
    </w:p>
    <w:p w14:paraId="762CB349" w14:textId="77777777" w:rsidR="00CD012B" w:rsidRDefault="00CA7691" w:rsidP="00CD012B">
      <w:pPr>
        <w:keepNext/>
        <w:jc w:val="center"/>
      </w:pPr>
      <w:r>
        <w:rPr>
          <w:noProof/>
        </w:rPr>
        <w:drawing>
          <wp:inline distT="0" distB="0" distL="0" distR="0" wp14:anchorId="2F8DF38C" wp14:editId="3BF9292E">
            <wp:extent cx="4702175" cy="2644775"/>
            <wp:effectExtent l="0" t="0" r="0" b="0"/>
            <wp:docPr id="392742112" name="Picture 3" descr="A picture containing screenshot, diagram, circl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742112" name="Picture 3" descr="A picture containing screenshot, diagram, circle, line&#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702175" cy="2644775"/>
                    </a:xfrm>
                    <a:prstGeom prst="rect">
                      <a:avLst/>
                    </a:prstGeom>
                  </pic:spPr>
                </pic:pic>
              </a:graphicData>
            </a:graphic>
          </wp:inline>
        </w:drawing>
      </w:r>
    </w:p>
    <w:p w14:paraId="0D3D4BA7" w14:textId="5FED7E25" w:rsidR="00591222" w:rsidRPr="003F466B" w:rsidRDefault="00CD012B" w:rsidP="003F466B">
      <w:pPr>
        <w:pStyle w:val="Caption"/>
        <w:jc w:val="center"/>
      </w:pPr>
      <w:bookmarkStart w:id="68" w:name="_Ref135129284"/>
      <w:r>
        <w:t xml:space="preserve">Figure </w:t>
      </w:r>
      <w:r>
        <w:fldChar w:fldCharType="begin"/>
      </w:r>
      <w:r>
        <w:instrText xml:space="preserve"> SEQ Figure \* ARABIC </w:instrText>
      </w:r>
      <w:r>
        <w:fldChar w:fldCharType="separate"/>
      </w:r>
      <w:r w:rsidR="00355591">
        <w:rPr>
          <w:noProof/>
        </w:rPr>
        <w:t>17</w:t>
      </w:r>
      <w:r>
        <w:fldChar w:fldCharType="end"/>
      </w:r>
      <w:bookmarkEnd w:id="68"/>
      <w:r>
        <w:t>. Visualising users overlapping in different solutions.</w:t>
      </w:r>
    </w:p>
    <w:p w14:paraId="4515EFC2" w14:textId="5738B628" w:rsidR="00591222" w:rsidRDefault="0082714B" w:rsidP="00CA7691">
      <w:r>
        <w:t>Earlier mappings required manual input and updating. This design proposes a dynamic updating system, though was not able to implement fully</w:t>
      </w:r>
      <w:r w:rsidR="00E82C21">
        <w:t xml:space="preserve"> (</w:t>
      </w:r>
      <w:r w:rsidR="00E82C21" w:rsidRPr="00E82C21">
        <w:rPr>
          <w:i/>
          <w:iCs/>
        </w:rPr>
        <w:t xml:space="preserve">see </w:t>
      </w:r>
      <w:r w:rsidR="00E82C21" w:rsidRPr="00E82C21">
        <w:rPr>
          <w:i/>
          <w:iCs/>
        </w:rPr>
        <w:fldChar w:fldCharType="begin"/>
      </w:r>
      <w:r w:rsidR="00E82C21" w:rsidRPr="00E82C21">
        <w:rPr>
          <w:i/>
          <w:iCs/>
        </w:rPr>
        <w:instrText xml:space="preserve"> REF _Ref135129396 \w \h </w:instrText>
      </w:r>
      <w:r w:rsidR="00E82C21">
        <w:rPr>
          <w:i/>
          <w:iCs/>
        </w:rPr>
        <w:instrText xml:space="preserve"> \* MERGEFORMAT </w:instrText>
      </w:r>
      <w:r w:rsidR="00E82C21" w:rsidRPr="00E82C21">
        <w:rPr>
          <w:i/>
          <w:iCs/>
        </w:rPr>
      </w:r>
      <w:r w:rsidR="00E82C21" w:rsidRPr="00E82C21">
        <w:rPr>
          <w:i/>
          <w:iCs/>
        </w:rPr>
        <w:fldChar w:fldCharType="separate"/>
      </w:r>
      <w:r w:rsidR="00355591">
        <w:rPr>
          <w:i/>
          <w:iCs/>
        </w:rPr>
        <w:t>8.2</w:t>
      </w:r>
      <w:r w:rsidR="00E82C21" w:rsidRPr="00E82C21">
        <w:rPr>
          <w:i/>
          <w:iCs/>
        </w:rPr>
        <w:fldChar w:fldCharType="end"/>
      </w:r>
      <w:r w:rsidR="00E82C21" w:rsidRPr="00E82C21">
        <w:rPr>
          <w:i/>
          <w:iCs/>
        </w:rPr>
        <w:t xml:space="preserve"> </w:t>
      </w:r>
      <w:r w:rsidR="00E82C21" w:rsidRPr="00E82C21">
        <w:rPr>
          <w:i/>
          <w:iCs/>
        </w:rPr>
        <w:fldChar w:fldCharType="begin"/>
      </w:r>
      <w:r w:rsidR="00E82C21" w:rsidRPr="00E82C21">
        <w:rPr>
          <w:i/>
          <w:iCs/>
        </w:rPr>
        <w:instrText xml:space="preserve"> REF _Ref135129398 \h </w:instrText>
      </w:r>
      <w:r w:rsidR="00E82C21">
        <w:rPr>
          <w:i/>
          <w:iCs/>
        </w:rPr>
        <w:instrText xml:space="preserve"> \* MERGEFORMAT </w:instrText>
      </w:r>
      <w:r w:rsidR="00E82C21" w:rsidRPr="00E82C21">
        <w:rPr>
          <w:i/>
          <w:iCs/>
        </w:rPr>
      </w:r>
      <w:r w:rsidR="00E82C21" w:rsidRPr="00E82C21">
        <w:rPr>
          <w:i/>
          <w:iCs/>
        </w:rPr>
        <w:fldChar w:fldCharType="separate"/>
      </w:r>
      <w:r w:rsidR="00355591" w:rsidRPr="00355591">
        <w:rPr>
          <w:i/>
          <w:iCs/>
        </w:rPr>
        <w:t>The Proof-of-Concept and Literature</w:t>
      </w:r>
      <w:r w:rsidR="00E82C21" w:rsidRPr="00E82C21">
        <w:rPr>
          <w:i/>
          <w:iCs/>
        </w:rPr>
        <w:fldChar w:fldCharType="end"/>
      </w:r>
      <w:r w:rsidR="00E82C21">
        <w:t>)</w:t>
      </w:r>
      <w:r>
        <w:t>.</w:t>
      </w:r>
      <w:r w:rsidR="004247BB">
        <w:t xml:space="preserve"> To give the designers more agency </w:t>
      </w:r>
      <w:r w:rsidR="004247BB">
        <w:lastRenderedPageBreak/>
        <w:t>and control over the visualisation tool, they could, in addition to a dynamic system, edit-, update-, and add solutions by themselves (</w:t>
      </w:r>
      <w:r w:rsidR="004247BB">
        <w:fldChar w:fldCharType="begin"/>
      </w:r>
      <w:r w:rsidR="004247BB">
        <w:instrText xml:space="preserve"> REF _Ref135129479 \h </w:instrText>
      </w:r>
      <w:r w:rsidR="004247BB">
        <w:fldChar w:fldCharType="separate"/>
      </w:r>
      <w:r w:rsidR="00355591">
        <w:t xml:space="preserve">Figure </w:t>
      </w:r>
      <w:r w:rsidR="00355591">
        <w:rPr>
          <w:noProof/>
        </w:rPr>
        <w:t>18</w:t>
      </w:r>
      <w:r w:rsidR="004247BB">
        <w:fldChar w:fldCharType="end"/>
      </w:r>
      <w:r w:rsidR="004247BB">
        <w:t>).</w:t>
      </w:r>
      <w:r w:rsidR="00DD0640">
        <w:t xml:space="preserve"> This could be done through a dialogue accessible in each solution, to edit</w:t>
      </w:r>
      <w:r w:rsidR="0066197A">
        <w:t xml:space="preserve"> and update</w:t>
      </w:r>
      <w:r w:rsidR="00DD0640">
        <w:t>, or in the main overview, to add</w:t>
      </w:r>
      <w:r w:rsidR="00EE6E54">
        <w:t xml:space="preserve"> new solutions</w:t>
      </w:r>
      <w:r w:rsidR="00DD0640">
        <w:t>.</w:t>
      </w:r>
    </w:p>
    <w:p w14:paraId="7556FAC5" w14:textId="783F8293" w:rsidR="00AF25F1" w:rsidRDefault="007476D0" w:rsidP="00CA7691">
      <w:r w:rsidRPr="004560CB">
        <w:t xml:space="preserve">Since most users find information through interpersonal connections instead of using digital databases, having the option </w:t>
      </w:r>
      <w:r w:rsidR="00CE7F7A" w:rsidRPr="004560CB">
        <w:t>to edit and add solution data manually</w:t>
      </w:r>
      <w:r w:rsidRPr="004560CB">
        <w:t xml:space="preserve"> would empower designers to utilise the wealth of verbal information that is present. This sentiment of enabling and working with the existing and preferred </w:t>
      </w:r>
      <w:r w:rsidR="00CE7F7A" w:rsidRPr="004560CB">
        <w:t>data collection method</w:t>
      </w:r>
      <w:r w:rsidRPr="004560CB">
        <w:t xml:space="preserve"> instead of trying to fix it resonated with users as they felt that having the option to edit and add would empower and strengthen their autonomy in the solution landscape.</w:t>
      </w:r>
    </w:p>
    <w:p w14:paraId="465B2D02" w14:textId="77777777" w:rsidR="00CD1604" w:rsidRDefault="00CA7691" w:rsidP="00CD1604">
      <w:pPr>
        <w:keepNext/>
        <w:jc w:val="center"/>
      </w:pPr>
      <w:r>
        <w:rPr>
          <w:noProof/>
        </w:rPr>
        <w:drawing>
          <wp:inline distT="0" distB="0" distL="0" distR="0" wp14:anchorId="64E3D85A" wp14:editId="5CC8C1BC">
            <wp:extent cx="4702175" cy="2644775"/>
            <wp:effectExtent l="0" t="0" r="0" b="0"/>
            <wp:docPr id="1652819259"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819259" name="Picture 4" descr="A screenshot of a computer&#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702175" cy="2644775"/>
                    </a:xfrm>
                    <a:prstGeom prst="rect">
                      <a:avLst/>
                    </a:prstGeom>
                  </pic:spPr>
                </pic:pic>
              </a:graphicData>
            </a:graphic>
          </wp:inline>
        </w:drawing>
      </w:r>
    </w:p>
    <w:p w14:paraId="0B34786A" w14:textId="7BA11123" w:rsidR="00591222" w:rsidRPr="00F81CF4" w:rsidRDefault="00CD1604" w:rsidP="00F81CF4">
      <w:pPr>
        <w:pStyle w:val="Caption"/>
        <w:jc w:val="center"/>
      </w:pPr>
      <w:bookmarkStart w:id="69" w:name="_Ref135129479"/>
      <w:r>
        <w:t xml:space="preserve">Figure </w:t>
      </w:r>
      <w:r>
        <w:fldChar w:fldCharType="begin"/>
      </w:r>
      <w:r>
        <w:instrText xml:space="preserve"> SEQ Figure \* ARABIC </w:instrText>
      </w:r>
      <w:r>
        <w:fldChar w:fldCharType="separate"/>
      </w:r>
      <w:r w:rsidR="00355591">
        <w:rPr>
          <w:noProof/>
        </w:rPr>
        <w:t>18</w:t>
      </w:r>
      <w:r>
        <w:fldChar w:fldCharType="end"/>
      </w:r>
      <w:bookmarkEnd w:id="69"/>
      <w:r>
        <w:t>. Manually editing/updating/adding solutions.</w:t>
      </w:r>
    </w:p>
    <w:p w14:paraId="68E8D495" w14:textId="4FCCAFEC" w:rsidR="007476D0" w:rsidRDefault="00F81CF4" w:rsidP="00CA7691">
      <w:r>
        <w:t>A</w:t>
      </w:r>
      <w:r w:rsidR="00816323" w:rsidRPr="004560CB">
        <w:t xml:space="preserve"> part of the visualisation’s utility is to see the solution landscape as it is currently. However, when planning and designing for new solutions</w:t>
      </w:r>
      <w:r w:rsidR="00CE7F7A" w:rsidRPr="004560CB">
        <w:t>,</w:t>
      </w:r>
      <w:r w:rsidR="00816323" w:rsidRPr="004560CB">
        <w:t xml:space="preserve"> it is valuable to know how the surrounding landscape </w:t>
      </w:r>
      <w:r w:rsidR="00CE7F7A" w:rsidRPr="004560CB">
        <w:t>changes</w:t>
      </w:r>
      <w:r w:rsidR="00816323" w:rsidRPr="004560CB">
        <w:t xml:space="preserve"> over time. Therefore, this visual prototype was iterated with user feedback to allow the designer to “peek” into the future of the solution landscape to see how it changes as solutions get replaced, new solutions get added, and solutions get removed</w:t>
      </w:r>
      <w:r w:rsidR="001B674C">
        <w:t xml:space="preserve"> (</w:t>
      </w:r>
      <w:r w:rsidR="001B674C">
        <w:fldChar w:fldCharType="begin"/>
      </w:r>
      <w:r w:rsidR="001B674C">
        <w:instrText xml:space="preserve"> REF _Ref135129772 \h </w:instrText>
      </w:r>
      <w:r w:rsidR="001B674C">
        <w:fldChar w:fldCharType="separate"/>
      </w:r>
      <w:r w:rsidR="00355591">
        <w:t xml:space="preserve">Figure </w:t>
      </w:r>
      <w:r w:rsidR="00355591">
        <w:rPr>
          <w:noProof/>
        </w:rPr>
        <w:t>19</w:t>
      </w:r>
      <w:r w:rsidR="001B674C">
        <w:fldChar w:fldCharType="end"/>
      </w:r>
      <w:r w:rsidR="001B674C">
        <w:t>)</w:t>
      </w:r>
      <w:r w:rsidR="00816323" w:rsidRPr="004560CB">
        <w:t>.</w:t>
      </w:r>
    </w:p>
    <w:p w14:paraId="725CD2F2" w14:textId="77777777" w:rsidR="00C40019" w:rsidRDefault="00CA7691" w:rsidP="00C40019">
      <w:pPr>
        <w:keepNext/>
        <w:jc w:val="center"/>
      </w:pPr>
      <w:r>
        <w:rPr>
          <w:noProof/>
        </w:rPr>
        <w:lastRenderedPageBreak/>
        <w:drawing>
          <wp:inline distT="0" distB="0" distL="0" distR="0" wp14:anchorId="491196DF" wp14:editId="1D0E4705">
            <wp:extent cx="4320000" cy="4912258"/>
            <wp:effectExtent l="0" t="0" r="0" b="0"/>
            <wp:docPr id="16279756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975697" name="Picture 5"/>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320000" cy="4912258"/>
                    </a:xfrm>
                    <a:prstGeom prst="rect">
                      <a:avLst/>
                    </a:prstGeom>
                  </pic:spPr>
                </pic:pic>
              </a:graphicData>
            </a:graphic>
          </wp:inline>
        </w:drawing>
      </w:r>
    </w:p>
    <w:p w14:paraId="011C3D80" w14:textId="4AE72947" w:rsidR="00645CAB" w:rsidRDefault="00C40019" w:rsidP="00645CAB">
      <w:pPr>
        <w:pStyle w:val="Caption"/>
        <w:jc w:val="center"/>
      </w:pPr>
      <w:bookmarkStart w:id="70" w:name="_Ref135129772"/>
      <w:r>
        <w:t xml:space="preserve">Figure </w:t>
      </w:r>
      <w:r>
        <w:fldChar w:fldCharType="begin"/>
      </w:r>
      <w:r>
        <w:instrText xml:space="preserve"> SEQ Figure \* ARABIC </w:instrText>
      </w:r>
      <w:r>
        <w:fldChar w:fldCharType="separate"/>
      </w:r>
      <w:r w:rsidR="00355591">
        <w:rPr>
          <w:noProof/>
        </w:rPr>
        <w:t>19</w:t>
      </w:r>
      <w:r>
        <w:fldChar w:fldCharType="end"/>
      </w:r>
      <w:bookmarkEnd w:id="70"/>
      <w:r>
        <w:t>. Visualising how solutions change over time.</w:t>
      </w:r>
    </w:p>
    <w:p w14:paraId="044E4CDB" w14:textId="0CB0208D" w:rsidR="00645CAB" w:rsidRPr="0097016C" w:rsidRDefault="00645CAB" w:rsidP="0097016C">
      <w:pPr>
        <w:spacing w:after="200" w:line="276" w:lineRule="auto"/>
        <w:jc w:val="left"/>
        <w:rPr>
          <w:i/>
          <w:iCs/>
          <w:sz w:val="18"/>
          <w:szCs w:val="18"/>
        </w:rPr>
      </w:pPr>
      <w:r>
        <w:br w:type="page"/>
      </w:r>
    </w:p>
    <w:p w14:paraId="7DB506C1" w14:textId="457F2E2A" w:rsidR="000505CE" w:rsidRPr="004560CB" w:rsidRDefault="000505CE" w:rsidP="000505CE">
      <w:pPr>
        <w:pStyle w:val="Heading1"/>
        <w:rPr>
          <w:lang w:val="en-GB"/>
        </w:rPr>
      </w:pPr>
      <w:bookmarkStart w:id="71" w:name="_Ref134038761"/>
      <w:bookmarkStart w:id="72" w:name="_Ref134277932"/>
      <w:bookmarkStart w:id="73" w:name="_Toc135132575"/>
      <w:r w:rsidRPr="004560CB">
        <w:rPr>
          <w:lang w:val="en-GB"/>
        </w:rPr>
        <w:lastRenderedPageBreak/>
        <w:t>Proof of Conce</w:t>
      </w:r>
      <w:bookmarkEnd w:id="71"/>
      <w:r w:rsidR="001C0002" w:rsidRPr="004560CB">
        <w:rPr>
          <w:lang w:val="en-GB"/>
        </w:rPr>
        <w:t>pt</w:t>
      </w:r>
      <w:bookmarkEnd w:id="72"/>
      <w:bookmarkEnd w:id="73"/>
    </w:p>
    <w:p w14:paraId="38DF76EB" w14:textId="45B394A1" w:rsidR="00EA6B6C" w:rsidRDefault="00783D4C" w:rsidP="007E710E">
      <w:pPr>
        <w:jc w:val="left"/>
      </w:pPr>
      <w:r w:rsidRPr="007E710E">
        <w:t>The following section</w:t>
      </w:r>
      <w:r w:rsidR="00037A6F" w:rsidRPr="007E710E">
        <w:t xml:space="preserve"> will</w:t>
      </w:r>
      <w:r w:rsidR="006F1823" w:rsidRPr="007E710E">
        <w:t xml:space="preserve"> briefly</w:t>
      </w:r>
      <w:r w:rsidR="00037A6F" w:rsidRPr="007E710E">
        <w:t xml:space="preserve"> </w:t>
      </w:r>
      <w:r w:rsidR="006F1823" w:rsidRPr="007E710E">
        <w:t>outline</w:t>
      </w:r>
      <w:r w:rsidR="00CF7746" w:rsidRPr="007E710E">
        <w:t xml:space="preserve"> the</w:t>
      </w:r>
      <w:r w:rsidR="00037A6F" w:rsidRPr="007E710E">
        <w:t xml:space="preserve"> </w:t>
      </w:r>
      <w:r w:rsidR="00FB42C3" w:rsidRPr="007E710E">
        <w:t>proof-of-concept</w:t>
      </w:r>
      <w:r w:rsidR="000F08AB">
        <w:t xml:space="preserve"> (PoC)</w:t>
      </w:r>
      <w:r w:rsidR="00037A6F" w:rsidRPr="007E710E">
        <w:t xml:space="preserve"> prototype</w:t>
      </w:r>
      <w:r w:rsidR="00E74930">
        <w:t>, also known as generation 4</w:t>
      </w:r>
      <w:r w:rsidR="00960C58">
        <w:t>,</w:t>
      </w:r>
      <w:r w:rsidR="00E74930">
        <w:t xml:space="preserve"> as shown in section </w:t>
      </w:r>
      <w:r w:rsidR="00E74930">
        <w:fldChar w:fldCharType="begin"/>
      </w:r>
      <w:r w:rsidR="00E74930">
        <w:instrText xml:space="preserve"> REF _Ref135066295 \w \h </w:instrText>
      </w:r>
      <w:r w:rsidR="00E74930">
        <w:fldChar w:fldCharType="separate"/>
      </w:r>
      <w:r w:rsidR="00355591">
        <w:t>6.4.2.4</w:t>
      </w:r>
      <w:r w:rsidR="00E74930">
        <w:fldChar w:fldCharType="end"/>
      </w:r>
      <w:r w:rsidR="00E74930">
        <w:t>, which was</w:t>
      </w:r>
      <w:r w:rsidR="00CF7746" w:rsidRPr="007E710E">
        <w:t xml:space="preserve"> presented to </w:t>
      </w:r>
      <w:r w:rsidR="00AE11E3" w:rsidRPr="007E710E">
        <w:t>stakeholders</w:t>
      </w:r>
      <w:r w:rsidR="00037A6F" w:rsidRPr="007E710E">
        <w:t>.</w:t>
      </w:r>
    </w:p>
    <w:p w14:paraId="6A925E9F" w14:textId="77777777" w:rsidR="00EA6B6C" w:rsidRDefault="007E710E" w:rsidP="00EA6B6C">
      <w:pPr>
        <w:keepNext/>
        <w:jc w:val="center"/>
      </w:pPr>
      <w:r w:rsidRPr="004560CB">
        <w:rPr>
          <w:noProof/>
        </w:rPr>
        <w:drawing>
          <wp:inline distT="0" distB="0" distL="0" distR="0" wp14:anchorId="1C4C70AE" wp14:editId="2C84F947">
            <wp:extent cx="4993543" cy="3599406"/>
            <wp:effectExtent l="0" t="0" r="0" b="0"/>
            <wp:docPr id="1035673314"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35673314" name="Picture 6"/>
                    <pic:cNvPicPr/>
                  </pic:nvPicPr>
                  <pic:blipFill rotWithShape="1">
                    <a:blip r:embed="rId29" cstate="print">
                      <a:extLst>
                        <a:ext uri="{28A0092B-C50C-407E-A947-70E740481C1C}">
                          <a14:useLocalDpi xmlns:a14="http://schemas.microsoft.com/office/drawing/2010/main" val="0"/>
                        </a:ext>
                      </a:extLst>
                    </a:blip>
                    <a:srcRect l="-84" r="-82"/>
                    <a:stretch/>
                  </pic:blipFill>
                  <pic:spPr bwMode="auto">
                    <a:xfrm>
                      <a:off x="0" y="0"/>
                      <a:ext cx="4994367" cy="3600000"/>
                    </a:xfrm>
                    <a:prstGeom prst="rect">
                      <a:avLst/>
                    </a:prstGeom>
                    <a:ln>
                      <a:noFill/>
                    </a:ln>
                    <a:extLst>
                      <a:ext uri="{53640926-AAD7-44D8-BBD7-CCE9431645EC}">
                        <a14:shadowObscured xmlns:a14="http://schemas.microsoft.com/office/drawing/2010/main"/>
                      </a:ext>
                    </a:extLst>
                  </pic:spPr>
                </pic:pic>
              </a:graphicData>
            </a:graphic>
          </wp:inline>
        </w:drawing>
      </w:r>
    </w:p>
    <w:p w14:paraId="7E1BDD88" w14:textId="70DDB7AE" w:rsidR="00C410DF" w:rsidRPr="004560CB" w:rsidRDefault="00EA6B6C" w:rsidP="00EA6B6C">
      <w:pPr>
        <w:pStyle w:val="Caption"/>
        <w:jc w:val="center"/>
      </w:pPr>
      <w:bookmarkStart w:id="74" w:name="_Ref134698766"/>
      <w:r>
        <w:t xml:space="preserve">Figure </w:t>
      </w:r>
      <w:r>
        <w:fldChar w:fldCharType="begin"/>
      </w:r>
      <w:r>
        <w:instrText xml:space="preserve"> SEQ Figure \* ARABIC </w:instrText>
      </w:r>
      <w:r>
        <w:fldChar w:fldCharType="separate"/>
      </w:r>
      <w:r w:rsidR="00355591">
        <w:rPr>
          <w:noProof/>
        </w:rPr>
        <w:t>20</w:t>
      </w:r>
      <w:r>
        <w:fldChar w:fldCharType="end"/>
      </w:r>
      <w:bookmarkEnd w:id="74"/>
      <w:r>
        <w:t>. The primary environment of the application.</w:t>
      </w:r>
    </w:p>
    <w:p w14:paraId="53612010" w14:textId="1C6763E8" w:rsidR="00C410DF" w:rsidRPr="00905A24" w:rsidRDefault="00682613" w:rsidP="00C410DF">
      <w:pPr>
        <w:rPr>
          <w:iCs/>
        </w:rPr>
      </w:pPr>
      <w:r w:rsidRPr="004560CB">
        <w:t>The main screen displays</w:t>
      </w:r>
      <w:r w:rsidR="00022764" w:rsidRPr="004560CB">
        <w:t xml:space="preserve"> an overview of</w:t>
      </w:r>
      <w:r w:rsidRPr="004560CB">
        <w:t xml:space="preserve"> the entire digital landscape network (</w:t>
      </w:r>
      <w:r w:rsidR="00490043">
        <w:fldChar w:fldCharType="begin"/>
      </w:r>
      <w:r w:rsidR="00490043">
        <w:instrText xml:space="preserve"> REF _Ref134698766 \h </w:instrText>
      </w:r>
      <w:r w:rsidR="00490043">
        <w:fldChar w:fldCharType="separate"/>
      </w:r>
      <w:r w:rsidR="00355591">
        <w:t xml:space="preserve">Figure </w:t>
      </w:r>
      <w:r w:rsidR="00355591">
        <w:rPr>
          <w:noProof/>
        </w:rPr>
        <w:t>20</w:t>
      </w:r>
      <w:r w:rsidR="00490043">
        <w:fldChar w:fldCharType="end"/>
      </w:r>
      <w:r w:rsidRPr="004560CB">
        <w:t>). From this screen, the user can pan, zoom, move the solutions around, click on the solutions, and filter</w:t>
      </w:r>
      <w:r w:rsidR="00940661" w:rsidRPr="004560CB">
        <w:t xml:space="preserve"> solutions</w:t>
      </w:r>
      <w:r w:rsidRPr="004560CB">
        <w:t xml:space="preserve"> after the section</w:t>
      </w:r>
      <w:r w:rsidR="00CA2EA4" w:rsidRPr="004560CB">
        <w:t>s</w:t>
      </w:r>
      <w:r w:rsidRPr="004560CB">
        <w:t xml:space="preserve"> at the top of the screen.</w:t>
      </w:r>
    </w:p>
    <w:p w14:paraId="42CC13D5" w14:textId="77777777" w:rsidR="007F67D4" w:rsidRDefault="005040DE" w:rsidP="007F67D4">
      <w:pPr>
        <w:keepNext/>
        <w:jc w:val="center"/>
      </w:pPr>
      <w:r w:rsidRPr="004560CB">
        <w:rPr>
          <w:noProof/>
        </w:rPr>
        <w:lastRenderedPageBreak/>
        <w:drawing>
          <wp:inline distT="0" distB="0" distL="0" distR="0" wp14:anchorId="39D38E75" wp14:editId="1A43272B">
            <wp:extent cx="4986000" cy="3600000"/>
            <wp:effectExtent l="0" t="0" r="5715" b="0"/>
            <wp:docPr id="88522090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20900" name="Picture 7"/>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986000" cy="3600000"/>
                    </a:xfrm>
                    <a:prstGeom prst="rect">
                      <a:avLst/>
                    </a:prstGeom>
                  </pic:spPr>
                </pic:pic>
              </a:graphicData>
            </a:graphic>
          </wp:inline>
        </w:drawing>
      </w:r>
    </w:p>
    <w:p w14:paraId="4853FE46" w14:textId="690184D1" w:rsidR="005040DE" w:rsidRPr="004560CB" w:rsidRDefault="007F67D4" w:rsidP="007F67D4">
      <w:pPr>
        <w:pStyle w:val="Caption"/>
        <w:jc w:val="center"/>
      </w:pPr>
      <w:bookmarkStart w:id="75" w:name="_Ref134698809"/>
      <w:r>
        <w:t xml:space="preserve">Figure </w:t>
      </w:r>
      <w:r>
        <w:fldChar w:fldCharType="begin"/>
      </w:r>
      <w:r>
        <w:instrText xml:space="preserve"> SEQ Figure \* ARABIC </w:instrText>
      </w:r>
      <w:r>
        <w:fldChar w:fldCharType="separate"/>
      </w:r>
      <w:r w:rsidR="00355591">
        <w:rPr>
          <w:noProof/>
        </w:rPr>
        <w:t>21</w:t>
      </w:r>
      <w:r>
        <w:fldChar w:fldCharType="end"/>
      </w:r>
      <w:bookmarkEnd w:id="75"/>
      <w:r>
        <w:t>. Information about each solution is in a selectable drawer.</w:t>
      </w:r>
    </w:p>
    <w:p w14:paraId="103EE9C8" w14:textId="4C523C4C" w:rsidR="003E16FA" w:rsidRPr="004560CB" w:rsidRDefault="00157767" w:rsidP="00A416AE">
      <w:r w:rsidRPr="004560CB">
        <w:t xml:space="preserve">Hovering over a solution displays its name more clearly in a popup box, and clicking on it </w:t>
      </w:r>
      <w:r w:rsidR="007C4FC4" w:rsidRPr="004560CB">
        <w:t>opens</w:t>
      </w:r>
      <w:r w:rsidRPr="004560CB">
        <w:t xml:space="preserve"> a dialogue with detailed information (</w:t>
      </w:r>
      <w:r w:rsidR="00DF44A4">
        <w:fldChar w:fldCharType="begin"/>
      </w:r>
      <w:r w:rsidR="00DF44A4">
        <w:instrText xml:space="preserve"> REF _Ref134698809 \h </w:instrText>
      </w:r>
      <w:r w:rsidR="00DF44A4">
        <w:fldChar w:fldCharType="separate"/>
      </w:r>
      <w:r w:rsidR="00355591">
        <w:t xml:space="preserve">Figure </w:t>
      </w:r>
      <w:r w:rsidR="00355591">
        <w:rPr>
          <w:noProof/>
        </w:rPr>
        <w:t>21</w:t>
      </w:r>
      <w:r w:rsidR="00DF44A4">
        <w:fldChar w:fldCharType="end"/>
      </w:r>
      <w:r w:rsidRPr="004560CB">
        <w:t>).</w:t>
      </w:r>
      <w:r w:rsidR="004C311D" w:rsidRPr="004560CB">
        <w:t xml:space="preserve"> The detailed dialogue displays information most relevant to the UX Designers</w:t>
      </w:r>
      <w:r w:rsidR="005C7D8C" w:rsidRPr="004560CB">
        <w:t>: solution</w:t>
      </w:r>
      <w:r w:rsidR="004C311D" w:rsidRPr="004560CB">
        <w:t xml:space="preserve"> name, area, solution owner, user roles, description &amp; processes, and ingoing/outgoing data.</w:t>
      </w:r>
    </w:p>
    <w:p w14:paraId="6B309B63" w14:textId="77777777" w:rsidR="00917903" w:rsidRDefault="00EB01D7" w:rsidP="00917903">
      <w:pPr>
        <w:keepNext/>
        <w:jc w:val="center"/>
      </w:pPr>
      <w:r w:rsidRPr="004560CB">
        <w:rPr>
          <w:noProof/>
        </w:rPr>
        <w:lastRenderedPageBreak/>
        <w:drawing>
          <wp:inline distT="0" distB="0" distL="0" distR="0" wp14:anchorId="74776ADA" wp14:editId="4ADB68BD">
            <wp:extent cx="4986000" cy="3600000"/>
            <wp:effectExtent l="0" t="0" r="5715" b="0"/>
            <wp:docPr id="181783485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834857" name="Picture 9"/>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986000" cy="3600000"/>
                    </a:xfrm>
                    <a:prstGeom prst="rect">
                      <a:avLst/>
                    </a:prstGeom>
                  </pic:spPr>
                </pic:pic>
              </a:graphicData>
            </a:graphic>
          </wp:inline>
        </w:drawing>
      </w:r>
    </w:p>
    <w:p w14:paraId="4BB31AEC" w14:textId="455CC3CA" w:rsidR="007E710E" w:rsidRDefault="00917903" w:rsidP="00917903">
      <w:pPr>
        <w:pStyle w:val="Caption"/>
        <w:jc w:val="center"/>
      </w:pPr>
      <w:bookmarkStart w:id="76" w:name="_Ref134698917"/>
      <w:r>
        <w:t xml:space="preserve">Figure </w:t>
      </w:r>
      <w:r>
        <w:fldChar w:fldCharType="begin"/>
      </w:r>
      <w:r>
        <w:instrText xml:space="preserve"> SEQ Figure \* ARABIC </w:instrText>
      </w:r>
      <w:r>
        <w:fldChar w:fldCharType="separate"/>
      </w:r>
      <w:r w:rsidR="00355591">
        <w:rPr>
          <w:noProof/>
        </w:rPr>
        <w:t>22</w:t>
      </w:r>
      <w:r>
        <w:fldChar w:fldCharType="end"/>
      </w:r>
      <w:bookmarkEnd w:id="76"/>
      <w:r>
        <w:t>. Every solution sends and receives different types of data.</w:t>
      </w:r>
    </w:p>
    <w:p w14:paraId="4CDCFC42" w14:textId="2F596F72" w:rsidR="009403B9" w:rsidRDefault="00BE15F8" w:rsidP="007E710E">
      <w:r w:rsidRPr="004560CB">
        <w:t>Hovering the links that connect solutions displays what data is being sent in a popup dialogue. The arrow at the end of the link displays the direction of the data flow</w:t>
      </w:r>
      <w:r w:rsidR="006D6740" w:rsidRPr="004560CB">
        <w:t xml:space="preserve"> (</w:t>
      </w:r>
      <w:r w:rsidR="00917903">
        <w:fldChar w:fldCharType="begin"/>
      </w:r>
      <w:r w:rsidR="00917903">
        <w:instrText xml:space="preserve"> REF _Ref134698917 \h </w:instrText>
      </w:r>
      <w:r w:rsidR="00917903">
        <w:fldChar w:fldCharType="separate"/>
      </w:r>
      <w:r w:rsidR="00355591">
        <w:t xml:space="preserve">Figure </w:t>
      </w:r>
      <w:r w:rsidR="00355591">
        <w:rPr>
          <w:noProof/>
        </w:rPr>
        <w:t>22</w:t>
      </w:r>
      <w:r w:rsidR="00917903">
        <w:fldChar w:fldCharType="end"/>
      </w:r>
      <w:r w:rsidR="006D6740" w:rsidRPr="004560CB">
        <w:t>)</w:t>
      </w:r>
      <w:r w:rsidRPr="004560CB">
        <w:t>.</w:t>
      </w:r>
    </w:p>
    <w:p w14:paraId="58397564" w14:textId="20C7595C" w:rsidR="003E16FA" w:rsidRDefault="009403B9" w:rsidP="009403B9">
      <w:pPr>
        <w:spacing w:after="200" w:line="276" w:lineRule="auto"/>
        <w:jc w:val="left"/>
      </w:pPr>
      <w:r>
        <w:br w:type="page"/>
      </w:r>
    </w:p>
    <w:p w14:paraId="4B451CCB" w14:textId="77777777" w:rsidR="00290E34" w:rsidRDefault="007E710E" w:rsidP="00290E34">
      <w:pPr>
        <w:keepNext/>
        <w:jc w:val="center"/>
      </w:pPr>
      <w:r w:rsidRPr="004560CB">
        <w:rPr>
          <w:noProof/>
        </w:rPr>
        <w:lastRenderedPageBreak/>
        <w:drawing>
          <wp:inline distT="0" distB="0" distL="0" distR="0" wp14:anchorId="29B89051" wp14:editId="0DDD56EE">
            <wp:extent cx="4986001" cy="3600000"/>
            <wp:effectExtent l="0" t="0" r="5715" b="0"/>
            <wp:docPr id="21367196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719667" name="Picture 10"/>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986001" cy="3600000"/>
                    </a:xfrm>
                    <a:prstGeom prst="rect">
                      <a:avLst/>
                    </a:prstGeom>
                  </pic:spPr>
                </pic:pic>
              </a:graphicData>
            </a:graphic>
          </wp:inline>
        </w:drawing>
      </w:r>
    </w:p>
    <w:p w14:paraId="0D400D9D" w14:textId="2A2617B3" w:rsidR="008A54B0" w:rsidRDefault="00290E34" w:rsidP="00290E34">
      <w:pPr>
        <w:pStyle w:val="Caption"/>
        <w:jc w:val="center"/>
      </w:pPr>
      <w:bookmarkStart w:id="77" w:name="_Ref134698968"/>
      <w:r>
        <w:t xml:space="preserve">Figure </w:t>
      </w:r>
      <w:r>
        <w:fldChar w:fldCharType="begin"/>
      </w:r>
      <w:r>
        <w:instrText xml:space="preserve"> SEQ Figure \* ARABIC </w:instrText>
      </w:r>
      <w:r>
        <w:fldChar w:fldCharType="separate"/>
      </w:r>
      <w:r w:rsidR="00355591">
        <w:rPr>
          <w:noProof/>
        </w:rPr>
        <w:t>23</w:t>
      </w:r>
      <w:r>
        <w:fldChar w:fldCharType="end"/>
      </w:r>
      <w:bookmarkEnd w:id="77"/>
      <w:r>
        <w:t>. Filters based on user research.</w:t>
      </w:r>
    </w:p>
    <w:p w14:paraId="5FA88D05" w14:textId="7E6582DC" w:rsidR="00407496" w:rsidRPr="004560CB" w:rsidRDefault="006D6740" w:rsidP="00407496">
      <w:r w:rsidRPr="004560CB">
        <w:t xml:space="preserve">The buttons on the top of the screen </w:t>
      </w:r>
      <w:r w:rsidR="00AE5C2B" w:rsidRPr="004560CB">
        <w:t>open</w:t>
      </w:r>
      <w:r w:rsidRPr="004560CB">
        <w:t xml:space="preserve"> filtering options for the user to pick (</w:t>
      </w:r>
      <w:r w:rsidR="001B5AF0">
        <w:fldChar w:fldCharType="begin"/>
      </w:r>
      <w:r w:rsidR="001B5AF0">
        <w:instrText xml:space="preserve"> REF _Ref134698968 \h </w:instrText>
      </w:r>
      <w:r w:rsidR="001B5AF0">
        <w:fldChar w:fldCharType="separate"/>
      </w:r>
      <w:r w:rsidR="00355591">
        <w:t xml:space="preserve">Figure </w:t>
      </w:r>
      <w:r w:rsidR="00355591">
        <w:rPr>
          <w:noProof/>
        </w:rPr>
        <w:t>23</w:t>
      </w:r>
      <w:r w:rsidR="001B5AF0">
        <w:fldChar w:fldCharType="end"/>
      </w:r>
      <w:r w:rsidRPr="004560CB">
        <w:t>)</w:t>
      </w:r>
      <w:r w:rsidR="00644550" w:rsidRPr="004560CB">
        <w:t>.</w:t>
      </w:r>
      <w:r w:rsidR="00E63508" w:rsidRPr="004560CB">
        <w:t xml:space="preserve"> Selected filters are displayed in the dialogue </w:t>
      </w:r>
      <w:r w:rsidR="00E63508" w:rsidRPr="004560CB">
        <w:rPr>
          <w:i/>
          <w:iCs/>
        </w:rPr>
        <w:t>Active Filters</w:t>
      </w:r>
      <w:r w:rsidR="00E63508" w:rsidRPr="004560CB">
        <w:t xml:space="preserve">. </w:t>
      </w:r>
      <w:r w:rsidR="008E542A" w:rsidRPr="004560CB">
        <w:t xml:space="preserve">The filtered solutions that fill the filter requirements are displayed in the </w:t>
      </w:r>
      <w:r w:rsidR="008E542A" w:rsidRPr="004560CB">
        <w:rPr>
          <w:i/>
          <w:iCs/>
        </w:rPr>
        <w:t>Filtered Solutions</w:t>
      </w:r>
      <w:r w:rsidR="008E542A" w:rsidRPr="004560CB">
        <w:t xml:space="preserve"> dialogue.</w:t>
      </w:r>
      <w:r w:rsidR="0094037D" w:rsidRPr="004560CB">
        <w:t xml:space="preserve"> To remove filters</w:t>
      </w:r>
      <w:r w:rsidR="003C6300" w:rsidRPr="004560CB">
        <w:t>,</w:t>
      </w:r>
      <w:r w:rsidR="0094037D" w:rsidRPr="004560CB">
        <w:t xml:space="preserve"> </w:t>
      </w:r>
      <w:r w:rsidR="004207B0" w:rsidRPr="004560CB">
        <w:t>users</w:t>
      </w:r>
      <w:r w:rsidR="0094037D" w:rsidRPr="004560CB">
        <w:t xml:space="preserve"> can either unselect them in the </w:t>
      </w:r>
      <w:r w:rsidR="004207B0" w:rsidRPr="004560CB">
        <w:t>respective</w:t>
      </w:r>
      <w:r w:rsidR="0094037D" w:rsidRPr="004560CB">
        <w:t xml:space="preserve"> filter dialogues or clear </w:t>
      </w:r>
      <w:r w:rsidR="003C6300" w:rsidRPr="004560CB">
        <w:t xml:space="preserve">them </w:t>
      </w:r>
      <w:r w:rsidR="0094037D" w:rsidRPr="004560CB">
        <w:t xml:space="preserve">all through the </w:t>
      </w:r>
      <w:r w:rsidR="0094037D" w:rsidRPr="004560CB">
        <w:rPr>
          <w:i/>
          <w:iCs/>
        </w:rPr>
        <w:t>Clear Filter</w:t>
      </w:r>
      <w:r w:rsidR="0094037D" w:rsidRPr="004560CB">
        <w:t xml:space="preserve"> button.</w:t>
      </w:r>
    </w:p>
    <w:p w14:paraId="273E467A" w14:textId="77777777" w:rsidR="00EA7A98" w:rsidRDefault="00DF4659" w:rsidP="00EA7A98">
      <w:pPr>
        <w:keepNext/>
        <w:jc w:val="center"/>
      </w:pPr>
      <w:r w:rsidRPr="004560CB">
        <w:rPr>
          <w:noProof/>
        </w:rPr>
        <w:lastRenderedPageBreak/>
        <w:drawing>
          <wp:inline distT="0" distB="0" distL="0" distR="0" wp14:anchorId="6B17F8A2" wp14:editId="119A47AA">
            <wp:extent cx="4986000" cy="3600000"/>
            <wp:effectExtent l="0" t="0" r="5715" b="0"/>
            <wp:docPr id="137140868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408681" name="Picture 1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986000" cy="3600000"/>
                    </a:xfrm>
                    <a:prstGeom prst="rect">
                      <a:avLst/>
                    </a:prstGeom>
                  </pic:spPr>
                </pic:pic>
              </a:graphicData>
            </a:graphic>
          </wp:inline>
        </w:drawing>
      </w:r>
    </w:p>
    <w:p w14:paraId="25E82CFE" w14:textId="6E3A9995" w:rsidR="00407496" w:rsidRPr="004560CB" w:rsidRDefault="00EA7A98" w:rsidP="00EA7A98">
      <w:pPr>
        <w:pStyle w:val="Caption"/>
        <w:jc w:val="center"/>
      </w:pPr>
      <w:bookmarkStart w:id="78" w:name="_Ref134699014"/>
      <w:r>
        <w:t xml:space="preserve">Figure </w:t>
      </w:r>
      <w:r>
        <w:fldChar w:fldCharType="begin"/>
      </w:r>
      <w:r>
        <w:instrText xml:space="preserve"> SEQ Figure \* ARABIC </w:instrText>
      </w:r>
      <w:r>
        <w:fldChar w:fldCharType="separate"/>
      </w:r>
      <w:r w:rsidR="00355591">
        <w:rPr>
          <w:noProof/>
        </w:rPr>
        <w:t>24</w:t>
      </w:r>
      <w:r>
        <w:fldChar w:fldCharType="end"/>
      </w:r>
      <w:bookmarkEnd w:id="78"/>
      <w:r>
        <w:t>. Multiple methods to gain access to information.</w:t>
      </w:r>
    </w:p>
    <w:p w14:paraId="6724187A" w14:textId="46817405" w:rsidR="009403B9" w:rsidRDefault="00C11E61" w:rsidP="005D7EC2">
      <w:r w:rsidRPr="004560CB">
        <w:t xml:space="preserve">Clicking the filtered solutions is </w:t>
      </w:r>
      <w:r w:rsidR="0069234A" w:rsidRPr="004560CB">
        <w:t>another</w:t>
      </w:r>
      <w:r w:rsidRPr="004560CB">
        <w:t xml:space="preserve"> way for users to </w:t>
      </w:r>
      <w:r w:rsidR="001A500B" w:rsidRPr="004560CB">
        <w:t>open</w:t>
      </w:r>
      <w:r w:rsidRPr="004560CB">
        <w:t xml:space="preserve"> the detailed information dialogue</w:t>
      </w:r>
      <w:r w:rsidR="00054ABD" w:rsidRPr="004560CB">
        <w:t xml:space="preserve"> (</w:t>
      </w:r>
      <w:r w:rsidR="00794A85">
        <w:fldChar w:fldCharType="begin"/>
      </w:r>
      <w:r w:rsidR="00794A85">
        <w:instrText xml:space="preserve"> REF _Ref134699014 \h </w:instrText>
      </w:r>
      <w:r w:rsidR="00794A85">
        <w:fldChar w:fldCharType="separate"/>
      </w:r>
      <w:r w:rsidR="00355591">
        <w:t xml:space="preserve">Figure </w:t>
      </w:r>
      <w:r w:rsidR="00355591">
        <w:rPr>
          <w:noProof/>
        </w:rPr>
        <w:t>24</w:t>
      </w:r>
      <w:r w:rsidR="00794A85">
        <w:fldChar w:fldCharType="end"/>
      </w:r>
      <w:r w:rsidR="00054ABD" w:rsidRPr="004560CB">
        <w:t>)</w:t>
      </w:r>
      <w:r w:rsidRPr="004560CB">
        <w:t>.</w:t>
      </w:r>
    </w:p>
    <w:p w14:paraId="35F9AD7D" w14:textId="6CC736B4" w:rsidR="005D7EC2" w:rsidRPr="004560CB" w:rsidRDefault="009403B9" w:rsidP="009403B9">
      <w:pPr>
        <w:spacing w:after="200" w:line="276" w:lineRule="auto"/>
        <w:jc w:val="left"/>
      </w:pPr>
      <w:r>
        <w:br w:type="page"/>
      </w:r>
    </w:p>
    <w:p w14:paraId="2A803075" w14:textId="77777777" w:rsidR="007B2F3F" w:rsidRDefault="00EB01D7" w:rsidP="007B2F3F">
      <w:pPr>
        <w:keepNext/>
        <w:jc w:val="center"/>
      </w:pPr>
      <w:r w:rsidRPr="004560CB">
        <w:rPr>
          <w:noProof/>
        </w:rPr>
        <w:lastRenderedPageBreak/>
        <w:drawing>
          <wp:inline distT="0" distB="0" distL="0" distR="0" wp14:anchorId="549DFAE9" wp14:editId="723A3F88">
            <wp:extent cx="4986000" cy="3600000"/>
            <wp:effectExtent l="0" t="0" r="5715" b="0"/>
            <wp:docPr id="27169610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696101" name="Picture 12"/>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986000" cy="3600000"/>
                    </a:xfrm>
                    <a:prstGeom prst="rect">
                      <a:avLst/>
                    </a:prstGeom>
                  </pic:spPr>
                </pic:pic>
              </a:graphicData>
            </a:graphic>
          </wp:inline>
        </w:drawing>
      </w:r>
    </w:p>
    <w:p w14:paraId="57C37456" w14:textId="4C311531" w:rsidR="00DF4659" w:rsidRDefault="007B2F3F" w:rsidP="007B2F3F">
      <w:pPr>
        <w:pStyle w:val="Caption"/>
        <w:jc w:val="center"/>
      </w:pPr>
      <w:bookmarkStart w:id="79" w:name="_Ref134699054"/>
      <w:r>
        <w:t xml:space="preserve">Figure </w:t>
      </w:r>
      <w:r>
        <w:fldChar w:fldCharType="begin"/>
      </w:r>
      <w:r>
        <w:instrText xml:space="preserve"> SEQ Figure \* ARABIC </w:instrText>
      </w:r>
      <w:r>
        <w:fldChar w:fldCharType="separate"/>
      </w:r>
      <w:r w:rsidR="00355591">
        <w:rPr>
          <w:noProof/>
        </w:rPr>
        <w:t>25</w:t>
      </w:r>
      <w:r>
        <w:fldChar w:fldCharType="end"/>
      </w:r>
      <w:bookmarkEnd w:id="79"/>
      <w:r>
        <w:t>. Meta-information about the application to help users.</w:t>
      </w:r>
    </w:p>
    <w:p w14:paraId="6E7F32FC" w14:textId="41F46A5D" w:rsidR="00F2012F" w:rsidRDefault="00F2012F" w:rsidP="00F2012F">
      <w:r w:rsidRPr="004560CB">
        <w:t xml:space="preserve">Hovering the question mark icon at the bottom of the screen </w:t>
      </w:r>
      <w:r w:rsidR="000960FF" w:rsidRPr="004560CB">
        <w:t>opens</w:t>
      </w:r>
      <w:r w:rsidRPr="004560CB">
        <w:t xml:space="preserve"> a dialogue that details information about the application</w:t>
      </w:r>
      <w:r w:rsidR="00AE6A1C" w:rsidRPr="004560CB">
        <w:t>’</w:t>
      </w:r>
      <w:r w:rsidRPr="004560CB">
        <w:t xml:space="preserve">s interactions </w:t>
      </w:r>
      <w:r w:rsidR="00D33BFE" w:rsidRPr="004560CB">
        <w:t>and</w:t>
      </w:r>
      <w:r w:rsidRPr="004560CB">
        <w:t xml:space="preserve"> a legend on the solution</w:t>
      </w:r>
      <w:r w:rsidR="009420D8" w:rsidRPr="004560CB">
        <w:t xml:space="preserve"> area</w:t>
      </w:r>
      <w:r w:rsidRPr="004560CB">
        <w:t xml:space="preserve"> colour coding</w:t>
      </w:r>
      <w:r w:rsidR="007B2F3F">
        <w:t xml:space="preserve"> (</w:t>
      </w:r>
      <w:r w:rsidR="007B2F3F">
        <w:fldChar w:fldCharType="begin"/>
      </w:r>
      <w:r w:rsidR="007B2F3F">
        <w:instrText xml:space="preserve"> REF _Ref134699054 \h </w:instrText>
      </w:r>
      <w:r w:rsidR="007B2F3F">
        <w:fldChar w:fldCharType="separate"/>
      </w:r>
      <w:r w:rsidR="00355591">
        <w:t xml:space="preserve">Figure </w:t>
      </w:r>
      <w:r w:rsidR="00355591">
        <w:rPr>
          <w:noProof/>
        </w:rPr>
        <w:t>25</w:t>
      </w:r>
      <w:r w:rsidR="007B2F3F">
        <w:fldChar w:fldCharType="end"/>
      </w:r>
      <w:r w:rsidR="007B2F3F">
        <w:t>)</w:t>
      </w:r>
      <w:r w:rsidRPr="004560CB">
        <w:t>.</w:t>
      </w:r>
    </w:p>
    <w:p w14:paraId="0857DFA8" w14:textId="5D94B3CB" w:rsidR="00C83506" w:rsidRPr="00C3398E" w:rsidRDefault="00C3398E" w:rsidP="00C83506">
      <w:pPr>
        <w:pStyle w:val="Heading2"/>
        <w:rPr>
          <w:lang w:val="en-US"/>
        </w:rPr>
      </w:pPr>
      <w:bookmarkStart w:id="80" w:name="_Ref135066616"/>
      <w:bookmarkStart w:id="81" w:name="_Toc135132576"/>
      <w:r>
        <w:rPr>
          <w:lang w:val="en-US"/>
        </w:rPr>
        <w:t>Proof of Concept as a Constructive Visualisation</w:t>
      </w:r>
      <w:bookmarkEnd w:id="80"/>
      <w:bookmarkEnd w:id="81"/>
    </w:p>
    <w:p w14:paraId="0F793BCA" w14:textId="0002B692" w:rsidR="00E77E92" w:rsidRDefault="00E77E92" w:rsidP="00E77E92">
      <w:r>
        <w:t xml:space="preserve">We can further explain the PoC through Huron et al.’s </w:t>
      </w:r>
      <w:r>
        <w:fldChar w:fldCharType="begin"/>
      </w:r>
      <w:r>
        <w:instrText xml:space="preserve"> ADDIN ZOTERO_ITEM CSL_CITATION {"citationID":"SGqtVQ6V","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fldChar w:fldCharType="separate"/>
      </w:r>
      <w:r>
        <w:rPr>
          <w:noProof/>
        </w:rPr>
        <w:t>(2014)</w:t>
      </w:r>
      <w:r>
        <w:fldChar w:fldCharType="end"/>
      </w:r>
      <w:r w:rsidR="00A22D90">
        <w:t xml:space="preserve"> Constructive Visualisation component</w:t>
      </w:r>
      <w:r w:rsidR="000E0435">
        <w:t>s</w:t>
      </w:r>
      <w:r w:rsidR="00B33CFF">
        <w:t xml:space="preserve"> and processes</w:t>
      </w:r>
      <w:r w:rsidR="005C7C22">
        <w:t xml:space="preserve"> (</w:t>
      </w:r>
      <w:r w:rsidR="00134131">
        <w:fldChar w:fldCharType="begin"/>
      </w:r>
      <w:r w:rsidR="00134131">
        <w:instrText xml:space="preserve"> REF _Ref134279082 \h </w:instrText>
      </w:r>
      <w:r w:rsidR="00134131">
        <w:fldChar w:fldCharType="separate"/>
      </w:r>
      <w:r w:rsidR="00355591" w:rsidRPr="004560CB">
        <w:t xml:space="preserve">Table </w:t>
      </w:r>
      <w:r w:rsidR="00355591">
        <w:rPr>
          <w:noProof/>
        </w:rPr>
        <w:t>1</w:t>
      </w:r>
      <w:r w:rsidR="00134131">
        <w:fldChar w:fldCharType="end"/>
      </w:r>
      <w:r w:rsidR="00134131">
        <w:t xml:space="preserve"> </w:t>
      </w:r>
      <w:r w:rsidR="00134131">
        <w:fldChar w:fldCharType="begin"/>
      </w:r>
      <w:r w:rsidR="00134131">
        <w:instrText xml:space="preserve"> REF _Ref135066733 \p \h </w:instrText>
      </w:r>
      <w:r w:rsidR="00134131">
        <w:fldChar w:fldCharType="separate"/>
      </w:r>
      <w:r w:rsidR="00355591">
        <w:t>above</w:t>
      </w:r>
      <w:r w:rsidR="00134131">
        <w:fldChar w:fldCharType="end"/>
      </w:r>
      <w:r w:rsidR="00134131">
        <w:t xml:space="preserve">, </w:t>
      </w:r>
      <w:r w:rsidR="00134131">
        <w:fldChar w:fldCharType="begin"/>
      </w:r>
      <w:r w:rsidR="00134131">
        <w:instrText xml:space="preserve"> REF _Ref134695861 \h </w:instrText>
      </w:r>
      <w:r w:rsidR="00134131">
        <w:fldChar w:fldCharType="separate"/>
      </w:r>
      <w:r w:rsidR="00355591">
        <w:t xml:space="preserve">Table </w:t>
      </w:r>
      <w:r w:rsidR="00355591">
        <w:rPr>
          <w:noProof/>
        </w:rPr>
        <w:t>11</w:t>
      </w:r>
      <w:r w:rsidR="00134131">
        <w:fldChar w:fldCharType="end"/>
      </w:r>
      <w:r w:rsidR="00134131">
        <w:t xml:space="preserve"> </w:t>
      </w:r>
      <w:r w:rsidR="00134131">
        <w:fldChar w:fldCharType="begin"/>
      </w:r>
      <w:r w:rsidR="00134131">
        <w:instrText xml:space="preserve"> REF _Ref135066745 \p \h </w:instrText>
      </w:r>
      <w:r w:rsidR="00134131">
        <w:fldChar w:fldCharType="separate"/>
      </w:r>
      <w:r w:rsidR="00355591">
        <w:t>below</w:t>
      </w:r>
      <w:r w:rsidR="00134131">
        <w:fldChar w:fldCharType="end"/>
      </w:r>
      <w:r w:rsidR="005C7C22">
        <w:t>)</w:t>
      </w:r>
      <w:r w:rsidR="00B33CFF">
        <w:t>:</w:t>
      </w:r>
    </w:p>
    <w:tbl>
      <w:tblPr>
        <w:tblStyle w:val="TableGrid"/>
        <w:tblW w:w="0" w:type="auto"/>
        <w:tblLook w:val="04A0" w:firstRow="1" w:lastRow="0" w:firstColumn="1" w:lastColumn="0" w:noHBand="0" w:noVBand="1"/>
      </w:tblPr>
      <w:tblGrid>
        <w:gridCol w:w="3697"/>
        <w:gridCol w:w="3697"/>
      </w:tblGrid>
      <w:tr w:rsidR="0076655D" w:rsidRPr="004560CB" w14:paraId="783982C0" w14:textId="77777777" w:rsidTr="00423172">
        <w:tc>
          <w:tcPr>
            <w:tcW w:w="3697" w:type="dxa"/>
          </w:tcPr>
          <w:p w14:paraId="20BE17AF" w14:textId="77777777" w:rsidR="0076655D" w:rsidRPr="004560CB" w:rsidRDefault="0076655D" w:rsidP="00423172">
            <w:pPr>
              <w:rPr>
                <w:b/>
                <w:bCs/>
              </w:rPr>
            </w:pPr>
            <w:r w:rsidRPr="004560CB">
              <w:rPr>
                <w:b/>
                <w:bCs/>
              </w:rPr>
              <w:t>Components</w:t>
            </w:r>
          </w:p>
        </w:tc>
        <w:tc>
          <w:tcPr>
            <w:tcW w:w="3697" w:type="dxa"/>
          </w:tcPr>
          <w:p w14:paraId="379F602D" w14:textId="77777777" w:rsidR="0076655D" w:rsidRPr="004560CB" w:rsidRDefault="0076655D" w:rsidP="00423172">
            <w:pPr>
              <w:rPr>
                <w:b/>
                <w:bCs/>
              </w:rPr>
            </w:pPr>
            <w:r w:rsidRPr="004560CB">
              <w:rPr>
                <w:b/>
                <w:bCs/>
              </w:rPr>
              <w:t>Description</w:t>
            </w:r>
          </w:p>
        </w:tc>
      </w:tr>
      <w:tr w:rsidR="0076655D" w:rsidRPr="004560CB" w14:paraId="35CD2100" w14:textId="77777777" w:rsidTr="00423172">
        <w:tc>
          <w:tcPr>
            <w:tcW w:w="3697" w:type="dxa"/>
          </w:tcPr>
          <w:p w14:paraId="5159E8E0" w14:textId="77777777" w:rsidR="0076655D" w:rsidRPr="004560CB" w:rsidRDefault="0076655D" w:rsidP="00423172">
            <w:r w:rsidRPr="004560CB">
              <w:rPr>
                <w:i/>
                <w:iCs/>
              </w:rPr>
              <w:t>Base token</w:t>
            </w:r>
          </w:p>
        </w:tc>
        <w:tc>
          <w:tcPr>
            <w:tcW w:w="3697" w:type="dxa"/>
          </w:tcPr>
          <w:p w14:paraId="0147AD39" w14:textId="0EB1C3F7" w:rsidR="0076655D" w:rsidRPr="004560CB" w:rsidRDefault="0076655D" w:rsidP="00423172">
            <w:pPr>
              <w:jc w:val="left"/>
              <w:rPr>
                <w:i/>
                <w:iCs/>
                <w:sz w:val="18"/>
                <w:szCs w:val="18"/>
              </w:rPr>
            </w:pPr>
            <w:r>
              <w:rPr>
                <w:sz w:val="18"/>
                <w:szCs w:val="18"/>
              </w:rPr>
              <w:t>Each solution node in the interface represents a base token.</w:t>
            </w:r>
            <w:r w:rsidR="00C2441A">
              <w:rPr>
                <w:sz w:val="18"/>
                <w:szCs w:val="18"/>
              </w:rPr>
              <w:t xml:space="preserve"> The links are another token that connects nodes</w:t>
            </w:r>
            <w:r w:rsidR="005927AB">
              <w:rPr>
                <w:sz w:val="18"/>
                <w:szCs w:val="18"/>
              </w:rPr>
              <w:t>.</w:t>
            </w:r>
          </w:p>
        </w:tc>
      </w:tr>
      <w:tr w:rsidR="0076655D" w:rsidRPr="004560CB" w14:paraId="1ECD3E4C" w14:textId="77777777" w:rsidTr="00423172">
        <w:tc>
          <w:tcPr>
            <w:tcW w:w="3697" w:type="dxa"/>
          </w:tcPr>
          <w:p w14:paraId="1977C6CF" w14:textId="77777777" w:rsidR="0076655D" w:rsidRPr="004560CB" w:rsidRDefault="0076655D" w:rsidP="00423172">
            <w:r w:rsidRPr="004560CB">
              <w:rPr>
                <w:i/>
                <w:iCs/>
              </w:rPr>
              <w:t>Token grammar</w:t>
            </w:r>
          </w:p>
        </w:tc>
        <w:tc>
          <w:tcPr>
            <w:tcW w:w="3697" w:type="dxa"/>
          </w:tcPr>
          <w:p w14:paraId="2312AEEB" w14:textId="68F02875" w:rsidR="0076655D" w:rsidRPr="004560CB" w:rsidRDefault="004720B6" w:rsidP="00423172">
            <w:pPr>
              <w:jc w:val="left"/>
              <w:rPr>
                <w:sz w:val="18"/>
                <w:szCs w:val="18"/>
              </w:rPr>
            </w:pPr>
            <w:r>
              <w:rPr>
                <w:sz w:val="18"/>
                <w:szCs w:val="18"/>
              </w:rPr>
              <w:t xml:space="preserve">Nodes and links. Nodes have different colours and name tags. Links have directionality </w:t>
            </w:r>
            <w:r w:rsidR="00832B15">
              <w:rPr>
                <w:sz w:val="18"/>
                <w:szCs w:val="18"/>
              </w:rPr>
              <w:t>according</w:t>
            </w:r>
            <w:r>
              <w:rPr>
                <w:sz w:val="18"/>
                <w:szCs w:val="18"/>
              </w:rPr>
              <w:t xml:space="preserve"> to </w:t>
            </w:r>
            <w:r w:rsidR="00832B15">
              <w:rPr>
                <w:sz w:val="18"/>
                <w:szCs w:val="18"/>
              </w:rPr>
              <w:t xml:space="preserve">the </w:t>
            </w:r>
            <w:r>
              <w:rPr>
                <w:sz w:val="18"/>
                <w:szCs w:val="18"/>
              </w:rPr>
              <w:t>flow of data.</w:t>
            </w:r>
            <w:r w:rsidR="0076655D" w:rsidRPr="004560CB">
              <w:rPr>
                <w:sz w:val="18"/>
                <w:szCs w:val="18"/>
              </w:rPr>
              <w:t xml:space="preserve"> </w:t>
            </w:r>
          </w:p>
        </w:tc>
      </w:tr>
      <w:tr w:rsidR="0076655D" w:rsidRPr="004560CB" w14:paraId="00DA8788" w14:textId="77777777" w:rsidTr="00423172">
        <w:tc>
          <w:tcPr>
            <w:tcW w:w="3697" w:type="dxa"/>
          </w:tcPr>
          <w:p w14:paraId="42DBA3AE" w14:textId="77777777" w:rsidR="0076655D" w:rsidRPr="004560CB" w:rsidRDefault="0076655D" w:rsidP="00423172">
            <w:r w:rsidRPr="004560CB">
              <w:rPr>
                <w:i/>
                <w:iCs/>
              </w:rPr>
              <w:t>Environment</w:t>
            </w:r>
          </w:p>
        </w:tc>
        <w:tc>
          <w:tcPr>
            <w:tcW w:w="3697" w:type="dxa"/>
          </w:tcPr>
          <w:p w14:paraId="7F231B48" w14:textId="3FB48F47" w:rsidR="0076655D" w:rsidRPr="004560CB" w:rsidRDefault="00501AA9" w:rsidP="00423172">
            <w:pPr>
              <w:jc w:val="left"/>
              <w:rPr>
                <w:sz w:val="18"/>
                <w:szCs w:val="18"/>
              </w:rPr>
            </w:pPr>
            <w:r>
              <w:rPr>
                <w:sz w:val="18"/>
                <w:szCs w:val="18"/>
              </w:rPr>
              <w:t>The environment is the 2D space in which the nodes are.</w:t>
            </w:r>
          </w:p>
        </w:tc>
      </w:tr>
      <w:tr w:rsidR="0076655D" w:rsidRPr="004560CB" w14:paraId="3669FF7F" w14:textId="77777777" w:rsidTr="00423172">
        <w:tc>
          <w:tcPr>
            <w:tcW w:w="3697" w:type="dxa"/>
          </w:tcPr>
          <w:p w14:paraId="5A8E0EF2" w14:textId="77777777" w:rsidR="0076655D" w:rsidRPr="004560CB" w:rsidRDefault="0076655D" w:rsidP="00423172">
            <w:r w:rsidRPr="004560CB">
              <w:rPr>
                <w:i/>
                <w:iCs/>
              </w:rPr>
              <w:t>Assembly model</w:t>
            </w:r>
          </w:p>
        </w:tc>
        <w:tc>
          <w:tcPr>
            <w:tcW w:w="3697" w:type="dxa"/>
          </w:tcPr>
          <w:p w14:paraId="16E05001" w14:textId="7FECB7FB" w:rsidR="0076655D" w:rsidRPr="00BF5662" w:rsidRDefault="00BF5662" w:rsidP="00423172">
            <w:pPr>
              <w:jc w:val="left"/>
              <w:rPr>
                <w:sz w:val="18"/>
                <w:szCs w:val="18"/>
              </w:rPr>
            </w:pPr>
            <w:r>
              <w:rPr>
                <w:sz w:val="18"/>
                <w:szCs w:val="18"/>
              </w:rPr>
              <w:t xml:space="preserve">Nodes are sectioned by </w:t>
            </w:r>
            <w:r>
              <w:rPr>
                <w:i/>
                <w:iCs/>
                <w:sz w:val="18"/>
                <w:szCs w:val="18"/>
              </w:rPr>
              <w:t>area</w:t>
            </w:r>
            <w:r>
              <w:rPr>
                <w:sz w:val="18"/>
                <w:szCs w:val="18"/>
              </w:rPr>
              <w:t xml:space="preserve"> and are linked together according to </w:t>
            </w:r>
            <w:r w:rsidR="00BD7FFD">
              <w:rPr>
                <w:sz w:val="18"/>
                <w:szCs w:val="18"/>
              </w:rPr>
              <w:t xml:space="preserve">the </w:t>
            </w:r>
            <w:r>
              <w:rPr>
                <w:i/>
                <w:iCs/>
                <w:sz w:val="18"/>
                <w:szCs w:val="18"/>
              </w:rPr>
              <w:t>data flow</w:t>
            </w:r>
            <w:r>
              <w:rPr>
                <w:sz w:val="18"/>
                <w:szCs w:val="18"/>
              </w:rPr>
              <w:t>.</w:t>
            </w:r>
          </w:p>
        </w:tc>
      </w:tr>
      <w:tr w:rsidR="0076655D" w:rsidRPr="004560CB" w14:paraId="2E4A4F66" w14:textId="77777777" w:rsidTr="00423172">
        <w:tc>
          <w:tcPr>
            <w:tcW w:w="3697" w:type="dxa"/>
          </w:tcPr>
          <w:p w14:paraId="1B7B6968" w14:textId="77777777" w:rsidR="0076655D" w:rsidRPr="004560CB" w:rsidRDefault="0076655D" w:rsidP="00423172">
            <w:pPr>
              <w:rPr>
                <w:i/>
                <w:iCs/>
              </w:rPr>
            </w:pPr>
            <w:r w:rsidRPr="004560CB">
              <w:rPr>
                <w:b/>
                <w:bCs/>
              </w:rPr>
              <w:t>Processes</w:t>
            </w:r>
          </w:p>
        </w:tc>
        <w:tc>
          <w:tcPr>
            <w:tcW w:w="3697" w:type="dxa"/>
          </w:tcPr>
          <w:p w14:paraId="68876C15" w14:textId="77777777" w:rsidR="0076655D" w:rsidRPr="004560CB" w:rsidRDefault="0076655D" w:rsidP="00423172">
            <w:pPr>
              <w:jc w:val="left"/>
              <w:rPr>
                <w:b/>
                <w:bCs/>
                <w:sz w:val="18"/>
                <w:szCs w:val="18"/>
              </w:rPr>
            </w:pPr>
          </w:p>
        </w:tc>
      </w:tr>
      <w:tr w:rsidR="0076655D" w:rsidRPr="004560CB" w14:paraId="4D497AF4" w14:textId="77777777" w:rsidTr="00423172">
        <w:tc>
          <w:tcPr>
            <w:tcW w:w="3697" w:type="dxa"/>
          </w:tcPr>
          <w:p w14:paraId="73D4D9DD" w14:textId="77777777" w:rsidR="0076655D" w:rsidRPr="004560CB" w:rsidRDefault="0076655D" w:rsidP="00423172">
            <w:pPr>
              <w:rPr>
                <w:b/>
                <w:bCs/>
              </w:rPr>
            </w:pPr>
            <w:r w:rsidRPr="004560CB">
              <w:rPr>
                <w:i/>
                <w:iCs/>
              </w:rPr>
              <w:t>Environment initialisation</w:t>
            </w:r>
            <w:r w:rsidRPr="004560CB">
              <w:t>.</w:t>
            </w:r>
          </w:p>
        </w:tc>
        <w:tc>
          <w:tcPr>
            <w:tcW w:w="3697" w:type="dxa"/>
          </w:tcPr>
          <w:p w14:paraId="47B6DD02" w14:textId="4C202E11" w:rsidR="0076655D" w:rsidRPr="004560CB" w:rsidRDefault="00F20CAF" w:rsidP="00423172">
            <w:pPr>
              <w:jc w:val="left"/>
              <w:rPr>
                <w:sz w:val="18"/>
                <w:szCs w:val="18"/>
              </w:rPr>
            </w:pPr>
            <w:r>
              <w:rPr>
                <w:sz w:val="18"/>
                <w:szCs w:val="18"/>
              </w:rPr>
              <w:t>An interactive environment with graphical representations of each solution.</w:t>
            </w:r>
          </w:p>
        </w:tc>
      </w:tr>
      <w:tr w:rsidR="0076655D" w:rsidRPr="004560CB" w14:paraId="6D985040" w14:textId="77777777" w:rsidTr="00423172">
        <w:tc>
          <w:tcPr>
            <w:tcW w:w="3697" w:type="dxa"/>
          </w:tcPr>
          <w:p w14:paraId="16FECBB1" w14:textId="77777777" w:rsidR="0076655D" w:rsidRPr="004560CB" w:rsidRDefault="0076655D" w:rsidP="00423172">
            <w:pPr>
              <w:rPr>
                <w:i/>
                <w:iCs/>
              </w:rPr>
            </w:pPr>
            <w:r w:rsidRPr="004560CB">
              <w:rPr>
                <w:i/>
                <w:iCs/>
              </w:rPr>
              <w:lastRenderedPageBreak/>
              <w:t>Mapping data to tokens</w:t>
            </w:r>
            <w:r w:rsidRPr="004560CB">
              <w:t>.</w:t>
            </w:r>
          </w:p>
        </w:tc>
        <w:tc>
          <w:tcPr>
            <w:tcW w:w="3697" w:type="dxa"/>
          </w:tcPr>
          <w:p w14:paraId="47D9121A" w14:textId="3A0A0BCE" w:rsidR="0076655D" w:rsidRPr="004560CB" w:rsidRDefault="00192491" w:rsidP="00423172">
            <w:pPr>
              <w:jc w:val="left"/>
              <w:rPr>
                <w:sz w:val="18"/>
                <w:szCs w:val="18"/>
              </w:rPr>
            </w:pPr>
            <w:r>
              <w:rPr>
                <w:sz w:val="18"/>
                <w:szCs w:val="18"/>
              </w:rPr>
              <w:t>Tokens are divided into relative information of each solution</w:t>
            </w:r>
            <w:r w:rsidR="003F23F1">
              <w:rPr>
                <w:sz w:val="18"/>
                <w:szCs w:val="18"/>
              </w:rPr>
              <w:t xml:space="preserve"> and are only connected through </w:t>
            </w:r>
            <w:r w:rsidR="005642D1">
              <w:rPr>
                <w:sz w:val="18"/>
                <w:szCs w:val="18"/>
              </w:rPr>
              <w:t xml:space="preserve">a </w:t>
            </w:r>
            <w:r w:rsidR="003F23F1">
              <w:rPr>
                <w:sz w:val="18"/>
                <w:szCs w:val="18"/>
              </w:rPr>
              <w:t xml:space="preserve">data </w:t>
            </w:r>
            <w:r w:rsidR="005642D1">
              <w:rPr>
                <w:sz w:val="18"/>
                <w:szCs w:val="18"/>
              </w:rPr>
              <w:t>connection</w:t>
            </w:r>
            <w:r w:rsidR="003F23F1">
              <w:rPr>
                <w:sz w:val="18"/>
                <w:szCs w:val="18"/>
              </w:rPr>
              <w:t>.</w:t>
            </w:r>
          </w:p>
        </w:tc>
      </w:tr>
      <w:tr w:rsidR="0076655D" w:rsidRPr="004560CB" w14:paraId="794EB4C0" w14:textId="77777777" w:rsidTr="00423172">
        <w:tc>
          <w:tcPr>
            <w:tcW w:w="3697" w:type="dxa"/>
          </w:tcPr>
          <w:p w14:paraId="074B9B2B" w14:textId="77777777" w:rsidR="0076655D" w:rsidRPr="004560CB" w:rsidRDefault="0076655D" w:rsidP="00423172">
            <w:pPr>
              <w:rPr>
                <w:i/>
                <w:iCs/>
              </w:rPr>
            </w:pPr>
            <w:r w:rsidRPr="004560CB">
              <w:rPr>
                <w:i/>
                <w:iCs/>
              </w:rPr>
              <w:t>Assembling the tokens</w:t>
            </w:r>
            <w:r w:rsidRPr="004560CB">
              <w:t>.</w:t>
            </w:r>
          </w:p>
        </w:tc>
        <w:tc>
          <w:tcPr>
            <w:tcW w:w="3697" w:type="dxa"/>
          </w:tcPr>
          <w:p w14:paraId="7A8C7418" w14:textId="3E0E48A5" w:rsidR="0076655D" w:rsidRPr="004560CB" w:rsidRDefault="00E318B0" w:rsidP="00423172">
            <w:pPr>
              <w:jc w:val="left"/>
              <w:rPr>
                <w:sz w:val="18"/>
                <w:szCs w:val="18"/>
              </w:rPr>
            </w:pPr>
            <w:r>
              <w:rPr>
                <w:sz w:val="18"/>
                <w:szCs w:val="18"/>
              </w:rPr>
              <w:t>The visualisation shows users how each solution fits into a larger</w:t>
            </w:r>
            <w:r w:rsidR="005E449D">
              <w:rPr>
                <w:sz w:val="18"/>
                <w:szCs w:val="18"/>
              </w:rPr>
              <w:t xml:space="preserve"> context</w:t>
            </w:r>
            <w:r w:rsidR="007304EE">
              <w:rPr>
                <w:sz w:val="18"/>
                <w:szCs w:val="18"/>
              </w:rPr>
              <w:t>.</w:t>
            </w:r>
          </w:p>
        </w:tc>
      </w:tr>
      <w:tr w:rsidR="0076655D" w:rsidRPr="004560CB" w14:paraId="73E4D9C2" w14:textId="77777777" w:rsidTr="00423172">
        <w:tc>
          <w:tcPr>
            <w:tcW w:w="3697" w:type="dxa"/>
          </w:tcPr>
          <w:p w14:paraId="5B7929A7" w14:textId="77777777" w:rsidR="0076655D" w:rsidRPr="004560CB" w:rsidRDefault="0076655D" w:rsidP="00423172">
            <w:pPr>
              <w:rPr>
                <w:i/>
                <w:iCs/>
              </w:rPr>
            </w:pPr>
            <w:r w:rsidRPr="004560CB">
              <w:rPr>
                <w:i/>
                <w:iCs/>
              </w:rPr>
              <w:t>Evolution over time</w:t>
            </w:r>
            <w:r w:rsidRPr="004560CB">
              <w:t>.</w:t>
            </w:r>
          </w:p>
        </w:tc>
        <w:tc>
          <w:tcPr>
            <w:tcW w:w="3697" w:type="dxa"/>
          </w:tcPr>
          <w:p w14:paraId="523FC7E7" w14:textId="62CD069D" w:rsidR="0076655D" w:rsidRPr="004560CB" w:rsidRDefault="00F82B40" w:rsidP="005C7C22">
            <w:pPr>
              <w:keepNext/>
              <w:jc w:val="left"/>
              <w:rPr>
                <w:sz w:val="18"/>
                <w:szCs w:val="18"/>
              </w:rPr>
            </w:pPr>
            <w:r>
              <w:rPr>
                <w:sz w:val="18"/>
                <w:szCs w:val="18"/>
              </w:rPr>
              <w:t xml:space="preserve">The visualisation updates dynamically as data is changed </w:t>
            </w:r>
            <w:r w:rsidR="002B707D">
              <w:rPr>
                <w:sz w:val="18"/>
                <w:szCs w:val="18"/>
              </w:rPr>
              <w:t>and</w:t>
            </w:r>
            <w:r>
              <w:rPr>
                <w:sz w:val="18"/>
                <w:szCs w:val="18"/>
              </w:rPr>
              <w:t xml:space="preserve"> updated</w:t>
            </w:r>
            <w:r w:rsidR="002B707D">
              <w:rPr>
                <w:sz w:val="18"/>
                <w:szCs w:val="18"/>
              </w:rPr>
              <w:t>, either manually or through a database. (</w:t>
            </w:r>
            <w:r w:rsidR="002B707D" w:rsidRPr="00AF6FB9">
              <w:rPr>
                <w:b/>
                <w:bCs/>
                <w:sz w:val="18"/>
                <w:szCs w:val="18"/>
              </w:rPr>
              <w:t>Not implemented</w:t>
            </w:r>
            <w:r w:rsidR="002B707D">
              <w:rPr>
                <w:sz w:val="18"/>
                <w:szCs w:val="18"/>
              </w:rPr>
              <w:t>)</w:t>
            </w:r>
          </w:p>
        </w:tc>
      </w:tr>
    </w:tbl>
    <w:p w14:paraId="3AC03F20" w14:textId="0D0186EE" w:rsidR="005C7C22" w:rsidRDefault="005C7C22" w:rsidP="002D3D4E">
      <w:pPr>
        <w:pStyle w:val="Caption"/>
        <w:jc w:val="center"/>
      </w:pPr>
      <w:bookmarkStart w:id="82" w:name="_Ref134701407"/>
      <w:r>
        <w:t xml:space="preserve">Table </w:t>
      </w:r>
      <w:r>
        <w:fldChar w:fldCharType="begin"/>
      </w:r>
      <w:r>
        <w:instrText xml:space="preserve"> SEQ Table \* ARABIC </w:instrText>
      </w:r>
      <w:r>
        <w:fldChar w:fldCharType="separate"/>
      </w:r>
      <w:r w:rsidR="00355591">
        <w:rPr>
          <w:noProof/>
        </w:rPr>
        <w:t>10</w:t>
      </w:r>
      <w:r>
        <w:fldChar w:fldCharType="end"/>
      </w:r>
      <w:bookmarkEnd w:id="82"/>
      <w:r>
        <w:t>. The PoC described through Huron et al.'s (2014) components &amp; processes.</w:t>
      </w:r>
    </w:p>
    <w:p w14:paraId="691DCBB6" w14:textId="53D51D54" w:rsidR="009B2C81" w:rsidRPr="004560CB" w:rsidRDefault="00DA536C" w:rsidP="009B2C81">
      <w:pPr>
        <w:pStyle w:val="Heading1"/>
        <w:rPr>
          <w:lang w:val="en-GB"/>
        </w:rPr>
      </w:pPr>
      <w:bookmarkStart w:id="83" w:name="_Ref134714952"/>
      <w:bookmarkStart w:id="84" w:name="_Toc135132577"/>
      <w:r w:rsidRPr="004560CB">
        <w:rPr>
          <w:lang w:val="en-GB"/>
        </w:rPr>
        <w:t>Discussion</w:t>
      </w:r>
      <w:bookmarkEnd w:id="83"/>
      <w:bookmarkEnd w:id="84"/>
    </w:p>
    <w:p w14:paraId="5836A27A" w14:textId="386FBA43" w:rsidR="00255515" w:rsidRPr="004560CB" w:rsidRDefault="009063A4" w:rsidP="00255515">
      <w:pPr>
        <w:pStyle w:val="Heading2"/>
        <w:rPr>
          <w:lang w:val="en-GB"/>
        </w:rPr>
      </w:pPr>
      <w:bookmarkStart w:id="85" w:name="_Toc135132578"/>
      <w:r w:rsidRPr="004560CB">
        <w:rPr>
          <w:lang w:val="en-GB"/>
        </w:rPr>
        <w:t>Answering r</w:t>
      </w:r>
      <w:r w:rsidR="00255515" w:rsidRPr="004560CB">
        <w:rPr>
          <w:lang w:val="en-GB"/>
        </w:rPr>
        <w:t xml:space="preserve">esearch </w:t>
      </w:r>
      <w:r w:rsidRPr="004560CB">
        <w:rPr>
          <w:lang w:val="en-GB"/>
        </w:rPr>
        <w:t>q</w:t>
      </w:r>
      <w:r w:rsidR="00255515" w:rsidRPr="004560CB">
        <w:rPr>
          <w:lang w:val="en-GB"/>
        </w:rPr>
        <w:t>uestions</w:t>
      </w:r>
      <w:bookmarkEnd w:id="85"/>
    </w:p>
    <w:p w14:paraId="31EDACEB" w14:textId="01EF2BEC" w:rsidR="00150A7A" w:rsidRPr="004560CB" w:rsidRDefault="00150A7A" w:rsidP="00150A7A">
      <w:r w:rsidRPr="004560CB">
        <w:t xml:space="preserve">The research questions posed </w:t>
      </w:r>
      <w:r w:rsidR="00710F53">
        <w:t xml:space="preserve">in the beginning </w:t>
      </w:r>
      <w:r w:rsidR="00083619" w:rsidRPr="004560CB">
        <w:t>are as follows:</w:t>
      </w:r>
    </w:p>
    <w:p w14:paraId="2AB9BA4E" w14:textId="5A5F7F20" w:rsidR="000723C5" w:rsidRPr="004560CB" w:rsidRDefault="000723C5" w:rsidP="000723C5">
      <w:pPr>
        <w:pStyle w:val="ListParagraph"/>
        <w:numPr>
          <w:ilvl w:val="0"/>
          <w:numId w:val="41"/>
        </w:numPr>
      </w:pPr>
      <w:r w:rsidRPr="004560CB">
        <w:t>How might we apply a user-centred design approach when designing data visualisations?</w:t>
      </w:r>
    </w:p>
    <w:p w14:paraId="044359B2" w14:textId="050BE2E0" w:rsidR="000723C5" w:rsidRPr="004560CB" w:rsidRDefault="000723C5" w:rsidP="000723C5">
      <w:pPr>
        <w:pStyle w:val="ListParagraph"/>
        <w:numPr>
          <w:ilvl w:val="0"/>
          <w:numId w:val="41"/>
        </w:numPr>
      </w:pPr>
      <w:r w:rsidRPr="004560CB">
        <w:t>What are the implications of designing a user-centred data interface for Interaction Design and Visualisation Design?</w:t>
      </w:r>
    </w:p>
    <w:p w14:paraId="26D4B032" w14:textId="2741C8B8" w:rsidR="000723C5" w:rsidRPr="004560CB" w:rsidRDefault="000723C5" w:rsidP="000723C5">
      <w:pPr>
        <w:pStyle w:val="ListParagraph"/>
        <w:numPr>
          <w:ilvl w:val="0"/>
          <w:numId w:val="41"/>
        </w:numPr>
      </w:pPr>
      <w:r w:rsidRPr="004560CB">
        <w:t xml:space="preserve">Who owns and maintains software after a design process like </w:t>
      </w:r>
      <w:proofErr w:type="gramStart"/>
      <w:r w:rsidRPr="004560CB">
        <w:t>this, and</w:t>
      </w:r>
      <w:proofErr w:type="gramEnd"/>
      <w:r w:rsidRPr="004560CB">
        <w:t xml:space="preserve"> whom does it affect?  </w:t>
      </w:r>
    </w:p>
    <w:p w14:paraId="5AE83856" w14:textId="4A21BF87" w:rsidR="00462F57" w:rsidRDefault="00B7753F" w:rsidP="00742E8B">
      <w:r>
        <w:t>I</w:t>
      </w:r>
      <w:r w:rsidR="00294458">
        <w:t xml:space="preserve">t is possible to design rich visualisations that provide real value to users by applying </w:t>
      </w:r>
      <w:r w:rsidR="0007344F">
        <w:t>standard</w:t>
      </w:r>
      <w:r w:rsidR="00294458">
        <w:t xml:space="preserve"> Interaction Design </w:t>
      </w:r>
      <w:r w:rsidR="0007344F">
        <w:t>methodologies</w:t>
      </w:r>
      <w:r w:rsidR="00294458">
        <w:t>, such as interviews, prototyping, and user testing</w:t>
      </w:r>
      <w:r w:rsidR="003472DA">
        <w:t>.</w:t>
      </w:r>
      <w:r w:rsidR="00FB6D37">
        <w:t xml:space="preserve"> </w:t>
      </w:r>
      <w:r w:rsidR="000939C2">
        <w:t xml:space="preserve">Through insights gained in the design process, </w:t>
      </w:r>
      <w:r w:rsidR="00865B70">
        <w:t>Interaction Designers</w:t>
      </w:r>
      <w:r w:rsidR="000939C2">
        <w:t xml:space="preserve"> can</w:t>
      </w:r>
      <w:r w:rsidR="00865B70">
        <w:t xml:space="preserve"> contextualise existing data to generate user value.</w:t>
      </w:r>
      <w:r w:rsidR="00F92F02">
        <w:t xml:space="preserve"> However, insights gained through the design process provide value beyond the </w:t>
      </w:r>
      <w:r w:rsidR="0007344F">
        <w:t>immediate</w:t>
      </w:r>
      <w:r w:rsidR="00F92F02">
        <w:t xml:space="preserve"> need for visualisation</w:t>
      </w:r>
      <w:r w:rsidR="0007344F">
        <w:t xml:space="preserve"> by</w:t>
      </w:r>
      <w:r w:rsidR="006312E2">
        <w:t xml:space="preserve"> designing </w:t>
      </w:r>
      <w:r w:rsidR="00E06C36">
        <w:t xml:space="preserve">a </w:t>
      </w:r>
      <w:r w:rsidR="006312E2">
        <w:t>Constructive Visualisation</w:t>
      </w:r>
      <w:r w:rsidR="00AF325A">
        <w:t xml:space="preserve"> described by Huron et al. </w:t>
      </w:r>
      <w:r w:rsidR="00AF325A">
        <w:fldChar w:fldCharType="begin"/>
      </w:r>
      <w:r w:rsidR="00AF325A">
        <w:instrText xml:space="preserve"> ADDIN ZOTERO_ITEM CSL_CITATION {"citationID":"P5c45zBV","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AF325A">
        <w:fldChar w:fldCharType="separate"/>
      </w:r>
      <w:r w:rsidR="00AF325A">
        <w:rPr>
          <w:noProof/>
        </w:rPr>
        <w:t>(2014)</w:t>
      </w:r>
      <w:r w:rsidR="00AF325A">
        <w:fldChar w:fldCharType="end"/>
      </w:r>
      <w:r w:rsidR="00AF325A">
        <w:t>,</w:t>
      </w:r>
      <w:r w:rsidR="00041E30">
        <w:t xml:space="preserve"> </w:t>
      </w:r>
      <w:r w:rsidR="00F92F02">
        <w:t xml:space="preserve">Interaction Designers can </w:t>
      </w:r>
      <w:r w:rsidR="0072096D">
        <w:t xml:space="preserve">empower users to take control of their needs and use visualisations with </w:t>
      </w:r>
      <w:r w:rsidR="0072096D">
        <w:rPr>
          <w:i/>
          <w:iCs/>
        </w:rPr>
        <w:t>intent</w:t>
      </w:r>
      <w:r w:rsidR="0072096D">
        <w:t>.</w:t>
      </w:r>
    </w:p>
    <w:p w14:paraId="568DD905" w14:textId="5CAAA661" w:rsidR="00DE7A41" w:rsidRDefault="00D5779F" w:rsidP="00742E8B">
      <w:r>
        <w:t xml:space="preserve">Andrienko </w:t>
      </w:r>
      <w:r w:rsidR="002F6704">
        <w:t>et al.</w:t>
      </w:r>
      <w:r w:rsidR="0007344F">
        <w:t xml:space="preserve">, </w:t>
      </w:r>
      <w:r>
        <w:fldChar w:fldCharType="begin"/>
      </w:r>
      <w:r>
        <w:instrText xml:space="preserve"> ADDIN ZOTERO_ITEM CSL_CITATION {"citationID":"KyG7u0jl","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fldChar w:fldCharType="separate"/>
      </w:r>
      <w:r>
        <w:rPr>
          <w:noProof/>
        </w:rPr>
        <w:t>(2020)</w:t>
      </w:r>
      <w:r>
        <w:fldChar w:fldCharType="end"/>
      </w:r>
      <w:r w:rsidR="001627EF">
        <w:t xml:space="preserve"> posed a need for user-centred design</w:t>
      </w:r>
      <w:r w:rsidR="002D0A27">
        <w:t>s</w:t>
      </w:r>
      <w:r w:rsidR="001627EF">
        <w:t xml:space="preserve"> in VIS</w:t>
      </w:r>
      <w:r w:rsidR="00B71709">
        <w:t xml:space="preserve"> that deal with specific user issues</w:t>
      </w:r>
      <w:r w:rsidR="001627EF">
        <w:t xml:space="preserve">. I see an opportunity for </w:t>
      </w:r>
      <w:r w:rsidR="007D677C">
        <w:t xml:space="preserve">Interaction Design to </w:t>
      </w:r>
      <w:r w:rsidR="002979A5">
        <w:t>bridge this gap</w:t>
      </w:r>
      <w:r w:rsidR="008A1C3D">
        <w:t>.</w:t>
      </w:r>
      <w:r w:rsidR="00D50906">
        <w:t xml:space="preserve"> </w:t>
      </w:r>
      <w:r w:rsidR="0007344F">
        <w:t>Furthermore, given</w:t>
      </w:r>
      <w:r w:rsidR="00D50906">
        <w:t xml:space="preserve"> the recent rise </w:t>
      </w:r>
      <w:r w:rsidR="00F0006A">
        <w:t>of</w:t>
      </w:r>
      <w:r w:rsidR="00D50906">
        <w:t xml:space="preserve"> AI technologies</w:t>
      </w:r>
      <w:r w:rsidR="004915D0">
        <w:t xml:space="preserve"> and general advancement in technology</w:t>
      </w:r>
      <w:r w:rsidR="00486C71">
        <w:t>,</w:t>
      </w:r>
      <w:r w:rsidR="00D50906">
        <w:t xml:space="preserve"> </w:t>
      </w:r>
      <w:r w:rsidR="00A52FF1">
        <w:t xml:space="preserve">there </w:t>
      </w:r>
      <w:r w:rsidR="00CF4F54">
        <w:t>will</w:t>
      </w:r>
      <w:r w:rsidR="00AA3B8A">
        <w:t xml:space="preserve"> be a need to understand better </w:t>
      </w:r>
      <w:r w:rsidR="00AA3B8A">
        <w:rPr>
          <w:i/>
          <w:iCs/>
        </w:rPr>
        <w:t>how</w:t>
      </w:r>
      <w:r w:rsidR="00AA3B8A">
        <w:t xml:space="preserve"> to visualise data rather than</w:t>
      </w:r>
      <w:r w:rsidR="00D66A25">
        <w:t xml:space="preserve"> </w:t>
      </w:r>
      <w:r w:rsidR="00D66A25">
        <w:rPr>
          <w:i/>
          <w:iCs/>
        </w:rPr>
        <w:t>what</w:t>
      </w:r>
      <w:r w:rsidR="00D66A25">
        <w:t xml:space="preserve"> data is to be visualised.</w:t>
      </w:r>
      <w:r w:rsidR="00F73280">
        <w:t xml:space="preserve"> </w:t>
      </w:r>
      <w:r w:rsidR="00954914">
        <w:t>The proof of concept presented in this thesis is</w:t>
      </w:r>
      <w:r w:rsidR="00B428F7">
        <w:t xml:space="preserve"> part of what can be </w:t>
      </w:r>
      <w:r w:rsidR="00FD3854">
        <w:t xml:space="preserve">a viable method for </w:t>
      </w:r>
      <w:r w:rsidR="0044009F">
        <w:t xml:space="preserve">designing new </w:t>
      </w:r>
      <w:r w:rsidR="00CE1C8B">
        <w:t>data interfaces</w:t>
      </w:r>
      <w:r w:rsidR="0044009F">
        <w:t xml:space="preserve"> </w:t>
      </w:r>
      <w:r w:rsidR="000B56EE">
        <w:t>from a user-centred perspective.</w:t>
      </w:r>
    </w:p>
    <w:p w14:paraId="58301A66" w14:textId="0EFCE9EB" w:rsidR="00BD1E79" w:rsidRPr="004560CB" w:rsidRDefault="00742E8B" w:rsidP="00742E8B">
      <w:r w:rsidRPr="004560CB">
        <w:t xml:space="preserve">Building upon the concepts and ideas presented by Andrienko et al. </w:t>
      </w:r>
      <w:r w:rsidRPr="004560CB">
        <w:fldChar w:fldCharType="begin"/>
      </w:r>
      <w:r w:rsidRPr="004560CB">
        <w:instrText xml:space="preserve"> ADDIN ZOTERO_ITEM CSL_CITATION {"citationID":"aso035aH","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rsidRPr="004560CB">
        <w:fldChar w:fldCharType="separate"/>
      </w:r>
      <w:r w:rsidRPr="004560CB">
        <w:rPr>
          <w:noProof/>
        </w:rPr>
        <w:t>(2020)</w:t>
      </w:r>
      <w:r w:rsidRPr="004560CB">
        <w:fldChar w:fldCharType="end"/>
      </w:r>
      <w:r w:rsidRPr="004560CB">
        <w:t xml:space="preserve"> I have found that data visualisation is mainly a means to an end. Large organisations like IKEA have </w:t>
      </w:r>
      <w:r w:rsidR="002F6704">
        <w:t>vast</w:t>
      </w:r>
      <w:r w:rsidRPr="004560CB">
        <w:t xml:space="preserve"> amounts of data in various tables and </w:t>
      </w:r>
      <w:r w:rsidRPr="004560CB">
        <w:lastRenderedPageBreak/>
        <w:t xml:space="preserve">databases, making it easy for computers to parse and search. </w:t>
      </w:r>
      <w:r w:rsidR="002F6704">
        <w:t>However,</w:t>
      </w:r>
      <w:r w:rsidRPr="004560CB">
        <w:t xml:space="preserve"> where does the human come in that equation?</w:t>
      </w:r>
    </w:p>
    <w:p w14:paraId="579B3AF5" w14:textId="39593C10" w:rsidR="005C0D21" w:rsidRDefault="00742E8B" w:rsidP="00742E8B">
      <w:r w:rsidRPr="004560CB">
        <w:t xml:space="preserve">Visualising this data require some user to interpret, analyse, and recontextualise the data. The </w:t>
      </w:r>
      <w:r w:rsidR="002F6704">
        <w:t>critical</w:t>
      </w:r>
      <w:r w:rsidRPr="004560CB">
        <w:t xml:space="preserve"> part</w:t>
      </w:r>
      <w:r w:rsidR="00ED645F">
        <w:t xml:space="preserve"> is </w:t>
      </w:r>
      <w:r w:rsidRPr="004560CB">
        <w:t xml:space="preserve">the importance of contextualising data. </w:t>
      </w:r>
      <w:r w:rsidR="00761F89">
        <w:t xml:space="preserve">Because data for the sake of data is only useful for computers, situating data according to user needs and contextualising data from a user perspective allows for a richer user experience. </w:t>
      </w:r>
      <w:r w:rsidR="00EB2280">
        <w:t>Once</w:t>
      </w:r>
      <w:r w:rsidRPr="004560CB">
        <w:t xml:space="preserve"> </w:t>
      </w:r>
      <w:r w:rsidR="00EB2280">
        <w:t>you have reached an understanding of the user</w:t>
      </w:r>
      <w:r w:rsidRPr="004560CB">
        <w:t xml:space="preserve">, their needs, how they work, and why they do what they do, </w:t>
      </w:r>
      <w:r w:rsidR="00C03A92">
        <w:t>it is possible to</w:t>
      </w:r>
      <w:r w:rsidRPr="004560CB">
        <w:t xml:space="preserve"> make informed decision</w:t>
      </w:r>
      <w:r w:rsidR="00C03A92">
        <w:t>s</w:t>
      </w:r>
      <w:r w:rsidRPr="004560CB">
        <w:t xml:space="preserve"> on</w:t>
      </w:r>
      <w:r w:rsidR="00C03A92">
        <w:t xml:space="preserve"> how to</w:t>
      </w:r>
      <w:r w:rsidRPr="004560CB">
        <w:t xml:space="preserve"> </w:t>
      </w:r>
      <w:r w:rsidR="007F03CB">
        <w:t>contextualis</w:t>
      </w:r>
      <w:r w:rsidR="00C03A92">
        <w:t>e</w:t>
      </w:r>
      <w:r w:rsidRPr="004560CB">
        <w:t xml:space="preserve"> relevant visualisations. The way you construct the visualisation itself comes secondary to this. Different user</w:t>
      </w:r>
      <w:r w:rsidR="007B5A17">
        <w:t>s and use cases</w:t>
      </w:r>
      <w:r w:rsidRPr="004560CB">
        <w:t xml:space="preserve"> require different types of visualisations</w:t>
      </w:r>
      <w:r w:rsidR="00D273A0">
        <w:t xml:space="preserve"> of the same dataset</w:t>
      </w:r>
      <w:r w:rsidRPr="004560CB">
        <w:t xml:space="preserve">. In this case, a force-directed graph was the most fitting visualisation for the users’ needs. </w:t>
      </w:r>
    </w:p>
    <w:p w14:paraId="6ED8A216" w14:textId="197FAA8F" w:rsidR="0049312E" w:rsidRDefault="00445FE4" w:rsidP="00742E8B">
      <w:r>
        <w:t xml:space="preserve">Furthermore, </w:t>
      </w:r>
      <w:r w:rsidR="00D64BE9">
        <w:t xml:space="preserve">the effects of conducting Interaction Design research this way have a larger span than the </w:t>
      </w:r>
      <w:r w:rsidR="00F32CBE">
        <w:t>project's scope</w:t>
      </w:r>
      <w:r w:rsidR="00D64BE9">
        <w:t>.</w:t>
      </w:r>
      <w:r w:rsidR="00867B90">
        <w:t xml:space="preserve"> Users began reflecting upon and questioning the structures in which they work, most of which they have taken for granted.</w:t>
      </w:r>
      <w:r w:rsidR="00D3423E">
        <w:t xml:space="preserve"> </w:t>
      </w:r>
      <w:r w:rsidR="005B36F3">
        <w:t xml:space="preserve">A discussion was brought forward about how IKEA approaches software governance and data management </w:t>
      </w:r>
      <w:r w:rsidR="003F4DFF">
        <w:t>by designing</w:t>
      </w:r>
      <w:r w:rsidR="005B36F3">
        <w:t xml:space="preserve"> a visualisation in a small part of the organisation</w:t>
      </w:r>
      <w:r w:rsidR="00D3423E">
        <w:t>.</w:t>
      </w:r>
      <w:r w:rsidR="007D64B3">
        <w:t xml:space="preserve"> </w:t>
      </w:r>
      <w:r w:rsidR="005B36F3">
        <w:t>A d</w:t>
      </w:r>
      <w:r w:rsidR="007D64B3">
        <w:t>iscussion,</w:t>
      </w:r>
      <w:r w:rsidR="00F02286">
        <w:t xml:space="preserve"> that</w:t>
      </w:r>
      <w:r w:rsidR="007D64B3">
        <w:t xml:space="preserve"> if taken seriously</w:t>
      </w:r>
      <w:r w:rsidR="00CB06A7">
        <w:t>,</w:t>
      </w:r>
      <w:r w:rsidR="007D64B3">
        <w:t xml:space="preserve"> could have</w:t>
      </w:r>
      <w:r w:rsidR="005C4454">
        <w:t xml:space="preserve"> </w:t>
      </w:r>
      <w:r w:rsidR="003F4DFF">
        <w:t>a significant</w:t>
      </w:r>
      <w:r w:rsidR="00EC3E57">
        <w:t xml:space="preserve"> impact on their digital footprint</w:t>
      </w:r>
      <w:r w:rsidR="00AF17F2">
        <w:t xml:space="preserve"> as they implement new </w:t>
      </w:r>
      <w:r w:rsidR="00706F32">
        <w:t>solutions</w:t>
      </w:r>
      <w:r w:rsidR="00AF17F2">
        <w:t>.</w:t>
      </w:r>
      <w:r w:rsidR="00EC3E57">
        <w:t xml:space="preserve"> </w:t>
      </w:r>
      <w:r w:rsidR="007D64B3">
        <w:t xml:space="preserve"> </w:t>
      </w:r>
    </w:p>
    <w:p w14:paraId="4B5F15B3" w14:textId="3CB69930" w:rsidR="009724DF" w:rsidRDefault="009724DF" w:rsidP="009724DF">
      <w:pPr>
        <w:pStyle w:val="Heading2"/>
        <w:rPr>
          <w:lang w:val="en-GB"/>
        </w:rPr>
      </w:pPr>
      <w:bookmarkStart w:id="86" w:name="_Ref135129396"/>
      <w:bookmarkStart w:id="87" w:name="_Ref135129398"/>
      <w:bookmarkStart w:id="88" w:name="_Toc135132579"/>
      <w:r w:rsidRPr="004560CB">
        <w:rPr>
          <w:lang w:val="en-GB"/>
        </w:rPr>
        <w:t xml:space="preserve">The </w:t>
      </w:r>
      <w:r w:rsidR="00D63A7B">
        <w:rPr>
          <w:lang w:val="en-GB"/>
        </w:rPr>
        <w:t>P</w:t>
      </w:r>
      <w:r w:rsidR="002608B3" w:rsidRPr="004560CB">
        <w:rPr>
          <w:lang w:val="en-GB"/>
        </w:rPr>
        <w:t>roof</w:t>
      </w:r>
      <w:r w:rsidR="00D63A7B">
        <w:rPr>
          <w:lang w:val="en-GB"/>
        </w:rPr>
        <w:t>-</w:t>
      </w:r>
      <w:r w:rsidR="002608B3" w:rsidRPr="004560CB">
        <w:rPr>
          <w:lang w:val="en-GB"/>
        </w:rPr>
        <w:t>of</w:t>
      </w:r>
      <w:r w:rsidR="00D63A7B">
        <w:rPr>
          <w:lang w:val="en-GB"/>
        </w:rPr>
        <w:t>-</w:t>
      </w:r>
      <w:r w:rsidR="00104EA6">
        <w:rPr>
          <w:lang w:val="en-GB"/>
        </w:rPr>
        <w:t>C</w:t>
      </w:r>
      <w:r w:rsidR="002608B3" w:rsidRPr="004560CB">
        <w:rPr>
          <w:lang w:val="en-GB"/>
        </w:rPr>
        <w:t>oncept</w:t>
      </w:r>
      <w:r w:rsidR="001817C9" w:rsidRPr="004560CB">
        <w:rPr>
          <w:lang w:val="en-GB"/>
        </w:rPr>
        <w:t xml:space="preserve"> and </w:t>
      </w:r>
      <w:r w:rsidR="00D63A7B">
        <w:rPr>
          <w:lang w:val="en-GB"/>
        </w:rPr>
        <w:t>Literature</w:t>
      </w:r>
      <w:bookmarkEnd w:id="86"/>
      <w:bookmarkEnd w:id="87"/>
      <w:bookmarkEnd w:id="88"/>
    </w:p>
    <w:p w14:paraId="01260324" w14:textId="5536E337" w:rsidR="0077430C" w:rsidRDefault="0077430C" w:rsidP="0077430C">
      <w:r>
        <w:t>In the following section of the discussion</w:t>
      </w:r>
      <w:r w:rsidR="00A0157C">
        <w:t>,</w:t>
      </w:r>
      <w:r>
        <w:t xml:space="preserve"> I will look at the proof of concept and see how it relates to </w:t>
      </w:r>
      <w:r w:rsidR="001D1DE8">
        <w:t>literature and related works.</w:t>
      </w:r>
    </w:p>
    <w:p w14:paraId="7B99237F" w14:textId="424E7D59" w:rsidR="003E3928" w:rsidRDefault="007F3532" w:rsidP="0077430C">
      <w:r>
        <w:t>Firstly, how does the P</w:t>
      </w:r>
      <w:r w:rsidR="00F63668">
        <w:t>o</w:t>
      </w:r>
      <w:r>
        <w:t>C relate to existing visualisation software?</w:t>
      </w:r>
      <w:r w:rsidR="00282851">
        <w:t xml:space="preserve"> Five key aspects could be identified</w:t>
      </w:r>
      <w:r w:rsidR="00194295">
        <w:t xml:space="preserve"> (</w:t>
      </w:r>
      <w:r w:rsidR="00194295">
        <w:fldChar w:fldCharType="begin"/>
      </w:r>
      <w:r w:rsidR="00194295">
        <w:instrText xml:space="preserve"> REF _Ref134646236 \r \h </w:instrText>
      </w:r>
      <w:r w:rsidR="00194295">
        <w:fldChar w:fldCharType="separate"/>
      </w:r>
      <w:r w:rsidR="00355591">
        <w:t>4.2.4</w:t>
      </w:r>
      <w:r w:rsidR="00194295">
        <w:fldChar w:fldCharType="end"/>
      </w:r>
      <w:r w:rsidR="00194295">
        <w:t xml:space="preserve"> </w:t>
      </w:r>
      <w:r w:rsidR="00194295">
        <w:fldChar w:fldCharType="begin"/>
      </w:r>
      <w:r w:rsidR="00194295">
        <w:instrText xml:space="preserve"> REF _Ref134646239 \h </w:instrText>
      </w:r>
      <w:r w:rsidR="00194295">
        <w:fldChar w:fldCharType="separate"/>
      </w:r>
      <w:r w:rsidR="00355591" w:rsidRPr="004560CB">
        <w:t>Summary</w:t>
      </w:r>
      <w:r w:rsidR="00194295">
        <w:fldChar w:fldCharType="end"/>
      </w:r>
      <w:r w:rsidR="00194295">
        <w:t>)</w:t>
      </w:r>
      <w:r w:rsidR="00E04451">
        <w:t xml:space="preserve"> that provided a direction </w:t>
      </w:r>
      <w:r w:rsidR="00FC0AD2">
        <w:t>for the design</w:t>
      </w:r>
      <w:r w:rsidR="00E04451">
        <w:t xml:space="preserve">. </w:t>
      </w:r>
      <w:r w:rsidR="005A530A">
        <w:t>In total, the PoC fills four out of five of these</w:t>
      </w:r>
      <w:r w:rsidR="00FF4987">
        <w:t xml:space="preserve"> guidelines.</w:t>
      </w:r>
      <w:r w:rsidR="003E3928">
        <w:t xml:space="preserve"> The PoC:</w:t>
      </w:r>
    </w:p>
    <w:p w14:paraId="4264EB93" w14:textId="4F39E264" w:rsidR="00A4117F" w:rsidRDefault="003E3928" w:rsidP="003E3928">
      <w:pPr>
        <w:pStyle w:val="ListParagraph"/>
        <w:numPr>
          <w:ilvl w:val="0"/>
          <w:numId w:val="42"/>
        </w:numPr>
      </w:pPr>
      <w:r>
        <w:t>Represents relevant data on an interactive 2D interface</w:t>
      </w:r>
      <w:r w:rsidR="008D27AD">
        <w:t>.</w:t>
      </w:r>
    </w:p>
    <w:p w14:paraId="67DFE91A" w14:textId="5CD9F10C" w:rsidR="00D31E1B" w:rsidRDefault="000B5D30" w:rsidP="003E3928">
      <w:pPr>
        <w:pStyle w:val="ListParagraph"/>
        <w:numPr>
          <w:ilvl w:val="0"/>
          <w:numId w:val="42"/>
        </w:numPr>
      </w:pPr>
      <w:r>
        <w:t xml:space="preserve">Does </w:t>
      </w:r>
      <w:r w:rsidRPr="000B5D30">
        <w:rPr>
          <w:b/>
          <w:bCs/>
        </w:rPr>
        <w:t>not</w:t>
      </w:r>
      <w:r>
        <w:t xml:space="preserve"> update data </w:t>
      </w:r>
      <w:r w:rsidR="00080EFC">
        <w:t>dynamically</w:t>
      </w:r>
      <w:r w:rsidR="00756FD1">
        <w:t>. It</w:t>
      </w:r>
      <w:r w:rsidR="00080EFC">
        <w:t xml:space="preserve"> picks data from a predetermined dataset</w:t>
      </w:r>
      <w:r>
        <w:t>.</w:t>
      </w:r>
    </w:p>
    <w:p w14:paraId="6BCC4FA5" w14:textId="18249A23" w:rsidR="00D31E1B" w:rsidRDefault="008D27AD" w:rsidP="003E3928">
      <w:pPr>
        <w:pStyle w:val="ListParagraph"/>
        <w:numPr>
          <w:ilvl w:val="0"/>
          <w:numId w:val="42"/>
        </w:numPr>
      </w:pPr>
      <w:r>
        <w:t>Divides data into solution nodes connected by data links.</w:t>
      </w:r>
    </w:p>
    <w:p w14:paraId="26B5F6F9" w14:textId="2217B89D" w:rsidR="008D27AD" w:rsidRDefault="00A27738" w:rsidP="003E3928">
      <w:pPr>
        <w:pStyle w:val="ListParagraph"/>
        <w:numPr>
          <w:ilvl w:val="0"/>
          <w:numId w:val="42"/>
        </w:numPr>
      </w:pPr>
      <w:r>
        <w:t>Allows users to filter a selection of solutions after relevant metrics.</w:t>
      </w:r>
    </w:p>
    <w:p w14:paraId="1C5EB246" w14:textId="0BEA4598" w:rsidR="00E870DB" w:rsidRDefault="00E870DB" w:rsidP="003E3928">
      <w:pPr>
        <w:pStyle w:val="ListParagraph"/>
        <w:numPr>
          <w:ilvl w:val="0"/>
          <w:numId w:val="42"/>
        </w:numPr>
      </w:pPr>
      <w:r>
        <w:t>Displays varying levels of information depending on user interaction.</w:t>
      </w:r>
    </w:p>
    <w:p w14:paraId="7E05A325" w14:textId="7D1E8C9A" w:rsidR="006417E5" w:rsidRDefault="006417E5" w:rsidP="006417E5">
      <w:r>
        <w:t xml:space="preserve">Given </w:t>
      </w:r>
      <w:r w:rsidR="00B1480D">
        <w:t>this thesis's scope and technical restraints</w:t>
      </w:r>
      <w:r w:rsidR="00320A29">
        <w:t>,</w:t>
      </w:r>
      <w:r>
        <w:t xml:space="preserve"> </w:t>
      </w:r>
      <w:r w:rsidR="00320A29">
        <w:t>guideline</w:t>
      </w:r>
      <w:r>
        <w:t xml:space="preserve"> (2) could not be implemented. </w:t>
      </w:r>
      <w:r w:rsidR="003F4DFF">
        <w:t>Furthermore, implementing</w:t>
      </w:r>
      <w:r w:rsidR="00B1480D">
        <w:t xml:space="preserve"> such a system would require restructuring </w:t>
      </w:r>
      <w:r w:rsidR="00687049">
        <w:t>how data is handled in</w:t>
      </w:r>
      <w:r w:rsidR="00943A3B">
        <w:t>side the</w:t>
      </w:r>
      <w:r w:rsidR="00687049">
        <w:t xml:space="preserve"> PoC</w:t>
      </w:r>
      <w:r w:rsidR="00943A3B">
        <w:t>’s</w:t>
      </w:r>
      <w:r w:rsidR="00687049">
        <w:t xml:space="preserve"> code and at IKEA</w:t>
      </w:r>
      <w:r w:rsidR="00EF5461">
        <w:t xml:space="preserve">. </w:t>
      </w:r>
      <w:r>
        <w:t>It was</w:t>
      </w:r>
      <w:r w:rsidR="00B1480D">
        <w:t>,</w:t>
      </w:r>
      <w:r>
        <w:t xml:space="preserve"> however</w:t>
      </w:r>
      <w:r w:rsidR="00B1480D">
        <w:t>,</w:t>
      </w:r>
      <w:r>
        <w:t xml:space="preserve"> discussed</w:t>
      </w:r>
      <w:r w:rsidR="0043697B">
        <w:t xml:space="preserve"> in depth</w:t>
      </w:r>
      <w:r>
        <w:t xml:space="preserve"> with users </w:t>
      </w:r>
      <w:r w:rsidR="006B1055">
        <w:t>and is intended to be an integral part of the concept</w:t>
      </w:r>
      <w:r w:rsidR="00332BB2">
        <w:t xml:space="preserve">, especially at </w:t>
      </w:r>
      <w:r w:rsidR="00E75D78">
        <w:t xml:space="preserve">a </w:t>
      </w:r>
      <w:r w:rsidR="00332BB2">
        <w:t>governa</w:t>
      </w:r>
      <w:r w:rsidR="006426BD">
        <w:t>n</w:t>
      </w:r>
      <w:r w:rsidR="00332BB2">
        <w:t>ce level</w:t>
      </w:r>
      <w:r w:rsidR="006B1055">
        <w:t>.</w:t>
      </w:r>
      <w:r w:rsidR="002202AF">
        <w:t xml:space="preserve"> A discussion of how (2) would impact the user experience will be developed further in </w:t>
      </w:r>
      <w:r w:rsidR="002202AF" w:rsidRPr="002202AF">
        <w:rPr>
          <w:i/>
          <w:iCs/>
        </w:rPr>
        <w:fldChar w:fldCharType="begin"/>
      </w:r>
      <w:r w:rsidR="002202AF" w:rsidRPr="002202AF">
        <w:rPr>
          <w:i/>
          <w:iCs/>
        </w:rPr>
        <w:instrText xml:space="preserve"> REF _Ref134646854 \h </w:instrText>
      </w:r>
      <w:r w:rsidR="002202AF">
        <w:rPr>
          <w:i/>
          <w:iCs/>
        </w:rPr>
        <w:instrText xml:space="preserve"> \* MERGEFORMAT </w:instrText>
      </w:r>
      <w:r w:rsidR="002202AF" w:rsidRPr="002202AF">
        <w:rPr>
          <w:i/>
          <w:iCs/>
        </w:rPr>
      </w:r>
      <w:r w:rsidR="002202AF" w:rsidRPr="002202AF">
        <w:rPr>
          <w:i/>
          <w:iCs/>
        </w:rPr>
        <w:fldChar w:fldCharType="separate"/>
      </w:r>
      <w:r w:rsidR="00355591" w:rsidRPr="00355591">
        <w:rPr>
          <w:i/>
          <w:iCs/>
        </w:rPr>
        <w:t>Ethics</w:t>
      </w:r>
      <w:r w:rsidR="002202AF" w:rsidRPr="002202AF">
        <w:rPr>
          <w:i/>
          <w:iCs/>
        </w:rPr>
        <w:fldChar w:fldCharType="end"/>
      </w:r>
      <w:r w:rsidR="002202AF">
        <w:t xml:space="preserve">, </w:t>
      </w:r>
      <w:r w:rsidR="002202AF" w:rsidRPr="002202AF">
        <w:rPr>
          <w:i/>
          <w:iCs/>
        </w:rPr>
        <w:fldChar w:fldCharType="begin"/>
      </w:r>
      <w:r w:rsidR="002202AF" w:rsidRPr="002202AF">
        <w:rPr>
          <w:i/>
          <w:iCs/>
        </w:rPr>
        <w:instrText xml:space="preserve"> REF _Ref134646856 \h </w:instrText>
      </w:r>
      <w:r w:rsidR="002202AF">
        <w:rPr>
          <w:i/>
          <w:iCs/>
        </w:rPr>
        <w:instrText xml:space="preserve"> \* MERGEFORMAT </w:instrText>
      </w:r>
      <w:r w:rsidR="002202AF" w:rsidRPr="002202AF">
        <w:rPr>
          <w:i/>
          <w:iCs/>
        </w:rPr>
      </w:r>
      <w:r w:rsidR="002202AF" w:rsidRPr="002202AF">
        <w:rPr>
          <w:i/>
          <w:iCs/>
        </w:rPr>
        <w:fldChar w:fldCharType="separate"/>
      </w:r>
      <w:r w:rsidR="00355591" w:rsidRPr="00355591">
        <w:rPr>
          <w:i/>
          <w:iCs/>
        </w:rPr>
        <w:t>Governance</w:t>
      </w:r>
      <w:r w:rsidR="002202AF" w:rsidRPr="002202AF">
        <w:rPr>
          <w:i/>
          <w:iCs/>
        </w:rPr>
        <w:fldChar w:fldCharType="end"/>
      </w:r>
      <w:r w:rsidR="002202AF">
        <w:t xml:space="preserve">, and </w:t>
      </w:r>
      <w:r w:rsidR="002202AF" w:rsidRPr="002202AF">
        <w:rPr>
          <w:i/>
          <w:iCs/>
        </w:rPr>
        <w:fldChar w:fldCharType="begin"/>
      </w:r>
      <w:r w:rsidR="002202AF" w:rsidRPr="002202AF">
        <w:rPr>
          <w:i/>
          <w:iCs/>
        </w:rPr>
        <w:instrText xml:space="preserve"> REF _Ref134628043 \h </w:instrText>
      </w:r>
      <w:r w:rsidR="002202AF">
        <w:rPr>
          <w:i/>
          <w:iCs/>
        </w:rPr>
        <w:instrText xml:space="preserve"> \* MERGEFORMAT </w:instrText>
      </w:r>
      <w:r w:rsidR="002202AF" w:rsidRPr="002202AF">
        <w:rPr>
          <w:i/>
          <w:iCs/>
        </w:rPr>
      </w:r>
      <w:r w:rsidR="002202AF" w:rsidRPr="002202AF">
        <w:rPr>
          <w:i/>
          <w:iCs/>
        </w:rPr>
        <w:fldChar w:fldCharType="separate"/>
      </w:r>
      <w:r w:rsidR="00355591" w:rsidRPr="00355591">
        <w:rPr>
          <w:i/>
          <w:iCs/>
        </w:rPr>
        <w:t>Future work</w:t>
      </w:r>
      <w:r w:rsidR="002202AF" w:rsidRPr="002202AF">
        <w:rPr>
          <w:i/>
          <w:iCs/>
        </w:rPr>
        <w:fldChar w:fldCharType="end"/>
      </w:r>
      <w:r w:rsidR="002202AF">
        <w:t>.</w:t>
      </w:r>
    </w:p>
    <w:p w14:paraId="1F0FC8D6" w14:textId="0AF06F38" w:rsidR="0078200C" w:rsidRDefault="0053136F" w:rsidP="0077430C">
      <w:r>
        <w:lastRenderedPageBreak/>
        <w:t xml:space="preserve">Secondly, </w:t>
      </w:r>
      <w:r w:rsidR="00EA43ED">
        <w:t xml:space="preserve">an analysis of the PoC and the related works through the lens of Huron et al.’s </w:t>
      </w:r>
      <w:r w:rsidR="00EA43ED">
        <w:fldChar w:fldCharType="begin"/>
      </w:r>
      <w:r w:rsidR="00EA43ED">
        <w:instrText xml:space="preserve"> ADDIN ZOTERO_ITEM CSL_CITATION {"citationID":"VXBlMXCh","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EA43ED">
        <w:fldChar w:fldCharType="separate"/>
      </w:r>
      <w:r w:rsidR="00EA43ED">
        <w:rPr>
          <w:noProof/>
        </w:rPr>
        <w:t>(2014)</w:t>
      </w:r>
      <w:r w:rsidR="00EA43ED">
        <w:fldChar w:fldCharType="end"/>
      </w:r>
      <w:r w:rsidR="007F2957">
        <w:t xml:space="preserve"> design challenges</w:t>
      </w:r>
      <w:r w:rsidR="009351EC">
        <w:t xml:space="preserve"> (</w:t>
      </w:r>
      <w:r w:rsidR="009351EC">
        <w:fldChar w:fldCharType="begin"/>
      </w:r>
      <w:r w:rsidR="009351EC">
        <w:instrText xml:space="preserve"> REF _Ref134200405 \h </w:instrText>
      </w:r>
      <w:r w:rsidR="009351EC">
        <w:fldChar w:fldCharType="separate"/>
      </w:r>
      <w:r w:rsidR="00355591" w:rsidRPr="004560CB">
        <w:t xml:space="preserve">Figure </w:t>
      </w:r>
      <w:r w:rsidR="00355591">
        <w:rPr>
          <w:noProof/>
        </w:rPr>
        <w:t>5</w:t>
      </w:r>
      <w:r w:rsidR="009351EC">
        <w:fldChar w:fldCharType="end"/>
      </w:r>
      <w:r w:rsidR="0073331D">
        <w:t xml:space="preserve"> </w:t>
      </w:r>
      <w:r w:rsidR="0073331D">
        <w:fldChar w:fldCharType="begin"/>
      </w:r>
      <w:r w:rsidR="0073331D">
        <w:instrText xml:space="preserve"> REF _Ref135069361 \p \h </w:instrText>
      </w:r>
      <w:r w:rsidR="0073331D">
        <w:fldChar w:fldCharType="separate"/>
      </w:r>
      <w:r w:rsidR="00355591">
        <w:t>above</w:t>
      </w:r>
      <w:r w:rsidR="0073331D">
        <w:fldChar w:fldCharType="end"/>
      </w:r>
      <w:r w:rsidR="00AF266B">
        <w:t xml:space="preserve">, </w:t>
      </w:r>
      <w:r w:rsidR="00AF266B">
        <w:fldChar w:fldCharType="begin"/>
      </w:r>
      <w:r w:rsidR="00AF266B">
        <w:instrText xml:space="preserve"> REF _Ref134695861 \h </w:instrText>
      </w:r>
      <w:r w:rsidR="00AF266B">
        <w:fldChar w:fldCharType="separate"/>
      </w:r>
      <w:r w:rsidR="00355591">
        <w:t xml:space="preserve">Table </w:t>
      </w:r>
      <w:r w:rsidR="00355591">
        <w:rPr>
          <w:noProof/>
        </w:rPr>
        <w:t>11</w:t>
      </w:r>
      <w:r w:rsidR="00AF266B">
        <w:fldChar w:fldCharType="end"/>
      </w:r>
      <w:r w:rsidR="0073331D">
        <w:t xml:space="preserve"> </w:t>
      </w:r>
      <w:r w:rsidR="0073331D">
        <w:fldChar w:fldCharType="begin"/>
      </w:r>
      <w:r w:rsidR="0073331D">
        <w:instrText xml:space="preserve"> REF _Ref135066745 \p \h </w:instrText>
      </w:r>
      <w:r w:rsidR="0073331D">
        <w:fldChar w:fldCharType="separate"/>
      </w:r>
      <w:r w:rsidR="00355591">
        <w:t>below</w:t>
      </w:r>
      <w:r w:rsidR="0073331D">
        <w:fldChar w:fldCharType="end"/>
      </w:r>
      <w:r w:rsidR="009351EC">
        <w:t>)</w:t>
      </w:r>
      <w:r w:rsidR="00B055B1">
        <w:t>:</w:t>
      </w:r>
    </w:p>
    <w:tbl>
      <w:tblPr>
        <w:tblStyle w:val="TableGrid"/>
        <w:tblW w:w="0" w:type="auto"/>
        <w:tblLook w:val="04A0" w:firstRow="1" w:lastRow="0" w:firstColumn="1" w:lastColumn="0" w:noHBand="0" w:noVBand="1"/>
      </w:tblPr>
      <w:tblGrid>
        <w:gridCol w:w="1279"/>
        <w:gridCol w:w="808"/>
        <w:gridCol w:w="1186"/>
        <w:gridCol w:w="1542"/>
        <w:gridCol w:w="1582"/>
        <w:gridCol w:w="998"/>
      </w:tblGrid>
      <w:tr w:rsidR="009E73C7" w14:paraId="4F4031B8" w14:textId="77777777" w:rsidTr="00C018E7">
        <w:tc>
          <w:tcPr>
            <w:tcW w:w="1279" w:type="dxa"/>
          </w:tcPr>
          <w:p w14:paraId="558EC0CF" w14:textId="75912BEB" w:rsidR="00F92317" w:rsidRPr="009E73C7" w:rsidRDefault="00F92317" w:rsidP="00864D8C">
            <w:pPr>
              <w:jc w:val="center"/>
              <w:rPr>
                <w:i/>
                <w:iCs/>
                <w:sz w:val="18"/>
                <w:szCs w:val="18"/>
              </w:rPr>
            </w:pPr>
            <w:r w:rsidRPr="009E73C7">
              <w:rPr>
                <w:i/>
                <w:iCs/>
                <w:sz w:val="18"/>
                <w:szCs w:val="18"/>
              </w:rPr>
              <w:t>Visualisation application</w:t>
            </w:r>
          </w:p>
        </w:tc>
        <w:tc>
          <w:tcPr>
            <w:tcW w:w="808" w:type="dxa"/>
          </w:tcPr>
          <w:p w14:paraId="6087A6AE" w14:textId="5D50954A" w:rsidR="00F92317" w:rsidRPr="009E73C7" w:rsidRDefault="00F92317" w:rsidP="00864D8C">
            <w:pPr>
              <w:jc w:val="center"/>
              <w:rPr>
                <w:i/>
                <w:iCs/>
                <w:sz w:val="18"/>
                <w:szCs w:val="18"/>
              </w:rPr>
            </w:pPr>
            <w:r w:rsidRPr="009E73C7">
              <w:rPr>
                <w:i/>
                <w:iCs/>
                <w:sz w:val="18"/>
                <w:szCs w:val="18"/>
              </w:rPr>
              <w:t>Keep it simple</w:t>
            </w:r>
          </w:p>
        </w:tc>
        <w:tc>
          <w:tcPr>
            <w:tcW w:w="1186" w:type="dxa"/>
          </w:tcPr>
          <w:p w14:paraId="4F12471D" w14:textId="3362DB91" w:rsidR="00F92317" w:rsidRPr="009E73C7" w:rsidRDefault="00F92317" w:rsidP="00864D8C">
            <w:pPr>
              <w:jc w:val="center"/>
              <w:rPr>
                <w:i/>
                <w:iCs/>
                <w:sz w:val="18"/>
                <w:szCs w:val="18"/>
              </w:rPr>
            </w:pPr>
            <w:r w:rsidRPr="009E73C7">
              <w:rPr>
                <w:i/>
                <w:iCs/>
                <w:sz w:val="18"/>
                <w:szCs w:val="18"/>
              </w:rPr>
              <w:t>Enabling expressivity</w:t>
            </w:r>
          </w:p>
        </w:tc>
        <w:tc>
          <w:tcPr>
            <w:tcW w:w="1542" w:type="dxa"/>
          </w:tcPr>
          <w:p w14:paraId="0B3EFE94" w14:textId="3BAC0FD2" w:rsidR="00F92317" w:rsidRPr="009E73C7" w:rsidRDefault="00F92317" w:rsidP="00864D8C">
            <w:pPr>
              <w:jc w:val="center"/>
              <w:rPr>
                <w:i/>
                <w:iCs/>
                <w:sz w:val="18"/>
                <w:szCs w:val="18"/>
              </w:rPr>
            </w:pPr>
            <w:r w:rsidRPr="009E73C7">
              <w:rPr>
                <w:i/>
                <w:iCs/>
                <w:sz w:val="18"/>
                <w:szCs w:val="18"/>
              </w:rPr>
              <w:t>Incorporating data dynamics</w:t>
            </w:r>
          </w:p>
        </w:tc>
        <w:tc>
          <w:tcPr>
            <w:tcW w:w="1582" w:type="dxa"/>
          </w:tcPr>
          <w:p w14:paraId="0AB91B7B" w14:textId="74700C43" w:rsidR="00F92317" w:rsidRPr="009E73C7" w:rsidRDefault="00F92317" w:rsidP="00864D8C">
            <w:pPr>
              <w:jc w:val="center"/>
              <w:rPr>
                <w:i/>
                <w:iCs/>
                <w:sz w:val="18"/>
                <w:szCs w:val="18"/>
              </w:rPr>
            </w:pPr>
            <w:r w:rsidRPr="009E73C7">
              <w:rPr>
                <w:i/>
                <w:iCs/>
                <w:sz w:val="18"/>
                <w:szCs w:val="18"/>
              </w:rPr>
              <w:t>Manipulation of Visualisation</w:t>
            </w:r>
          </w:p>
        </w:tc>
        <w:tc>
          <w:tcPr>
            <w:tcW w:w="998" w:type="dxa"/>
          </w:tcPr>
          <w:p w14:paraId="7A5FFB7F" w14:textId="37475454" w:rsidR="00F92317" w:rsidRPr="009E73C7" w:rsidRDefault="00F92317" w:rsidP="00864D8C">
            <w:pPr>
              <w:jc w:val="center"/>
              <w:rPr>
                <w:i/>
                <w:iCs/>
                <w:sz w:val="18"/>
                <w:szCs w:val="18"/>
              </w:rPr>
            </w:pPr>
            <w:r w:rsidRPr="009E73C7">
              <w:rPr>
                <w:i/>
                <w:iCs/>
                <w:sz w:val="18"/>
                <w:szCs w:val="18"/>
              </w:rPr>
              <w:t>Skills learning</w:t>
            </w:r>
          </w:p>
        </w:tc>
      </w:tr>
      <w:tr w:rsidR="009E73C7" w14:paraId="557575EB" w14:textId="77777777" w:rsidTr="00C018E7">
        <w:tc>
          <w:tcPr>
            <w:tcW w:w="1279" w:type="dxa"/>
          </w:tcPr>
          <w:p w14:paraId="6CC03FF9" w14:textId="74C79AAE" w:rsidR="00F92317" w:rsidRPr="006F43D1" w:rsidRDefault="006F43D1" w:rsidP="006F43D1">
            <w:pPr>
              <w:jc w:val="left"/>
              <w:rPr>
                <w:sz w:val="18"/>
                <w:szCs w:val="18"/>
              </w:rPr>
            </w:pPr>
            <w:r w:rsidRPr="006F43D1">
              <w:rPr>
                <w:sz w:val="18"/>
                <w:szCs w:val="18"/>
              </w:rPr>
              <w:t>PoC</w:t>
            </w:r>
          </w:p>
        </w:tc>
        <w:tc>
          <w:tcPr>
            <w:tcW w:w="808" w:type="dxa"/>
          </w:tcPr>
          <w:p w14:paraId="26633562" w14:textId="5041B3B9" w:rsidR="00F92317" w:rsidRPr="004305F2" w:rsidRDefault="00AF0DC6" w:rsidP="002B0008">
            <w:pPr>
              <w:jc w:val="center"/>
              <w:rPr>
                <w:sz w:val="18"/>
                <w:szCs w:val="18"/>
              </w:rPr>
            </w:pPr>
            <w:r w:rsidRPr="004305F2">
              <w:rPr>
                <w:rFonts w:ascii="Segoe UI Symbol" w:hAnsi="Segoe UI Symbol" w:cs="Segoe UI Symbol"/>
                <w:sz w:val="18"/>
                <w:szCs w:val="18"/>
              </w:rPr>
              <w:t>✓</w:t>
            </w:r>
          </w:p>
        </w:tc>
        <w:tc>
          <w:tcPr>
            <w:tcW w:w="1186" w:type="dxa"/>
          </w:tcPr>
          <w:p w14:paraId="4703C93E" w14:textId="7831DFAB" w:rsidR="00F92317" w:rsidRPr="004305F2" w:rsidRDefault="0098653C" w:rsidP="002B0008">
            <w:pPr>
              <w:jc w:val="center"/>
              <w:rPr>
                <w:sz w:val="18"/>
                <w:szCs w:val="18"/>
              </w:rPr>
            </w:pPr>
            <w:r w:rsidRPr="004305F2">
              <w:rPr>
                <w:rFonts w:ascii="Segoe UI Symbol" w:hAnsi="Segoe UI Symbol" w:cs="Segoe UI Symbol"/>
                <w:sz w:val="18"/>
                <w:szCs w:val="18"/>
              </w:rPr>
              <w:t>✗</w:t>
            </w:r>
            <w:r>
              <w:rPr>
                <w:rFonts w:ascii="Segoe UI Symbol" w:hAnsi="Segoe UI Symbol" w:cs="Segoe UI Symbol"/>
                <w:sz w:val="18"/>
                <w:szCs w:val="18"/>
              </w:rPr>
              <w:t xml:space="preserve"> (</w:t>
            </w:r>
            <w:r w:rsidRPr="004305F2">
              <w:rPr>
                <w:rFonts w:ascii="Segoe UI Symbol" w:hAnsi="Segoe UI Symbol" w:cs="Segoe UI Symbol"/>
                <w:sz w:val="18"/>
                <w:szCs w:val="18"/>
              </w:rPr>
              <w:t>✓</w:t>
            </w:r>
            <w:r>
              <w:rPr>
                <w:rFonts w:ascii="Segoe UI Symbol" w:hAnsi="Segoe UI Symbol" w:cs="Segoe UI Symbol"/>
                <w:sz w:val="18"/>
                <w:szCs w:val="18"/>
              </w:rPr>
              <w:t>)</w:t>
            </w:r>
          </w:p>
        </w:tc>
        <w:tc>
          <w:tcPr>
            <w:tcW w:w="1542" w:type="dxa"/>
          </w:tcPr>
          <w:p w14:paraId="774C24CA" w14:textId="0AAF54DA" w:rsidR="00F92317" w:rsidRPr="004305F2" w:rsidRDefault="00AF0DC6" w:rsidP="002B0008">
            <w:pPr>
              <w:jc w:val="center"/>
              <w:rPr>
                <w:sz w:val="18"/>
                <w:szCs w:val="18"/>
              </w:rPr>
            </w:pPr>
            <w:r w:rsidRPr="004305F2">
              <w:rPr>
                <w:rFonts w:ascii="Segoe UI Symbol" w:hAnsi="Segoe UI Symbol" w:cs="Segoe UI Symbol"/>
                <w:sz w:val="18"/>
                <w:szCs w:val="18"/>
              </w:rPr>
              <w:t>✗</w:t>
            </w:r>
            <w:r w:rsidR="00F9568D">
              <w:rPr>
                <w:rFonts w:ascii="Segoe UI Symbol" w:hAnsi="Segoe UI Symbol" w:cs="Segoe UI Symbol"/>
                <w:sz w:val="18"/>
                <w:szCs w:val="18"/>
              </w:rPr>
              <w:t xml:space="preserve"> (</w:t>
            </w:r>
            <w:r w:rsidR="00F9568D" w:rsidRPr="004305F2">
              <w:rPr>
                <w:rFonts w:ascii="Segoe UI Symbol" w:hAnsi="Segoe UI Symbol" w:cs="Segoe UI Symbol"/>
                <w:sz w:val="18"/>
                <w:szCs w:val="18"/>
              </w:rPr>
              <w:t>✓</w:t>
            </w:r>
            <w:r w:rsidR="00F9568D">
              <w:rPr>
                <w:rFonts w:ascii="Segoe UI Symbol" w:hAnsi="Segoe UI Symbol" w:cs="Segoe UI Symbol"/>
                <w:sz w:val="18"/>
                <w:szCs w:val="18"/>
              </w:rPr>
              <w:t>)</w:t>
            </w:r>
          </w:p>
        </w:tc>
        <w:tc>
          <w:tcPr>
            <w:tcW w:w="1582" w:type="dxa"/>
          </w:tcPr>
          <w:p w14:paraId="3F2C4E59" w14:textId="6D0697D2" w:rsidR="00F92317" w:rsidRPr="004305F2" w:rsidRDefault="004C5F6E" w:rsidP="002B0008">
            <w:pPr>
              <w:jc w:val="center"/>
              <w:rPr>
                <w:sz w:val="18"/>
                <w:szCs w:val="18"/>
              </w:rPr>
            </w:pPr>
            <w:r>
              <w:rPr>
                <w:sz w:val="18"/>
                <w:szCs w:val="18"/>
              </w:rPr>
              <w:t>Indirect</w:t>
            </w:r>
          </w:p>
        </w:tc>
        <w:tc>
          <w:tcPr>
            <w:tcW w:w="998" w:type="dxa"/>
          </w:tcPr>
          <w:p w14:paraId="21C674A4" w14:textId="07A0BE0F" w:rsidR="00F92317" w:rsidRPr="004305F2" w:rsidRDefault="004C5F6E" w:rsidP="002B0008">
            <w:pPr>
              <w:jc w:val="center"/>
              <w:rPr>
                <w:sz w:val="18"/>
                <w:szCs w:val="18"/>
              </w:rPr>
            </w:pPr>
            <w:r>
              <w:rPr>
                <w:sz w:val="18"/>
                <w:szCs w:val="18"/>
              </w:rPr>
              <w:t>Easy</w:t>
            </w:r>
          </w:p>
        </w:tc>
      </w:tr>
      <w:tr w:rsidR="009E73C7" w14:paraId="617C3967" w14:textId="77777777" w:rsidTr="00C018E7">
        <w:tc>
          <w:tcPr>
            <w:tcW w:w="1279" w:type="dxa"/>
          </w:tcPr>
          <w:p w14:paraId="16399702" w14:textId="546A1F92" w:rsidR="00F92317" w:rsidRPr="006F43D1" w:rsidRDefault="001C7FFB" w:rsidP="006F43D1">
            <w:pPr>
              <w:jc w:val="left"/>
              <w:rPr>
                <w:sz w:val="18"/>
                <w:szCs w:val="18"/>
              </w:rPr>
            </w:pPr>
            <w:r>
              <w:rPr>
                <w:sz w:val="18"/>
                <w:szCs w:val="18"/>
              </w:rPr>
              <w:t>Connected Papers</w:t>
            </w:r>
          </w:p>
        </w:tc>
        <w:tc>
          <w:tcPr>
            <w:tcW w:w="808" w:type="dxa"/>
          </w:tcPr>
          <w:p w14:paraId="3A62EB03" w14:textId="4F7C66B1" w:rsidR="00F92317" w:rsidRPr="004305F2" w:rsidRDefault="006D21CA" w:rsidP="002B0008">
            <w:pPr>
              <w:jc w:val="center"/>
              <w:rPr>
                <w:sz w:val="18"/>
                <w:szCs w:val="18"/>
              </w:rPr>
            </w:pPr>
            <w:r w:rsidRPr="004305F2">
              <w:rPr>
                <w:rFonts w:ascii="Segoe UI Symbol" w:hAnsi="Segoe UI Symbol" w:cs="Segoe UI Symbol"/>
                <w:sz w:val="18"/>
                <w:szCs w:val="18"/>
              </w:rPr>
              <w:t>✓</w:t>
            </w:r>
          </w:p>
        </w:tc>
        <w:tc>
          <w:tcPr>
            <w:tcW w:w="1186" w:type="dxa"/>
          </w:tcPr>
          <w:p w14:paraId="7FDEB045" w14:textId="6A42324F" w:rsidR="00F92317" w:rsidRPr="004305F2" w:rsidRDefault="00BB2CB8" w:rsidP="002B0008">
            <w:pPr>
              <w:jc w:val="center"/>
              <w:rPr>
                <w:sz w:val="18"/>
                <w:szCs w:val="18"/>
              </w:rPr>
            </w:pPr>
            <w:r w:rsidRPr="004305F2">
              <w:rPr>
                <w:rFonts w:ascii="Segoe UI Symbol" w:hAnsi="Segoe UI Symbol" w:cs="Segoe UI Symbol"/>
                <w:sz w:val="18"/>
                <w:szCs w:val="18"/>
              </w:rPr>
              <w:t>✗</w:t>
            </w:r>
          </w:p>
        </w:tc>
        <w:tc>
          <w:tcPr>
            <w:tcW w:w="1542" w:type="dxa"/>
          </w:tcPr>
          <w:p w14:paraId="1D1D53A2" w14:textId="15876C6C" w:rsidR="00F92317" w:rsidRPr="004305F2" w:rsidRDefault="00E21904" w:rsidP="002B0008">
            <w:pPr>
              <w:jc w:val="center"/>
              <w:rPr>
                <w:sz w:val="18"/>
                <w:szCs w:val="18"/>
              </w:rPr>
            </w:pPr>
            <w:r w:rsidRPr="004305F2">
              <w:rPr>
                <w:rFonts w:ascii="Segoe UI Symbol" w:hAnsi="Segoe UI Symbol" w:cs="Segoe UI Symbol"/>
                <w:sz w:val="18"/>
                <w:szCs w:val="18"/>
              </w:rPr>
              <w:t>✓</w:t>
            </w:r>
          </w:p>
        </w:tc>
        <w:tc>
          <w:tcPr>
            <w:tcW w:w="1582" w:type="dxa"/>
          </w:tcPr>
          <w:p w14:paraId="091E3E67" w14:textId="3AF6FA7E" w:rsidR="00F92317" w:rsidRPr="004305F2" w:rsidRDefault="004C5F6E" w:rsidP="002B0008">
            <w:pPr>
              <w:jc w:val="center"/>
              <w:rPr>
                <w:sz w:val="18"/>
                <w:szCs w:val="18"/>
              </w:rPr>
            </w:pPr>
            <w:r>
              <w:rPr>
                <w:sz w:val="18"/>
                <w:szCs w:val="18"/>
              </w:rPr>
              <w:t>Indirect</w:t>
            </w:r>
          </w:p>
        </w:tc>
        <w:tc>
          <w:tcPr>
            <w:tcW w:w="998" w:type="dxa"/>
          </w:tcPr>
          <w:p w14:paraId="684CB302" w14:textId="19375065" w:rsidR="00F92317" w:rsidRPr="004305F2" w:rsidRDefault="004C5F6E" w:rsidP="002B0008">
            <w:pPr>
              <w:jc w:val="center"/>
              <w:rPr>
                <w:sz w:val="18"/>
                <w:szCs w:val="18"/>
              </w:rPr>
            </w:pPr>
            <w:r>
              <w:rPr>
                <w:sz w:val="18"/>
                <w:szCs w:val="18"/>
              </w:rPr>
              <w:t>Easy</w:t>
            </w:r>
          </w:p>
        </w:tc>
      </w:tr>
      <w:tr w:rsidR="009E73C7" w14:paraId="0A498ABA" w14:textId="77777777" w:rsidTr="00C018E7">
        <w:tc>
          <w:tcPr>
            <w:tcW w:w="1279" w:type="dxa"/>
          </w:tcPr>
          <w:p w14:paraId="75B310E9" w14:textId="5193F33E" w:rsidR="00F92317" w:rsidRPr="006F43D1" w:rsidRDefault="001C7FFB" w:rsidP="006F43D1">
            <w:pPr>
              <w:jc w:val="left"/>
              <w:rPr>
                <w:sz w:val="18"/>
                <w:szCs w:val="18"/>
              </w:rPr>
            </w:pPr>
            <w:r>
              <w:rPr>
                <w:sz w:val="18"/>
                <w:szCs w:val="18"/>
              </w:rPr>
              <w:t>Google Maps</w:t>
            </w:r>
          </w:p>
        </w:tc>
        <w:tc>
          <w:tcPr>
            <w:tcW w:w="808" w:type="dxa"/>
          </w:tcPr>
          <w:p w14:paraId="719CBB72" w14:textId="521B00EC" w:rsidR="00F92317" w:rsidRPr="004305F2" w:rsidRDefault="006D21CA" w:rsidP="002B0008">
            <w:pPr>
              <w:jc w:val="center"/>
              <w:rPr>
                <w:sz w:val="18"/>
                <w:szCs w:val="18"/>
              </w:rPr>
            </w:pPr>
            <w:r w:rsidRPr="004305F2">
              <w:rPr>
                <w:rFonts w:ascii="Segoe UI Symbol" w:hAnsi="Segoe UI Symbol" w:cs="Segoe UI Symbol"/>
                <w:sz w:val="18"/>
                <w:szCs w:val="18"/>
              </w:rPr>
              <w:t>✓</w:t>
            </w:r>
          </w:p>
        </w:tc>
        <w:tc>
          <w:tcPr>
            <w:tcW w:w="1186" w:type="dxa"/>
          </w:tcPr>
          <w:p w14:paraId="24CFE78C" w14:textId="3B669A82" w:rsidR="00F92317" w:rsidRPr="004305F2" w:rsidRDefault="00BB2CB8" w:rsidP="002B0008">
            <w:pPr>
              <w:jc w:val="center"/>
              <w:rPr>
                <w:sz w:val="18"/>
                <w:szCs w:val="18"/>
              </w:rPr>
            </w:pPr>
            <w:r w:rsidRPr="004305F2">
              <w:rPr>
                <w:rFonts w:ascii="Segoe UI Symbol" w:hAnsi="Segoe UI Symbol" w:cs="Segoe UI Symbol"/>
                <w:sz w:val="18"/>
                <w:szCs w:val="18"/>
              </w:rPr>
              <w:t>✗</w:t>
            </w:r>
          </w:p>
        </w:tc>
        <w:tc>
          <w:tcPr>
            <w:tcW w:w="1542" w:type="dxa"/>
          </w:tcPr>
          <w:p w14:paraId="56F2A553" w14:textId="5EE1BFC9" w:rsidR="00F92317" w:rsidRPr="004305F2" w:rsidRDefault="00E21904" w:rsidP="002B0008">
            <w:pPr>
              <w:jc w:val="center"/>
              <w:rPr>
                <w:sz w:val="18"/>
                <w:szCs w:val="18"/>
              </w:rPr>
            </w:pPr>
            <w:r w:rsidRPr="004305F2">
              <w:rPr>
                <w:rFonts w:ascii="Segoe UI Symbol" w:hAnsi="Segoe UI Symbol" w:cs="Segoe UI Symbol"/>
                <w:sz w:val="18"/>
                <w:szCs w:val="18"/>
              </w:rPr>
              <w:t>✓</w:t>
            </w:r>
          </w:p>
        </w:tc>
        <w:tc>
          <w:tcPr>
            <w:tcW w:w="1582" w:type="dxa"/>
          </w:tcPr>
          <w:p w14:paraId="35BD3539" w14:textId="2FF49375" w:rsidR="00F92317" w:rsidRPr="004305F2" w:rsidRDefault="004C5F6E" w:rsidP="002B0008">
            <w:pPr>
              <w:jc w:val="center"/>
              <w:rPr>
                <w:sz w:val="18"/>
                <w:szCs w:val="18"/>
              </w:rPr>
            </w:pPr>
            <w:r>
              <w:rPr>
                <w:sz w:val="18"/>
                <w:szCs w:val="18"/>
              </w:rPr>
              <w:t>Indirect</w:t>
            </w:r>
          </w:p>
        </w:tc>
        <w:tc>
          <w:tcPr>
            <w:tcW w:w="998" w:type="dxa"/>
          </w:tcPr>
          <w:p w14:paraId="36AF9DE7" w14:textId="7A13FF6A" w:rsidR="00F92317" w:rsidRPr="004305F2" w:rsidRDefault="004C5F6E" w:rsidP="002B0008">
            <w:pPr>
              <w:jc w:val="center"/>
              <w:rPr>
                <w:sz w:val="18"/>
                <w:szCs w:val="18"/>
              </w:rPr>
            </w:pPr>
            <w:r>
              <w:rPr>
                <w:sz w:val="18"/>
                <w:szCs w:val="18"/>
              </w:rPr>
              <w:t>Easy</w:t>
            </w:r>
          </w:p>
        </w:tc>
      </w:tr>
      <w:tr w:rsidR="009E73C7" w14:paraId="52D87218" w14:textId="77777777" w:rsidTr="00C018E7">
        <w:tc>
          <w:tcPr>
            <w:tcW w:w="1279" w:type="dxa"/>
          </w:tcPr>
          <w:p w14:paraId="425BB2F3" w14:textId="073AB496" w:rsidR="00F92317" w:rsidRPr="006F43D1" w:rsidRDefault="001C7FFB" w:rsidP="006F43D1">
            <w:pPr>
              <w:jc w:val="left"/>
              <w:rPr>
                <w:sz w:val="18"/>
                <w:szCs w:val="18"/>
              </w:rPr>
            </w:pPr>
            <w:r>
              <w:rPr>
                <w:sz w:val="18"/>
                <w:szCs w:val="18"/>
              </w:rPr>
              <w:t>Sense.us</w:t>
            </w:r>
          </w:p>
        </w:tc>
        <w:tc>
          <w:tcPr>
            <w:tcW w:w="808" w:type="dxa"/>
          </w:tcPr>
          <w:p w14:paraId="52ECE2A7" w14:textId="21F1382A" w:rsidR="00F92317" w:rsidRPr="004305F2" w:rsidRDefault="00DC0D25" w:rsidP="002B0008">
            <w:pPr>
              <w:jc w:val="center"/>
              <w:rPr>
                <w:sz w:val="18"/>
                <w:szCs w:val="18"/>
              </w:rPr>
            </w:pPr>
            <w:r w:rsidRPr="004305F2">
              <w:rPr>
                <w:rFonts w:ascii="Segoe UI Symbol" w:hAnsi="Segoe UI Symbol" w:cs="Segoe UI Symbol"/>
                <w:sz w:val="18"/>
                <w:szCs w:val="18"/>
              </w:rPr>
              <w:t>✗</w:t>
            </w:r>
          </w:p>
        </w:tc>
        <w:tc>
          <w:tcPr>
            <w:tcW w:w="1186" w:type="dxa"/>
          </w:tcPr>
          <w:p w14:paraId="64BFFA5B" w14:textId="70FF3DF1" w:rsidR="00F92317" w:rsidRPr="004305F2" w:rsidRDefault="006D21CA" w:rsidP="002B0008">
            <w:pPr>
              <w:jc w:val="center"/>
              <w:rPr>
                <w:sz w:val="18"/>
                <w:szCs w:val="18"/>
              </w:rPr>
            </w:pPr>
            <w:r w:rsidRPr="004305F2">
              <w:rPr>
                <w:rFonts w:ascii="Segoe UI Symbol" w:hAnsi="Segoe UI Symbol" w:cs="Segoe UI Symbol"/>
                <w:sz w:val="18"/>
                <w:szCs w:val="18"/>
              </w:rPr>
              <w:t>✓</w:t>
            </w:r>
          </w:p>
        </w:tc>
        <w:tc>
          <w:tcPr>
            <w:tcW w:w="1542" w:type="dxa"/>
          </w:tcPr>
          <w:p w14:paraId="33F45F28" w14:textId="40E3EF81" w:rsidR="00F92317" w:rsidRPr="004305F2" w:rsidRDefault="007904C7" w:rsidP="002B0008">
            <w:pPr>
              <w:jc w:val="center"/>
              <w:rPr>
                <w:sz w:val="18"/>
                <w:szCs w:val="18"/>
              </w:rPr>
            </w:pPr>
            <w:r w:rsidRPr="004305F2">
              <w:rPr>
                <w:rFonts w:ascii="Segoe UI Symbol" w:hAnsi="Segoe UI Symbol" w:cs="Segoe UI Symbol"/>
                <w:sz w:val="18"/>
                <w:szCs w:val="18"/>
              </w:rPr>
              <w:t>✗</w:t>
            </w:r>
            <w:r>
              <w:rPr>
                <w:rFonts w:ascii="Segoe UI Symbol" w:hAnsi="Segoe UI Symbol" w:cs="Segoe UI Symbol"/>
                <w:sz w:val="18"/>
                <w:szCs w:val="18"/>
              </w:rPr>
              <w:t xml:space="preserve"> (</w:t>
            </w:r>
            <w:r w:rsidRPr="004305F2">
              <w:rPr>
                <w:rFonts w:ascii="Segoe UI Symbol" w:hAnsi="Segoe UI Symbol" w:cs="Segoe UI Symbol"/>
                <w:sz w:val="18"/>
                <w:szCs w:val="18"/>
              </w:rPr>
              <w:t>✓</w:t>
            </w:r>
            <w:r>
              <w:rPr>
                <w:rFonts w:ascii="Segoe UI Symbol" w:hAnsi="Segoe UI Symbol" w:cs="Segoe UI Symbol"/>
                <w:sz w:val="18"/>
                <w:szCs w:val="18"/>
              </w:rPr>
              <w:t>)</w:t>
            </w:r>
          </w:p>
        </w:tc>
        <w:tc>
          <w:tcPr>
            <w:tcW w:w="1582" w:type="dxa"/>
          </w:tcPr>
          <w:p w14:paraId="40F3632A" w14:textId="54C9C79E" w:rsidR="00F92317" w:rsidRPr="004305F2" w:rsidRDefault="004C5F6E" w:rsidP="002B0008">
            <w:pPr>
              <w:jc w:val="center"/>
              <w:rPr>
                <w:sz w:val="18"/>
                <w:szCs w:val="18"/>
              </w:rPr>
            </w:pPr>
            <w:r>
              <w:rPr>
                <w:sz w:val="18"/>
                <w:szCs w:val="18"/>
              </w:rPr>
              <w:t>Indirect</w:t>
            </w:r>
          </w:p>
        </w:tc>
        <w:tc>
          <w:tcPr>
            <w:tcW w:w="998" w:type="dxa"/>
          </w:tcPr>
          <w:p w14:paraId="54300FBC" w14:textId="2C14D8F7" w:rsidR="00F92317" w:rsidRPr="004305F2" w:rsidRDefault="004C5F6E" w:rsidP="002B0008">
            <w:pPr>
              <w:jc w:val="center"/>
              <w:rPr>
                <w:sz w:val="18"/>
                <w:szCs w:val="18"/>
              </w:rPr>
            </w:pPr>
            <w:r>
              <w:rPr>
                <w:sz w:val="18"/>
                <w:szCs w:val="18"/>
              </w:rPr>
              <w:t>Unknown</w:t>
            </w:r>
          </w:p>
        </w:tc>
      </w:tr>
      <w:tr w:rsidR="00FF356A" w14:paraId="35C7098B" w14:textId="77777777" w:rsidTr="00C018E7">
        <w:tc>
          <w:tcPr>
            <w:tcW w:w="1279" w:type="dxa"/>
          </w:tcPr>
          <w:p w14:paraId="548E994D" w14:textId="4D2C3BA7" w:rsidR="00FF356A" w:rsidRDefault="00FF356A" w:rsidP="006F43D1">
            <w:pPr>
              <w:jc w:val="left"/>
              <w:rPr>
                <w:sz w:val="18"/>
                <w:szCs w:val="18"/>
              </w:rPr>
            </w:pPr>
            <w:r>
              <w:rPr>
                <w:sz w:val="18"/>
                <w:szCs w:val="18"/>
              </w:rPr>
              <w:t>Constructive Visualisation</w:t>
            </w:r>
          </w:p>
        </w:tc>
        <w:tc>
          <w:tcPr>
            <w:tcW w:w="808" w:type="dxa"/>
          </w:tcPr>
          <w:p w14:paraId="7D9BF4FD" w14:textId="64752E39" w:rsidR="00FF356A" w:rsidRPr="004305F2" w:rsidRDefault="00772E0E" w:rsidP="002B0008">
            <w:pPr>
              <w:jc w:val="center"/>
              <w:rPr>
                <w:rFonts w:ascii="Segoe UI Symbol" w:hAnsi="Segoe UI Symbol" w:cs="Segoe UI Symbol"/>
                <w:sz w:val="18"/>
                <w:szCs w:val="18"/>
              </w:rPr>
            </w:pPr>
            <w:r w:rsidRPr="004305F2">
              <w:rPr>
                <w:rFonts w:ascii="Segoe UI Symbol" w:hAnsi="Segoe UI Symbol" w:cs="Segoe UI Symbol"/>
                <w:sz w:val="18"/>
                <w:szCs w:val="18"/>
              </w:rPr>
              <w:t>✓</w:t>
            </w:r>
          </w:p>
        </w:tc>
        <w:tc>
          <w:tcPr>
            <w:tcW w:w="1186" w:type="dxa"/>
          </w:tcPr>
          <w:p w14:paraId="63127BD4" w14:textId="7E7B1B24" w:rsidR="00FF356A" w:rsidRPr="004305F2" w:rsidRDefault="00772E0E" w:rsidP="002B0008">
            <w:pPr>
              <w:jc w:val="center"/>
              <w:rPr>
                <w:rFonts w:ascii="Segoe UI Symbol" w:hAnsi="Segoe UI Symbol" w:cs="Segoe UI Symbol"/>
                <w:sz w:val="18"/>
                <w:szCs w:val="18"/>
              </w:rPr>
            </w:pPr>
            <w:r w:rsidRPr="004305F2">
              <w:rPr>
                <w:rFonts w:ascii="Segoe UI Symbol" w:hAnsi="Segoe UI Symbol" w:cs="Segoe UI Symbol"/>
                <w:sz w:val="18"/>
                <w:szCs w:val="18"/>
              </w:rPr>
              <w:t>✓</w:t>
            </w:r>
          </w:p>
        </w:tc>
        <w:tc>
          <w:tcPr>
            <w:tcW w:w="1542" w:type="dxa"/>
          </w:tcPr>
          <w:p w14:paraId="57255FD6" w14:textId="53CD3D7F" w:rsidR="00FF356A" w:rsidRPr="004305F2" w:rsidRDefault="00772E0E" w:rsidP="002B0008">
            <w:pPr>
              <w:jc w:val="center"/>
              <w:rPr>
                <w:rFonts w:ascii="Segoe UI Symbol" w:hAnsi="Segoe UI Symbol" w:cs="Segoe UI Symbol"/>
                <w:sz w:val="18"/>
                <w:szCs w:val="18"/>
              </w:rPr>
            </w:pPr>
            <w:r w:rsidRPr="004305F2">
              <w:rPr>
                <w:rFonts w:ascii="Segoe UI Symbol" w:hAnsi="Segoe UI Symbol" w:cs="Segoe UI Symbol"/>
                <w:sz w:val="18"/>
                <w:szCs w:val="18"/>
              </w:rPr>
              <w:t>✓</w:t>
            </w:r>
          </w:p>
        </w:tc>
        <w:tc>
          <w:tcPr>
            <w:tcW w:w="1582" w:type="dxa"/>
          </w:tcPr>
          <w:p w14:paraId="4FDA7D31" w14:textId="52847C16" w:rsidR="00FF356A" w:rsidRDefault="00772E0E" w:rsidP="002B0008">
            <w:pPr>
              <w:jc w:val="center"/>
              <w:rPr>
                <w:sz w:val="18"/>
                <w:szCs w:val="18"/>
              </w:rPr>
            </w:pPr>
            <w:r>
              <w:rPr>
                <w:sz w:val="18"/>
                <w:szCs w:val="18"/>
              </w:rPr>
              <w:t>Direct</w:t>
            </w:r>
          </w:p>
        </w:tc>
        <w:tc>
          <w:tcPr>
            <w:tcW w:w="998" w:type="dxa"/>
          </w:tcPr>
          <w:p w14:paraId="0C01A296" w14:textId="25442CB2" w:rsidR="00FF356A" w:rsidRDefault="00772E0E" w:rsidP="00F64AD4">
            <w:pPr>
              <w:keepNext/>
              <w:jc w:val="center"/>
              <w:rPr>
                <w:sz w:val="18"/>
                <w:szCs w:val="18"/>
              </w:rPr>
            </w:pPr>
            <w:r>
              <w:rPr>
                <w:sz w:val="18"/>
                <w:szCs w:val="18"/>
              </w:rPr>
              <w:t>Unknown</w:t>
            </w:r>
          </w:p>
        </w:tc>
      </w:tr>
    </w:tbl>
    <w:p w14:paraId="0A94E9B3" w14:textId="6BE42421" w:rsidR="00F92317" w:rsidRDefault="00F64AD4" w:rsidP="00F64AD4">
      <w:pPr>
        <w:pStyle w:val="Caption"/>
        <w:jc w:val="center"/>
      </w:pPr>
      <w:bookmarkStart w:id="89" w:name="_Ref134695861"/>
      <w:bookmarkStart w:id="90" w:name="_Ref135066745"/>
      <w:r>
        <w:t xml:space="preserve">Table </w:t>
      </w:r>
      <w:r>
        <w:fldChar w:fldCharType="begin"/>
      </w:r>
      <w:r>
        <w:instrText xml:space="preserve"> SEQ Table \* ARABIC </w:instrText>
      </w:r>
      <w:r>
        <w:fldChar w:fldCharType="separate"/>
      </w:r>
      <w:r w:rsidR="00355591">
        <w:rPr>
          <w:noProof/>
        </w:rPr>
        <w:t>11</w:t>
      </w:r>
      <w:r>
        <w:fldChar w:fldCharType="end"/>
      </w:r>
      <w:bookmarkEnd w:id="89"/>
      <w:r>
        <w:t xml:space="preserve">. </w:t>
      </w:r>
      <w:r w:rsidRPr="007E4BEC">
        <w:t xml:space="preserve">How </w:t>
      </w:r>
      <w:r w:rsidR="00A53F11">
        <w:t>do</w:t>
      </w:r>
      <w:r w:rsidRPr="007E4BEC">
        <w:t xml:space="preserve"> the PoC and related works relate to Huron et al.'s design challenges?</w:t>
      </w:r>
      <w:r w:rsidR="004B24DD">
        <w:t xml:space="preserve"> </w:t>
      </w:r>
      <w:r w:rsidR="004B24DD" w:rsidRPr="004B24DD">
        <w:rPr>
          <w:rFonts w:ascii="Segoe UI Symbol" w:hAnsi="Segoe UI Symbol" w:cs="Segoe UI Symbol"/>
        </w:rPr>
        <w:t>✗</w:t>
      </w:r>
      <w:r w:rsidR="004B24DD" w:rsidRPr="004B24DD">
        <w:rPr>
          <w:rFonts w:cs="Segoe UI Symbol"/>
        </w:rPr>
        <w:t xml:space="preserve"> (</w:t>
      </w:r>
      <w:r w:rsidR="004B24DD" w:rsidRPr="004B24DD">
        <w:rPr>
          <w:rFonts w:ascii="Segoe UI Symbol" w:hAnsi="Segoe UI Symbol" w:cs="Segoe UI Symbol"/>
        </w:rPr>
        <w:t>✓</w:t>
      </w:r>
      <w:r w:rsidR="004B24DD" w:rsidRPr="004B24DD">
        <w:rPr>
          <w:rFonts w:cs="Segoe UI Symbol"/>
        </w:rPr>
        <w:t xml:space="preserve">) </w:t>
      </w:r>
      <w:r w:rsidR="0093661B">
        <w:rPr>
          <w:rFonts w:cs="Segoe UI Symbol"/>
        </w:rPr>
        <w:t>signifies</w:t>
      </w:r>
      <w:r w:rsidR="004B24DD" w:rsidRPr="004B24DD">
        <w:rPr>
          <w:rFonts w:cs="Segoe UI Symbol"/>
        </w:rPr>
        <w:t xml:space="preserve"> </w:t>
      </w:r>
      <w:r w:rsidR="0093661B">
        <w:rPr>
          <w:rFonts w:cs="Segoe UI Symbol"/>
        </w:rPr>
        <w:t>a half-implementation.</w:t>
      </w:r>
      <w:bookmarkEnd w:id="90"/>
    </w:p>
    <w:p w14:paraId="6B05860B" w14:textId="43EB7339" w:rsidR="00B74B43" w:rsidRDefault="00A16351" w:rsidP="00A70115">
      <w:r>
        <w:t>The PoC, as it stands, does not f</w:t>
      </w:r>
      <w:r w:rsidR="00687F78">
        <w:t xml:space="preserve">ulfil </w:t>
      </w:r>
      <w:proofErr w:type="gramStart"/>
      <w:r w:rsidR="00687F78">
        <w:t>all of</w:t>
      </w:r>
      <w:proofErr w:type="gramEnd"/>
      <w:r>
        <w:t xml:space="preserve"> the requirements for </w:t>
      </w:r>
      <w:r w:rsidR="00260F68">
        <w:t>a Constructive Visualisation.</w:t>
      </w:r>
      <w:r w:rsidR="001D6C7D">
        <w:t xml:space="preserve"> However, neither </w:t>
      </w:r>
      <w:r w:rsidR="00FB52DA">
        <w:t>do</w:t>
      </w:r>
      <w:r w:rsidR="001D6C7D">
        <w:t xml:space="preserve"> any of the other related </w:t>
      </w:r>
      <w:r w:rsidR="00FB52DA">
        <w:t>applications</w:t>
      </w:r>
      <w:r w:rsidR="001D6C7D">
        <w:t xml:space="preserve">. </w:t>
      </w:r>
      <w:r w:rsidR="00AF214F">
        <w:t>Taking the work presented here</w:t>
      </w:r>
      <w:r w:rsidR="00333CE3">
        <w:t xml:space="preserve"> as a point of departure</w:t>
      </w:r>
      <w:r w:rsidR="003F4DFF">
        <w:t>,</w:t>
      </w:r>
      <w:r w:rsidR="005F767F">
        <w:t xml:space="preserve"> what would make the concept a Constructive Visualisation?</w:t>
      </w:r>
      <w:r w:rsidR="002B3F81">
        <w:t xml:space="preserve"> As previously mentioned, implementing a back-end system that allows for dynamic data updates would push it in the right </w:t>
      </w:r>
      <w:r w:rsidR="00D65FC3">
        <w:t xml:space="preserve">direction. </w:t>
      </w:r>
      <w:r w:rsidR="003F4DFF">
        <w:t>In addition, a</w:t>
      </w:r>
      <w:r w:rsidR="00545F2E">
        <w:t xml:space="preserve"> greater expressivity would be achieved if the </w:t>
      </w:r>
      <w:r w:rsidR="0024306F">
        <w:t>PoC</w:t>
      </w:r>
      <w:r w:rsidR="00545F2E">
        <w:t xml:space="preserve"> allowed for greater user control in the visualisation design at runtime, </w:t>
      </w:r>
      <w:proofErr w:type="gramStart"/>
      <w:r w:rsidR="00AD0C46">
        <w:t>i.e</w:t>
      </w:r>
      <w:r w:rsidR="007D14E5">
        <w:t>.</w:t>
      </w:r>
      <w:proofErr w:type="gramEnd"/>
      <w:r w:rsidR="00545F2E">
        <w:t xml:space="preserve"> letting users change data, manipulate connections, and tailor custom filters</w:t>
      </w:r>
      <w:r w:rsidR="00F5552F">
        <w:t>.</w:t>
      </w:r>
      <w:r w:rsidR="006312AF">
        <w:t xml:space="preserve"> These additions would take the </w:t>
      </w:r>
      <w:r w:rsidR="0036612C">
        <w:t>PoC</w:t>
      </w:r>
      <w:r w:rsidR="006312AF">
        <w:t xml:space="preserve"> close to what Huron et al. </w:t>
      </w:r>
      <w:r w:rsidR="006312AF">
        <w:fldChar w:fldCharType="begin"/>
      </w:r>
      <w:r w:rsidR="006312AF">
        <w:instrText xml:space="preserve"> ADDIN ZOTERO_ITEM CSL_CITATION {"citationID":"c8P5qJG2","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6312AF">
        <w:fldChar w:fldCharType="separate"/>
      </w:r>
      <w:r w:rsidR="006312AF">
        <w:rPr>
          <w:noProof/>
        </w:rPr>
        <w:t>(2014)</w:t>
      </w:r>
      <w:r w:rsidR="006312AF">
        <w:fldChar w:fldCharType="end"/>
      </w:r>
      <w:r w:rsidR="006312AF">
        <w:t xml:space="preserve"> calls a Constructive Visualisation, but to fully embrace </w:t>
      </w:r>
      <w:r w:rsidR="0036612C">
        <w:t>th</w:t>
      </w:r>
      <w:r w:rsidR="00ED4394">
        <w:t xml:space="preserve">eir idea, the PoC would have to allow the user an even greater agency in changing and adding </w:t>
      </w:r>
      <w:r w:rsidR="00946C3B">
        <w:t>t</w:t>
      </w:r>
      <w:r w:rsidR="00ED4394">
        <w:t xml:space="preserve">o the application (more akin to </w:t>
      </w:r>
      <w:r w:rsidR="003357B2" w:rsidRPr="006B7251">
        <w:rPr>
          <w:i/>
          <w:iCs/>
        </w:rPr>
        <w:t>sense.us</w:t>
      </w:r>
      <w:r w:rsidR="003357B2">
        <w:t xml:space="preserve"> </w:t>
      </w:r>
      <w:r w:rsidR="003357B2">
        <w:fldChar w:fldCharType="begin"/>
      </w:r>
      <w:r w:rsidR="003357B2">
        <w:instrText xml:space="preserve"> ADDIN ZOTERO_ITEM CSL_CITATION {"citationID":"9xVMm8kP","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3357B2">
        <w:fldChar w:fldCharType="separate"/>
      </w:r>
      <w:r w:rsidR="003357B2">
        <w:rPr>
          <w:noProof/>
        </w:rPr>
        <w:t>(Heer et al., 2007)</w:t>
      </w:r>
      <w:r w:rsidR="003357B2">
        <w:fldChar w:fldCharType="end"/>
      </w:r>
      <w:r w:rsidR="00ED4394">
        <w:t>).</w:t>
      </w:r>
    </w:p>
    <w:p w14:paraId="064D0D62" w14:textId="001A0361" w:rsidR="00A83986" w:rsidRPr="004560CB" w:rsidRDefault="007D472A" w:rsidP="00A83986">
      <w:pPr>
        <w:pStyle w:val="Heading2"/>
        <w:rPr>
          <w:lang w:val="en-GB"/>
        </w:rPr>
      </w:pPr>
      <w:bookmarkStart w:id="91" w:name="_Toc135132580"/>
      <w:r w:rsidRPr="004560CB">
        <w:rPr>
          <w:lang w:val="en-GB"/>
        </w:rPr>
        <w:t xml:space="preserve">Design </w:t>
      </w:r>
      <w:r w:rsidR="000F0D78" w:rsidRPr="004560CB">
        <w:rPr>
          <w:lang w:val="en-GB"/>
        </w:rPr>
        <w:t>Process</w:t>
      </w:r>
      <w:bookmarkEnd w:id="91"/>
    </w:p>
    <w:p w14:paraId="43E738CF" w14:textId="7F78A9BE" w:rsidR="008C62EB" w:rsidRPr="004560CB" w:rsidRDefault="008C62EB" w:rsidP="008C62EB">
      <w:pPr>
        <w:pStyle w:val="Heading3"/>
      </w:pPr>
      <w:bookmarkStart w:id="92" w:name="_Toc135132581"/>
      <w:r w:rsidRPr="004560CB">
        <w:t>Pivoting to coding</w:t>
      </w:r>
      <w:bookmarkEnd w:id="92"/>
    </w:p>
    <w:p w14:paraId="6CA54909" w14:textId="70D3C11F" w:rsidR="008C62EB" w:rsidRPr="004560CB" w:rsidRDefault="008C62EB" w:rsidP="008C62EB">
      <w:r w:rsidRPr="004560CB">
        <w:t>Initially, there were no plans to code an implementation prototype but keep all prototyping strictly visual. The initial fear was that I would encounter some technical hurdle too large to solve and spend too much time working on that instead of engaging with users and prototyping.</w:t>
      </w:r>
    </w:p>
    <w:p w14:paraId="56479DCB" w14:textId="520F41AD" w:rsidR="008C62EB" w:rsidRPr="004560CB" w:rsidRDefault="00092A97" w:rsidP="00531380">
      <w:r>
        <w:t>Before going down that path, I did some technical exercises to check the viability of coding a prototype</w:t>
      </w:r>
      <w:r w:rsidR="008C62EB" w:rsidRPr="004560CB">
        <w:t xml:space="preserve">. Luckily, I found the </w:t>
      </w:r>
      <w:r w:rsidR="008C62EB" w:rsidRPr="004560CB">
        <w:rPr>
          <w:i/>
          <w:iCs/>
        </w:rPr>
        <w:t>force-graph</w:t>
      </w:r>
      <w:r w:rsidR="008C62EB" w:rsidRPr="004560CB">
        <w:t xml:space="preserve"> </w:t>
      </w:r>
      <w:r w:rsidR="008C62EB" w:rsidRPr="004560CB">
        <w:fldChar w:fldCharType="begin"/>
      </w:r>
      <w:r w:rsidR="008C62EB" w:rsidRPr="004560CB">
        <w:instrText xml:space="preserve"> ADDIN ZOTERO_ITEM CSL_CITATION {"citationID":"xXR6uSbg","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version":"1.43.1","author":[{"family":"Asturiano","given":"Vasco"}],"accessed":{"date-parts":[["2023",4,12]]},"issued":{"date-parts":[["2023",4,6]]}}}],"schema":"https://github.com/citation-style-language/schema/raw/master/csl-citation.json"} </w:instrText>
      </w:r>
      <w:r w:rsidR="008C62EB" w:rsidRPr="004560CB">
        <w:fldChar w:fldCharType="separate"/>
      </w:r>
      <w:r w:rsidR="008C62EB" w:rsidRPr="004560CB">
        <w:rPr>
          <w:noProof/>
        </w:rPr>
        <w:t>(Asturiano, 2018/2023)</w:t>
      </w:r>
      <w:r w:rsidR="008C62EB" w:rsidRPr="004560CB">
        <w:fldChar w:fldCharType="end"/>
      </w:r>
      <w:r w:rsidR="008C62EB" w:rsidRPr="004560CB">
        <w:t xml:space="preserve"> library and found that it was easy enough to work with and provided me with enough flexibility to create my visualisations. Pivoting to coding a prototype resonated with users when testing as well. The Figma prototypes provided a visual aid and spurred discussions but would now, in retrospect, have needed more depth. </w:t>
      </w:r>
      <w:r w:rsidR="00C413AE">
        <w:t>D</w:t>
      </w:r>
      <w:r w:rsidR="00DF5FA3">
        <w:t>esigners</w:t>
      </w:r>
      <w:r w:rsidR="00BC22C2">
        <w:t xml:space="preserve"> and non-</w:t>
      </w:r>
      <w:r w:rsidR="00DF5FA3">
        <w:t>designers</w:t>
      </w:r>
      <w:r w:rsidR="00BC22C2">
        <w:t xml:space="preserve"> </w:t>
      </w:r>
      <w:r w:rsidR="008C62EB" w:rsidRPr="004560CB">
        <w:t>who interacted with the live prototype better understood the concept's purpose and future possibilities</w:t>
      </w:r>
      <w:r w:rsidR="006D1489">
        <w:t xml:space="preserve"> better</w:t>
      </w:r>
      <w:r w:rsidR="008C62EB" w:rsidRPr="004560CB">
        <w:t>.</w:t>
      </w:r>
    </w:p>
    <w:p w14:paraId="37A74C84" w14:textId="77777777" w:rsidR="0040770E" w:rsidRPr="004560CB" w:rsidRDefault="0040770E" w:rsidP="0040770E">
      <w:pPr>
        <w:pStyle w:val="Heading3"/>
      </w:pPr>
      <w:bookmarkStart w:id="93" w:name="_Toc135132582"/>
      <w:r w:rsidRPr="004560CB">
        <w:lastRenderedPageBreak/>
        <w:t>Reflections on the interview process</w:t>
      </w:r>
      <w:bookmarkEnd w:id="93"/>
    </w:p>
    <w:p w14:paraId="282F2B96" w14:textId="46B735D4" w:rsidR="0040770E" w:rsidRPr="004560CB" w:rsidRDefault="0040770E" w:rsidP="0040770E">
      <w:r w:rsidRPr="004560CB">
        <w:t xml:space="preserve">How the interviews were conducted and how the data was processed could have been improved to save time and yield finer results. </w:t>
      </w:r>
      <w:r w:rsidR="00652489">
        <w:t xml:space="preserve">In this case, Finer results </w:t>
      </w:r>
      <w:r w:rsidRPr="004560CB">
        <w:t xml:space="preserve">would </w:t>
      </w:r>
      <w:r w:rsidR="003A0B36" w:rsidRPr="004560CB">
        <w:t>mean</w:t>
      </w:r>
      <w:r w:rsidRPr="004560CB">
        <w:t xml:space="preserve"> discussions that stayed within </w:t>
      </w:r>
      <w:r w:rsidR="003A0B36" w:rsidRPr="004560CB">
        <w:t>a tighter</w:t>
      </w:r>
      <w:r w:rsidRPr="004560CB">
        <w:t xml:space="preserve"> scope and were more structured. </w:t>
      </w:r>
    </w:p>
    <w:p w14:paraId="34A7E5D8" w14:textId="0C36EFA3" w:rsidR="0040770E" w:rsidRPr="004560CB" w:rsidRDefault="0040770E" w:rsidP="0040770E">
      <w:r w:rsidRPr="004560CB">
        <w:t>Although recording each session allowed for more engaging discussions, the post-processing required considerable time. Most interviews still needed an additional hour to take notes, correct, and summarise. To save time in the post-processing stage, a more semi-structured interview</w:t>
      </w:r>
      <w:r w:rsidR="00833C77">
        <w:t xml:space="preserve"> structure</w:t>
      </w:r>
      <w:r w:rsidRPr="004560CB">
        <w:t xml:space="preserve"> with more precise goals and questions could have provided more efficient </w:t>
      </w:r>
      <w:r w:rsidR="00B769CC">
        <w:t>workflows</w:t>
      </w:r>
      <w:r w:rsidRPr="004560CB">
        <w:t xml:space="preserve">, thus minimising time spent after the fact. </w:t>
      </w:r>
    </w:p>
    <w:p w14:paraId="28296CD5" w14:textId="79E1B904" w:rsidR="0040770E" w:rsidRPr="004560CB" w:rsidRDefault="00FA261A" w:rsidP="0040770E">
      <w:r>
        <w:t>I believe that</w:t>
      </w:r>
      <w:r w:rsidR="0040770E" w:rsidRPr="004560CB">
        <w:t>, given the stakeholders</w:t>
      </w:r>
      <w:r w:rsidR="004D1CBD">
        <w:t xml:space="preserve"> character</w:t>
      </w:r>
      <w:r w:rsidR="0040770E" w:rsidRPr="004560CB">
        <w:t xml:space="preserve"> within this project, semi-structured interviews are more beneficial than the traditional interview question format. Allowing the user more space to reflect upon their thoughts and practices demonstrated greater depth in each answer, which otherwise could be lost in a more rigid setting. A benefit of urging the users themselves to reflect on the discussion is that I, as the “designer”, cannot make any grounded assumptions about the user's work and values. They know their situation best.</w:t>
      </w:r>
    </w:p>
    <w:p w14:paraId="5840E74B" w14:textId="77777777" w:rsidR="0040770E" w:rsidRPr="004560CB" w:rsidRDefault="0040770E" w:rsidP="0040770E">
      <w:r w:rsidRPr="004560CB">
        <w:t>Another reflection of the informal interview is its improvisational feel which not all users responded to. The thought processes of some interviewees worked very well with this format and encouraged an open environment with a workshop-like feel where spontaneous whiteboard collaborations arose. On the other hand, some users were less engaged with this type of interview and would have benefited from a more structured method.</w:t>
      </w:r>
    </w:p>
    <w:p w14:paraId="4CF5FFC3" w14:textId="4B49983F" w:rsidR="0040770E" w:rsidRPr="004560CB" w:rsidRDefault="0040770E" w:rsidP="0040770E">
      <w:r w:rsidRPr="004560CB">
        <w:t xml:space="preserve">Finally, </w:t>
      </w:r>
      <w:r w:rsidR="001849DF">
        <w:t>booking the initial six interviews in one week</w:t>
      </w:r>
      <w:r w:rsidRPr="004560CB">
        <w:t xml:space="preserve">, especially the first week, was not the most efficient use of that time. As all interviewees were asked the same initial prompt combined with my </w:t>
      </w:r>
      <w:r w:rsidR="007C77CA">
        <w:t xml:space="preserve">at-the-time </w:t>
      </w:r>
      <w:r w:rsidRPr="004560CB">
        <w:t xml:space="preserve">shallow knowledge of their experiences, most </w:t>
      </w:r>
      <w:r w:rsidR="00533370">
        <w:t>interviews offered similar outcomes</w:t>
      </w:r>
      <w:r w:rsidRPr="004560CB">
        <w:t xml:space="preserve">. </w:t>
      </w:r>
      <w:r w:rsidR="007A2221" w:rsidRPr="004560CB">
        <w:t xml:space="preserve">In retrospect, </w:t>
      </w:r>
      <w:r w:rsidR="006441F9" w:rsidRPr="004560CB">
        <w:t>this</w:t>
      </w:r>
      <w:r w:rsidRPr="004560CB">
        <w:t xml:space="preserve"> is okay as it demonstrates commonalities between the users and a direction for the project</w:t>
      </w:r>
      <w:r w:rsidR="00610FB6">
        <w:t xml:space="preserve">, but </w:t>
      </w:r>
      <w:r w:rsidR="006F5547">
        <w:t xml:space="preserve">it </w:t>
      </w:r>
      <w:r w:rsidR="00610FB6">
        <w:t>lacked some expected depth</w:t>
      </w:r>
      <w:r w:rsidRPr="004560CB">
        <w:t>.</w:t>
      </w:r>
      <w:r w:rsidR="006F5547">
        <w:t xml:space="preserve"> </w:t>
      </w:r>
      <w:r w:rsidR="006F5547" w:rsidRPr="004560CB">
        <w:t>More specific questions could have been asked if I had staggered the interviews weekly.</w:t>
      </w:r>
      <w:r w:rsidR="006F5547">
        <w:t xml:space="preserve"> Had I halved the number of interviews, most conclusions could still have been drawn, and the time saved would have been spent later in the design process.</w:t>
      </w:r>
    </w:p>
    <w:p w14:paraId="7AE0664E" w14:textId="1148A6D6" w:rsidR="00E17851" w:rsidRPr="004560CB" w:rsidRDefault="00E17851" w:rsidP="00E17851">
      <w:pPr>
        <w:pStyle w:val="Heading3"/>
      </w:pPr>
      <w:bookmarkStart w:id="94" w:name="_Toc135132583"/>
      <w:r w:rsidRPr="004560CB">
        <w:t>Reflections on user testing</w:t>
      </w:r>
      <w:bookmarkEnd w:id="94"/>
    </w:p>
    <w:p w14:paraId="5206A1DF" w14:textId="6CE3A7A3" w:rsidR="00A1211A" w:rsidRPr="004560CB" w:rsidRDefault="00CE1605" w:rsidP="00741D29">
      <w:r w:rsidRPr="004560CB">
        <w:t>User testing was mainly conducted through one main prototype</w:t>
      </w:r>
      <w:r w:rsidR="00E35436" w:rsidRPr="004560CB">
        <w:t>,</w:t>
      </w:r>
      <w:r w:rsidRPr="004560CB">
        <w:t xml:space="preserve"> which was iterated upon</w:t>
      </w:r>
      <w:r w:rsidR="00585D40" w:rsidRPr="004560CB">
        <w:t>.</w:t>
      </w:r>
      <w:r w:rsidRPr="004560CB">
        <w:t xml:space="preserve"> </w:t>
      </w:r>
      <w:r w:rsidR="00FD7FA0" w:rsidRPr="004560CB">
        <w:t>In addition, smaller</w:t>
      </w:r>
      <w:r w:rsidRPr="004560CB">
        <w:t xml:space="preserve"> exploratory prototypes</w:t>
      </w:r>
      <w:r w:rsidR="00585D40" w:rsidRPr="004560CB">
        <w:t xml:space="preserve"> were done in parallel</w:t>
      </w:r>
      <w:r w:rsidRPr="004560CB">
        <w:t xml:space="preserve"> </w:t>
      </w:r>
      <w:r w:rsidR="00585D40" w:rsidRPr="004560CB">
        <w:t>that</w:t>
      </w:r>
      <w:r w:rsidRPr="004560CB">
        <w:t xml:space="preserve"> fed into the main prototype.</w:t>
      </w:r>
    </w:p>
    <w:p w14:paraId="1FC3089C" w14:textId="25A612D0" w:rsidR="00741D29" w:rsidRPr="004560CB" w:rsidRDefault="00D4567A" w:rsidP="00741D29">
      <w:r w:rsidRPr="004560CB">
        <w:t xml:space="preserve">Choosing this path instead of a </w:t>
      </w:r>
      <w:r w:rsidR="00FD7FA0" w:rsidRPr="004560CB">
        <w:t>broader</w:t>
      </w:r>
      <w:r w:rsidRPr="004560CB">
        <w:t xml:space="preserve"> exploratory </w:t>
      </w:r>
      <w:r w:rsidR="00E35436" w:rsidRPr="004560CB">
        <w:t>prototyping method</w:t>
      </w:r>
      <w:r w:rsidRPr="004560CB">
        <w:t xml:space="preserve"> is due to two main factors. Firstly, the expected outcome of the stakeholder was </w:t>
      </w:r>
      <w:r w:rsidRPr="004560CB">
        <w:lastRenderedPageBreak/>
        <w:t>to have a concept that was as “production ready” as possible</w:t>
      </w:r>
      <w:r w:rsidR="00E35436" w:rsidRPr="004560CB">
        <w:t>,</w:t>
      </w:r>
      <w:r w:rsidRPr="004560CB">
        <w:t xml:space="preserve"> </w:t>
      </w:r>
      <w:r w:rsidR="009C0C39" w:rsidRPr="004560CB">
        <w:t>which prompted designing around a singular concept.</w:t>
      </w:r>
      <w:r w:rsidR="00065FE9" w:rsidRPr="004560CB">
        <w:t xml:space="preserve"> Secondly,</w:t>
      </w:r>
      <w:r w:rsidR="00BE4BCA" w:rsidRPr="004560CB">
        <w:t xml:space="preserve"> </w:t>
      </w:r>
      <w:r w:rsidR="003C4556" w:rsidRPr="004560CB">
        <w:t>inspiration</w:t>
      </w:r>
      <w:r w:rsidR="00BE4BCA" w:rsidRPr="004560CB">
        <w:t xml:space="preserve"> prompted </w:t>
      </w:r>
      <w:r w:rsidR="00260F1A" w:rsidRPr="004560CB">
        <w:t>by Fisher</w:t>
      </w:r>
      <w:r w:rsidR="00BE6FDD" w:rsidRPr="004560CB">
        <w:t>’s</w:t>
      </w:r>
      <w:r w:rsidR="00260F1A" w:rsidRPr="004560CB">
        <w:t xml:space="preserve"> </w:t>
      </w:r>
      <w:r w:rsidR="00260F1A" w:rsidRPr="004560CB">
        <w:fldChar w:fldCharType="begin"/>
      </w:r>
      <w:r w:rsidR="00D2477B" w:rsidRPr="004560CB">
        <w:instrText xml:space="preserve"> ADDIN ZOTERO_ITEM CSL_CITATION {"citationID":"LyMs5NnC","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260F1A" w:rsidRPr="004560CB">
        <w:fldChar w:fldCharType="separate"/>
      </w:r>
      <w:r w:rsidR="00D2477B" w:rsidRPr="004560CB">
        <w:rPr>
          <w:noProof/>
        </w:rPr>
        <w:t>(Andrienko et al., 2020)</w:t>
      </w:r>
      <w:r w:rsidR="00260F1A" w:rsidRPr="004560CB">
        <w:fldChar w:fldCharType="end"/>
      </w:r>
      <w:r w:rsidR="00BE6FDD" w:rsidRPr="004560CB">
        <w:t xml:space="preserve"> thoughts on the future of data visualisation. Namely, </w:t>
      </w:r>
      <w:r w:rsidR="003C4556" w:rsidRPr="004560CB">
        <w:t>to reinvigorate and find new ways of visualisation</w:t>
      </w:r>
      <w:r w:rsidR="00E35436" w:rsidRPr="004560CB">
        <w:t>,</w:t>
      </w:r>
      <w:r w:rsidR="003C4556" w:rsidRPr="004560CB">
        <w:t xml:space="preserve"> there should be designs that follow a user-centric ideology and aim to be as focused as possible. </w:t>
      </w:r>
      <w:r w:rsidR="00E35436" w:rsidRPr="004560CB">
        <w:t xml:space="preserve">We can </w:t>
      </w:r>
      <w:r w:rsidR="00FD7FA0" w:rsidRPr="004560CB">
        <w:t>conclude</w:t>
      </w:r>
      <w:r w:rsidR="00E35436" w:rsidRPr="004560CB">
        <w:t xml:space="preserve"> and take learnings into other projects by solving specific user issues</w:t>
      </w:r>
      <w:r w:rsidR="003C4556" w:rsidRPr="004560CB">
        <w:t>.</w:t>
      </w:r>
      <w:r w:rsidR="00622C1F" w:rsidRPr="004560CB">
        <w:t xml:space="preserve"> I found this perspective </w:t>
      </w:r>
      <w:r w:rsidR="005613A0" w:rsidRPr="004560CB">
        <w:t>interesting,</w:t>
      </w:r>
      <w:r w:rsidR="00622C1F" w:rsidRPr="004560CB">
        <w:t xml:space="preserve"> and </w:t>
      </w:r>
      <w:r w:rsidR="00A97C35" w:rsidRPr="004560CB">
        <w:t>it begs the question</w:t>
      </w:r>
      <w:r w:rsidR="00195E19" w:rsidRPr="004560CB">
        <w:t>,</w:t>
      </w:r>
      <w:r w:rsidR="00A97C35" w:rsidRPr="004560CB">
        <w:t xml:space="preserve"> </w:t>
      </w:r>
      <w:r w:rsidR="00195E19" w:rsidRPr="004560CB">
        <w:rPr>
          <w:i/>
          <w:iCs/>
        </w:rPr>
        <w:t>i</w:t>
      </w:r>
      <w:r w:rsidR="00A97C35" w:rsidRPr="004560CB">
        <w:rPr>
          <w:i/>
          <w:iCs/>
        </w:rPr>
        <w:t>f you design for everyone, are you</w:t>
      </w:r>
      <w:r w:rsidR="00067380" w:rsidRPr="004560CB">
        <w:rPr>
          <w:i/>
          <w:iCs/>
        </w:rPr>
        <w:t xml:space="preserve"> </w:t>
      </w:r>
      <w:r w:rsidR="00A97C35" w:rsidRPr="004560CB">
        <w:rPr>
          <w:i/>
          <w:iCs/>
        </w:rPr>
        <w:t>even designing for anyone</w:t>
      </w:r>
      <w:r w:rsidR="00A97C35" w:rsidRPr="004560CB">
        <w:t>?</w:t>
      </w:r>
    </w:p>
    <w:p w14:paraId="242C592D" w14:textId="152EA80C" w:rsidR="00741D29" w:rsidRPr="004560CB" w:rsidRDefault="00DD77A1" w:rsidP="00741D29">
      <w:r w:rsidRPr="004560CB">
        <w:t xml:space="preserve">All users tested the </w:t>
      </w:r>
      <w:r w:rsidR="006A585C" w:rsidRPr="004560CB">
        <w:t>prototype</w:t>
      </w:r>
      <w:r w:rsidRPr="004560CB">
        <w:t xml:space="preserve"> only once (disregarding the</w:t>
      </w:r>
      <w:r w:rsidR="001943EA">
        <w:t xml:space="preserve"> project’s</w:t>
      </w:r>
      <w:r w:rsidRPr="004560CB">
        <w:t xml:space="preserve"> supervisor</w:t>
      </w:r>
      <w:r w:rsidR="00E35436" w:rsidRPr="004560CB">
        <w:t>,</w:t>
      </w:r>
      <w:r w:rsidR="00592DC6" w:rsidRPr="004560CB">
        <w:t xml:space="preserve"> who was briefed often</w:t>
      </w:r>
      <w:r w:rsidRPr="004560CB">
        <w:t>)</w:t>
      </w:r>
      <w:r w:rsidR="00E35436" w:rsidRPr="004560CB">
        <w:t xml:space="preserve"> and </w:t>
      </w:r>
      <w:r w:rsidR="006A585C" w:rsidRPr="004560CB">
        <w:t>tested different iterations.</w:t>
      </w:r>
      <w:r w:rsidR="00FD629A" w:rsidRPr="004560CB">
        <w:t xml:space="preserve"> Doing so provided some benefits but is not without fault.</w:t>
      </w:r>
      <w:r w:rsidR="00105016" w:rsidRPr="004560CB">
        <w:t xml:space="preserve"> On the positive side, moving to a new tester between iterations allowed for fresh perspectives each time.</w:t>
      </w:r>
      <w:r w:rsidR="001B5CC4" w:rsidRPr="004560CB">
        <w:t xml:space="preserve"> </w:t>
      </w:r>
      <w:r w:rsidR="003F4DFF">
        <w:t>In addition, since</w:t>
      </w:r>
      <w:r w:rsidR="001B5CC4" w:rsidRPr="004560CB">
        <w:t xml:space="preserve"> it was the </w:t>
      </w:r>
      <w:r w:rsidR="00E35436" w:rsidRPr="004560CB">
        <w:t>testers’</w:t>
      </w:r>
      <w:r w:rsidR="001B5CC4" w:rsidRPr="004560CB">
        <w:t xml:space="preserve"> first time </w:t>
      </w:r>
      <w:r w:rsidR="007361C2" w:rsidRPr="004560CB">
        <w:t>experiencing the prototype,</w:t>
      </w:r>
      <w:r w:rsidR="001B5CC4" w:rsidRPr="004560CB">
        <w:t xml:space="preserve"> they picked up on issues not caught in earlier iterations and provided further feedback regarding future implementations.</w:t>
      </w:r>
      <w:r w:rsidR="004D1A28" w:rsidRPr="004560CB">
        <w:t xml:space="preserve"> However, </w:t>
      </w:r>
      <w:r w:rsidR="00583B7D" w:rsidRPr="004560CB">
        <w:t xml:space="preserve">testing the prototypes with users at least </w:t>
      </w:r>
      <w:r w:rsidR="00E35436" w:rsidRPr="004560CB">
        <w:t xml:space="preserve">once more </w:t>
      </w:r>
      <w:r w:rsidR="00583B7D" w:rsidRPr="004560CB">
        <w:t xml:space="preserve">would have allowed for a greater re-connection with the </w:t>
      </w:r>
      <w:r w:rsidR="00E35436" w:rsidRPr="004560CB">
        <w:t>users'</w:t>
      </w:r>
      <w:r w:rsidR="00583B7D" w:rsidRPr="004560CB">
        <w:t xml:space="preserve"> previous feedback </w:t>
      </w:r>
      <w:r w:rsidR="00CD0C19" w:rsidRPr="004560CB">
        <w:t>in newer iterations.</w:t>
      </w:r>
      <w:r w:rsidR="002756A3" w:rsidRPr="004560CB">
        <w:t xml:space="preserve"> This could have led to users building upon their feedback to develop some ideas and interactions further</w:t>
      </w:r>
      <w:r w:rsidR="00E35436" w:rsidRPr="004560CB">
        <w:t xml:space="preserve"> and</w:t>
      </w:r>
      <w:r w:rsidR="00D77EAD" w:rsidRPr="004560CB">
        <w:t xml:space="preserve"> </w:t>
      </w:r>
      <w:r w:rsidR="00680154" w:rsidRPr="004560CB">
        <w:t>allow</w:t>
      </w:r>
      <w:r w:rsidR="00D77EAD" w:rsidRPr="004560CB">
        <w:t xml:space="preserve"> the users to see the </w:t>
      </w:r>
      <w:r w:rsidR="00E35436" w:rsidRPr="004560CB">
        <w:t>progression</w:t>
      </w:r>
      <w:r w:rsidR="00D77EAD" w:rsidRPr="004560CB">
        <w:t xml:space="preserve"> of the design</w:t>
      </w:r>
      <w:r w:rsidR="00591D81" w:rsidRPr="004560CB">
        <w:t>.</w:t>
      </w:r>
      <w:r w:rsidR="00742216">
        <w:t xml:space="preserve"> This was not practical</w:t>
      </w:r>
      <w:r w:rsidR="00C548F7">
        <w:t xml:space="preserve"> to do</w:t>
      </w:r>
      <w:r w:rsidR="00742216">
        <w:t xml:space="preserve"> due to both time-</w:t>
      </w:r>
      <w:r w:rsidR="00AE0FEC">
        <w:t>,</w:t>
      </w:r>
      <w:r w:rsidR="00742216">
        <w:t xml:space="preserve"> and stakeholder restraints</w:t>
      </w:r>
      <w:r w:rsidR="00A45041">
        <w:t xml:space="preserve"> (see </w:t>
      </w:r>
      <w:r w:rsidR="00A45041" w:rsidRPr="00A45041">
        <w:rPr>
          <w:i/>
          <w:iCs/>
        </w:rPr>
        <w:fldChar w:fldCharType="begin"/>
      </w:r>
      <w:r w:rsidR="00A45041" w:rsidRPr="00A45041">
        <w:rPr>
          <w:i/>
          <w:iCs/>
        </w:rPr>
        <w:instrText xml:space="preserve"> REF _Ref135070265 \w \h </w:instrText>
      </w:r>
      <w:r w:rsidR="00A45041">
        <w:rPr>
          <w:i/>
          <w:iCs/>
        </w:rPr>
        <w:instrText xml:space="preserve"> \* MERGEFORMAT </w:instrText>
      </w:r>
      <w:r w:rsidR="00A45041" w:rsidRPr="00A45041">
        <w:rPr>
          <w:i/>
          <w:iCs/>
        </w:rPr>
      </w:r>
      <w:r w:rsidR="00A45041" w:rsidRPr="00A45041">
        <w:rPr>
          <w:i/>
          <w:iCs/>
        </w:rPr>
        <w:fldChar w:fldCharType="separate"/>
      </w:r>
      <w:r w:rsidR="00355591">
        <w:rPr>
          <w:i/>
          <w:iCs/>
        </w:rPr>
        <w:t>8.4.2</w:t>
      </w:r>
      <w:r w:rsidR="00A45041" w:rsidRPr="00A45041">
        <w:rPr>
          <w:i/>
          <w:iCs/>
        </w:rPr>
        <w:fldChar w:fldCharType="end"/>
      </w:r>
      <w:r w:rsidR="00A45041" w:rsidRPr="00A45041">
        <w:rPr>
          <w:i/>
          <w:iCs/>
        </w:rPr>
        <w:t xml:space="preserve"> </w:t>
      </w:r>
      <w:r w:rsidR="00A45041" w:rsidRPr="00A45041">
        <w:rPr>
          <w:i/>
          <w:iCs/>
        </w:rPr>
        <w:fldChar w:fldCharType="begin"/>
      </w:r>
      <w:r w:rsidR="00A45041" w:rsidRPr="00A45041">
        <w:rPr>
          <w:i/>
          <w:iCs/>
        </w:rPr>
        <w:instrText xml:space="preserve"> REF _Ref135070268 \h </w:instrText>
      </w:r>
      <w:r w:rsidR="00A45041">
        <w:rPr>
          <w:i/>
          <w:iCs/>
        </w:rPr>
        <w:instrText xml:space="preserve"> \* MERGEFORMAT </w:instrText>
      </w:r>
      <w:r w:rsidR="00A45041" w:rsidRPr="00A45041">
        <w:rPr>
          <w:i/>
          <w:iCs/>
        </w:rPr>
      </w:r>
      <w:r w:rsidR="00A45041" w:rsidRPr="00A45041">
        <w:rPr>
          <w:i/>
          <w:iCs/>
        </w:rPr>
        <w:fldChar w:fldCharType="separate"/>
      </w:r>
      <w:r w:rsidR="00355591" w:rsidRPr="00355591">
        <w:rPr>
          <w:i/>
          <w:iCs/>
        </w:rPr>
        <w:t>Access to users</w:t>
      </w:r>
      <w:r w:rsidR="00A45041" w:rsidRPr="00A45041">
        <w:rPr>
          <w:i/>
          <w:iCs/>
        </w:rPr>
        <w:fldChar w:fldCharType="end"/>
      </w:r>
      <w:r w:rsidR="00A45041">
        <w:t>)</w:t>
      </w:r>
      <w:r w:rsidR="00DC0DF1">
        <w:t>.</w:t>
      </w:r>
    </w:p>
    <w:p w14:paraId="697A0A35" w14:textId="69A36B0C" w:rsidR="007D472A" w:rsidRDefault="00B92272" w:rsidP="007D472A">
      <w:pPr>
        <w:pStyle w:val="Heading2"/>
        <w:rPr>
          <w:lang w:val="en-GB"/>
        </w:rPr>
      </w:pPr>
      <w:bookmarkStart w:id="95" w:name="_Toc135132584"/>
      <w:r w:rsidRPr="004560CB">
        <w:rPr>
          <w:lang w:val="en-GB"/>
        </w:rPr>
        <w:t>Stakeholder</w:t>
      </w:r>
      <w:bookmarkEnd w:id="95"/>
    </w:p>
    <w:p w14:paraId="19C17B95" w14:textId="1A9943D9" w:rsidR="00E90DA7" w:rsidRPr="004560CB" w:rsidRDefault="003C3221" w:rsidP="00E90DA7">
      <w:r>
        <w:t xml:space="preserve">As has been mentioned previously, this thesis was written in collaboration with an </w:t>
      </w:r>
      <w:r w:rsidR="002869D9">
        <w:t>external</w:t>
      </w:r>
      <w:r>
        <w:t xml:space="preserve"> stakeholder, Inter IKEA Älmhult. </w:t>
      </w:r>
      <w:r w:rsidR="00BA12D8">
        <w:t>D</w:t>
      </w:r>
      <w:r w:rsidR="002869D9">
        <w:t>ealing with an external stakeholder</w:t>
      </w:r>
      <w:r w:rsidR="00E04D00">
        <w:t xml:space="preserve"> requires some extra thought</w:t>
      </w:r>
      <w:r w:rsidR="0075422E">
        <w:t xml:space="preserve"> and preparation</w:t>
      </w:r>
      <w:r w:rsidR="00F57166">
        <w:t xml:space="preserve"> and introduces other factors which must be taken into consideration when designing. In the following section some benefits and drawbacks will be discussed.</w:t>
      </w:r>
    </w:p>
    <w:p w14:paraId="0063B749" w14:textId="77777777" w:rsidR="009949B8" w:rsidRPr="004560CB" w:rsidRDefault="009949B8" w:rsidP="009949B8">
      <w:pPr>
        <w:pStyle w:val="Heading3"/>
      </w:pPr>
      <w:bookmarkStart w:id="96" w:name="_Toc135132585"/>
      <w:r w:rsidRPr="004560CB">
        <w:t xml:space="preserve">Prototype data </w:t>
      </w:r>
      <w:proofErr w:type="gramStart"/>
      <w:r w:rsidRPr="004560CB">
        <w:t>faked</w:t>
      </w:r>
      <w:bookmarkEnd w:id="96"/>
      <w:proofErr w:type="gramEnd"/>
    </w:p>
    <w:p w14:paraId="6ADF263B" w14:textId="00D00178" w:rsidR="00464FE2" w:rsidRPr="004560CB" w:rsidRDefault="00464FE2" w:rsidP="00464FE2">
      <w:r w:rsidRPr="004560CB">
        <w:t xml:space="preserve">Due to organisational secrecy, the data used in the prototypes is </w:t>
      </w:r>
      <w:r w:rsidR="004565BE" w:rsidRPr="004560CB">
        <w:t>entirely</w:t>
      </w:r>
      <w:r w:rsidR="004565BE">
        <w:t xml:space="preserve"> </w:t>
      </w:r>
      <w:r w:rsidR="004565BE" w:rsidRPr="004560CB">
        <w:t>fabricated</w:t>
      </w:r>
      <w:r w:rsidRPr="004560CB">
        <w:t xml:space="preserve">. </w:t>
      </w:r>
      <w:r w:rsidR="003F4DFF">
        <w:t>However, testing</w:t>
      </w:r>
      <w:r w:rsidRPr="004560CB">
        <w:t xml:space="preserve"> with internal users</w:t>
      </w:r>
      <w:r w:rsidR="003F4DFF">
        <w:t xml:space="preserve"> allowed me</w:t>
      </w:r>
      <w:r w:rsidRPr="004560CB">
        <w:t xml:space="preserve"> to use actual data. </w:t>
      </w:r>
      <w:r w:rsidR="002D2EFB">
        <w:t>P</w:t>
      </w:r>
      <w:r w:rsidRPr="004560CB">
        <w:t>rototype testing was conducted through a publicly accessible website</w:t>
      </w:r>
      <w:r w:rsidR="003F4DFF">
        <w:t>. Therefore</w:t>
      </w:r>
      <w:r w:rsidR="00753B6B">
        <w:t>,</w:t>
      </w:r>
      <w:r w:rsidRPr="004560CB">
        <w:t xml:space="preserve"> data had to be sanitised to resemble the original data set rather than represent it. To counteract possible user input regarding this, the data was formatted in a way that seemed like real solutions at a cursory glance. This was done by imitating the naming schema commonly used in IKEA products, </w:t>
      </w:r>
      <w:r w:rsidR="003331F7">
        <w:t>which typically are</w:t>
      </w:r>
      <w:r w:rsidRPr="004560CB">
        <w:t xml:space="preserve"> a capitalised Swedish word, often a location or noun, for example: “MÖCKELN”, “INSEXNYCKEL”, or “AGUNNARYD”.</w:t>
      </w:r>
    </w:p>
    <w:p w14:paraId="30BA418D" w14:textId="14C5EEDE" w:rsidR="00464FE2" w:rsidRPr="004560CB" w:rsidRDefault="00464FE2" w:rsidP="00464FE2">
      <w:r w:rsidRPr="004560CB">
        <w:t xml:space="preserve">This approach worked well with the UX Designer users, who are accustomed to this type of concession. However, when presenting the proof of concept for users in more managerial/non-UX positions, this method proved more challenging to demonstrate as feedback often circled back to the need for real </w:t>
      </w:r>
      <w:r w:rsidRPr="004560CB">
        <w:lastRenderedPageBreak/>
        <w:t>data. Thankfully, an earlier iteration had real data implemented and could be shown, which gave these users a more tangible experience.</w:t>
      </w:r>
    </w:p>
    <w:p w14:paraId="4BAF5B62" w14:textId="40146932" w:rsidR="00B83D7C" w:rsidRPr="004560CB" w:rsidRDefault="00464FE2" w:rsidP="00464FE2">
      <w:r w:rsidRPr="004560CB">
        <w:t xml:space="preserve">This experience, however, further demonstrates the value of getting to know and understand your stakeholders. You can never make assumptions about how the user will react. A deeper understanding and knowledge of how the user’s intent and expectations can avoid situations like the one explained above and </w:t>
      </w:r>
      <w:r w:rsidR="00B53EB0">
        <w:t>make the process</w:t>
      </w:r>
      <w:r w:rsidRPr="004560CB">
        <w:t xml:space="preserve"> more efficient</w:t>
      </w:r>
      <w:r w:rsidR="00B31E62" w:rsidRPr="004560CB">
        <w:t>.</w:t>
      </w:r>
    </w:p>
    <w:p w14:paraId="653565A9" w14:textId="465BCEC6" w:rsidR="00E516A4" w:rsidRPr="004560CB" w:rsidRDefault="00E516A4" w:rsidP="00E516A4">
      <w:pPr>
        <w:pStyle w:val="Heading3"/>
      </w:pPr>
      <w:bookmarkStart w:id="97" w:name="_Ref135070265"/>
      <w:bookmarkStart w:id="98" w:name="_Ref135070268"/>
      <w:bookmarkStart w:id="99" w:name="_Toc135132586"/>
      <w:r w:rsidRPr="004560CB">
        <w:t>Access to users</w:t>
      </w:r>
      <w:bookmarkEnd w:id="97"/>
      <w:bookmarkEnd w:id="98"/>
      <w:bookmarkEnd w:id="99"/>
    </w:p>
    <w:p w14:paraId="0608111B" w14:textId="5A0A5E6B" w:rsidR="005E652F" w:rsidRPr="004560CB" w:rsidRDefault="00A661C3" w:rsidP="005E652F">
      <w:r w:rsidRPr="004560CB">
        <w:t>A benefit of working with a company</w:t>
      </w:r>
      <w:r w:rsidR="00DD4B9E" w:rsidRPr="004560CB">
        <w:t xml:space="preserve"> </w:t>
      </w:r>
      <w:r w:rsidRPr="004560CB">
        <w:t>is that the</w:t>
      </w:r>
      <w:r w:rsidR="00DD4B9E" w:rsidRPr="004560CB">
        <w:t xml:space="preserve"> end</w:t>
      </w:r>
      <w:r w:rsidRPr="004560CB">
        <w:t xml:space="preserve"> user group is predefined </w:t>
      </w:r>
      <w:r w:rsidR="003F4DFF">
        <w:t>initially</w:t>
      </w:r>
      <w:r w:rsidRPr="004560CB">
        <w:t xml:space="preserve">. </w:t>
      </w:r>
      <w:r w:rsidR="0073630F" w:rsidRPr="004560CB">
        <w:t xml:space="preserve">Similarly, </w:t>
      </w:r>
      <w:r w:rsidR="00A24EEF" w:rsidRPr="004560CB">
        <w:t xml:space="preserve">the </w:t>
      </w:r>
      <w:r w:rsidR="0073630F" w:rsidRPr="004560CB">
        <w:t xml:space="preserve">user needs and scope </w:t>
      </w:r>
      <w:r w:rsidR="000A57F1" w:rsidRPr="004560CB">
        <w:t>were</w:t>
      </w:r>
      <w:r w:rsidR="0073630F" w:rsidRPr="004560CB">
        <w:t xml:space="preserve"> easy to determine</w:t>
      </w:r>
      <w:r w:rsidR="000A57F1" w:rsidRPr="004560CB">
        <w:t>,</w:t>
      </w:r>
      <w:r w:rsidR="0073630F" w:rsidRPr="004560CB">
        <w:t xml:space="preserve"> </w:t>
      </w:r>
      <w:r w:rsidR="00A24EEF" w:rsidRPr="004560CB">
        <w:t>given the problem statement issued by the company.</w:t>
      </w:r>
      <w:r w:rsidR="00E67384" w:rsidRPr="004560CB">
        <w:t xml:space="preserve"> </w:t>
      </w:r>
      <w:r w:rsidR="00396F70">
        <w:t>These</w:t>
      </w:r>
      <w:r w:rsidR="00E67384" w:rsidRPr="004560CB">
        <w:t xml:space="preserve"> benefits that come with companies offload the work of finding and contacting users </w:t>
      </w:r>
      <w:r w:rsidR="009D0865" w:rsidRPr="004560CB">
        <w:t>at the cost of flexibility.</w:t>
      </w:r>
    </w:p>
    <w:p w14:paraId="7DF1AEAB" w14:textId="2A4EE94D" w:rsidR="001E6EB2" w:rsidRPr="004560CB" w:rsidRDefault="001E6EB2" w:rsidP="005E652F">
      <w:r w:rsidRPr="004560CB">
        <w:t xml:space="preserve">However, working with a company introduces other factors </w:t>
      </w:r>
      <w:r w:rsidR="00B948BC" w:rsidRPr="004560CB">
        <w:t xml:space="preserve">that </w:t>
      </w:r>
      <w:r w:rsidR="00A54595" w:rsidRPr="004560CB">
        <w:t>need</w:t>
      </w:r>
      <w:r w:rsidR="00B948BC" w:rsidRPr="004560CB">
        <w:t xml:space="preserve"> to be </w:t>
      </w:r>
      <w:r w:rsidR="00557D8E" w:rsidRPr="004560CB">
        <w:t>considered</w:t>
      </w:r>
      <w:r w:rsidR="00B948BC" w:rsidRPr="004560CB">
        <w:t>.</w:t>
      </w:r>
      <w:r w:rsidR="00B03E6D" w:rsidRPr="004560CB">
        <w:t xml:space="preserve"> A</w:t>
      </w:r>
      <w:r w:rsidR="001732EB" w:rsidRPr="004560CB">
        <w:t>s an external observer</w:t>
      </w:r>
      <w:r w:rsidR="0006610F" w:rsidRPr="004560CB">
        <w:t>,</w:t>
      </w:r>
      <w:r w:rsidR="001732EB" w:rsidRPr="004560CB">
        <w:t xml:space="preserve"> you </w:t>
      </w:r>
      <w:r w:rsidR="00526E77" w:rsidRPr="004560CB">
        <w:t>must</w:t>
      </w:r>
      <w:r w:rsidR="001732EB" w:rsidRPr="004560CB">
        <w:t xml:space="preserve"> be adaptable</w:t>
      </w:r>
      <w:r w:rsidR="0007453D" w:rsidRPr="004560CB">
        <w:t xml:space="preserve"> to</w:t>
      </w:r>
      <w:r w:rsidR="001732EB" w:rsidRPr="004560CB">
        <w:t xml:space="preserve"> and </w:t>
      </w:r>
      <w:r w:rsidR="0007453D" w:rsidRPr="004560CB">
        <w:t>aware</w:t>
      </w:r>
      <w:r w:rsidR="001732EB" w:rsidRPr="004560CB">
        <w:t xml:space="preserve"> of the culture you are researching, </w:t>
      </w:r>
      <w:r w:rsidR="00E226D9">
        <w:t>as in</w:t>
      </w:r>
      <w:r w:rsidR="001732EB" w:rsidRPr="004560CB">
        <w:t xml:space="preserve"> ethnographic research.</w:t>
      </w:r>
      <w:r w:rsidR="00A12518" w:rsidRPr="004560CB">
        <w:t xml:space="preserve"> Every culture (in this case</w:t>
      </w:r>
      <w:r w:rsidR="0006610F" w:rsidRPr="004560CB">
        <w:t>,</w:t>
      </w:r>
      <w:r w:rsidR="00A12518" w:rsidRPr="004560CB">
        <w:t xml:space="preserve"> a company) has </w:t>
      </w:r>
      <w:r w:rsidR="003F4DFF">
        <w:t>specific</w:t>
      </w:r>
      <w:r w:rsidR="00A12518" w:rsidRPr="004560CB">
        <w:t xml:space="preserve"> social structures and </w:t>
      </w:r>
      <w:r w:rsidR="0006610F" w:rsidRPr="004560CB">
        <w:t>interaction methods</w:t>
      </w:r>
      <w:r w:rsidR="00A12518" w:rsidRPr="004560CB">
        <w:t xml:space="preserve">. </w:t>
      </w:r>
      <w:r w:rsidR="0006610F" w:rsidRPr="004560CB">
        <w:t xml:space="preserve">Meeting users through their expected methods makes </w:t>
      </w:r>
      <w:r w:rsidR="00A54595" w:rsidRPr="004560CB">
        <w:t>facilitating connection easier</w:t>
      </w:r>
      <w:r w:rsidR="00050976">
        <w:t>, easing</w:t>
      </w:r>
      <w:r w:rsidR="00571040" w:rsidRPr="004560CB">
        <w:t xml:space="preserve"> the research process.</w:t>
      </w:r>
      <w:r w:rsidR="006A7CBA" w:rsidRPr="004560CB">
        <w:t xml:space="preserve"> At IKEA</w:t>
      </w:r>
      <w:r w:rsidR="0006610F" w:rsidRPr="004560CB">
        <w:t>,</w:t>
      </w:r>
      <w:r w:rsidR="006A7CBA" w:rsidRPr="004560CB">
        <w:t xml:space="preserve"> this entailed learning and using their preferred methods of communication, namely Microsoft Teams, </w:t>
      </w:r>
      <w:r w:rsidR="001C76ED" w:rsidRPr="004560CB">
        <w:t>e</w:t>
      </w:r>
      <w:r w:rsidR="006A7CBA" w:rsidRPr="004560CB">
        <w:t>-mail, and</w:t>
      </w:r>
      <w:r w:rsidR="0006610F" w:rsidRPr="004560CB">
        <w:t>,</w:t>
      </w:r>
      <w:r w:rsidR="006A7CBA" w:rsidRPr="004560CB">
        <w:t xml:space="preserve"> most importantly</w:t>
      </w:r>
      <w:r w:rsidR="0006610F" w:rsidRPr="004560CB">
        <w:t>,</w:t>
      </w:r>
      <w:r w:rsidR="006A7CBA" w:rsidRPr="004560CB">
        <w:t xml:space="preserve"> meeting in person</w:t>
      </w:r>
      <w:r w:rsidR="001C76ED" w:rsidRPr="004560CB">
        <w:t xml:space="preserve"> at the </w:t>
      </w:r>
      <w:r w:rsidR="003300D2">
        <w:t>company</w:t>
      </w:r>
      <w:r w:rsidR="0017481E">
        <w:t>’</w:t>
      </w:r>
      <w:r w:rsidR="003300D2">
        <w:t>s headquarters in</w:t>
      </w:r>
      <w:r w:rsidR="001C76ED" w:rsidRPr="004560CB">
        <w:t xml:space="preserve"> Älmhult</w:t>
      </w:r>
      <w:r w:rsidR="00730003">
        <w:t>, Sweden</w:t>
      </w:r>
      <w:r w:rsidR="006A7CBA" w:rsidRPr="004560CB">
        <w:t>.</w:t>
      </w:r>
    </w:p>
    <w:p w14:paraId="6017D158" w14:textId="5861E143" w:rsidR="007A5AD0" w:rsidRDefault="00891415" w:rsidP="005E652F">
      <w:r>
        <w:t>A</w:t>
      </w:r>
      <w:r w:rsidR="00BC21BC" w:rsidRPr="004560CB">
        <w:t xml:space="preserve">dapting to their preferred interaction methods </w:t>
      </w:r>
      <w:r w:rsidR="00066168" w:rsidRPr="004560CB">
        <w:t xml:space="preserve">resulted in other issues </w:t>
      </w:r>
      <w:r w:rsidR="0075005A" w:rsidRPr="004560CB">
        <w:t>to consider</w:t>
      </w:r>
      <w:r w:rsidR="00066168" w:rsidRPr="004560CB">
        <w:t xml:space="preserve"> when planning</w:t>
      </w:r>
      <w:r w:rsidR="00BC21BC" w:rsidRPr="004560CB">
        <w:t>.</w:t>
      </w:r>
      <w:r w:rsidR="0050457A" w:rsidRPr="004560CB">
        <w:t xml:space="preserve"> Firstly, </w:t>
      </w:r>
      <w:r w:rsidR="002A3BFE" w:rsidRPr="004560CB">
        <w:t xml:space="preserve">gaining access to the digital systems </w:t>
      </w:r>
      <w:r w:rsidR="00FC666A" w:rsidRPr="004560CB">
        <w:t xml:space="preserve">required to communicate entailed a </w:t>
      </w:r>
      <w:r w:rsidR="0075005A" w:rsidRPr="004560CB">
        <w:t>three-week-long</w:t>
      </w:r>
      <w:r w:rsidR="00FC666A" w:rsidRPr="004560CB">
        <w:t xml:space="preserve"> </w:t>
      </w:r>
      <w:r w:rsidR="002F1E1A">
        <w:t>communication attempt</w:t>
      </w:r>
      <w:r w:rsidR="00FC666A" w:rsidRPr="004560CB">
        <w:t xml:space="preserve"> with IT Support. </w:t>
      </w:r>
      <w:r w:rsidR="00061D8F">
        <w:t>In the end</w:t>
      </w:r>
      <w:r w:rsidR="00651239">
        <w:t>,</w:t>
      </w:r>
      <w:r w:rsidR="00061D8F">
        <w:t xml:space="preserve"> this did not work out. </w:t>
      </w:r>
      <w:r w:rsidR="00C049DC">
        <w:t xml:space="preserve">Being an external consultant, I </w:t>
      </w:r>
      <w:r w:rsidR="0027691B">
        <w:t>needed</w:t>
      </w:r>
      <w:r w:rsidR="00C049DC">
        <w:t xml:space="preserve"> contact information </w:t>
      </w:r>
      <w:r w:rsidR="00B8442B">
        <w:t>for</w:t>
      </w:r>
      <w:r w:rsidR="00C049DC">
        <w:t xml:space="preserve"> relevant parties</w:t>
      </w:r>
      <w:r w:rsidR="00B8442B">
        <w:t>,</w:t>
      </w:r>
      <w:r w:rsidR="00C049DC">
        <w:t xml:space="preserve"> which took several e-mail conversations to find, aided by the supervisor.</w:t>
      </w:r>
      <w:r w:rsidR="00634977">
        <w:t xml:space="preserve"> When a phone number was obtained for the correct person at IT, they could not help </w:t>
      </w:r>
      <w:r w:rsidR="0027691B">
        <w:t xml:space="preserve">further as their systems would only allow adding a person already in the system and </w:t>
      </w:r>
      <w:r w:rsidR="003E7041">
        <w:t>referring</w:t>
      </w:r>
      <w:r w:rsidR="007A5B94">
        <w:t xml:space="preserve"> to earlier e-mail contacts</w:t>
      </w:r>
      <w:r w:rsidR="00634977">
        <w:t xml:space="preserve">. </w:t>
      </w:r>
      <w:r w:rsidR="004068AF">
        <w:t>This led to a back-and-forth between different parties who, for some reason</w:t>
      </w:r>
      <w:r w:rsidR="0027691B">
        <w:t>,</w:t>
      </w:r>
      <w:r w:rsidR="004068AF">
        <w:t xml:space="preserve"> could not help.</w:t>
      </w:r>
    </w:p>
    <w:p w14:paraId="23B7EE83" w14:textId="15AE6425" w:rsidR="00B03E6D" w:rsidRPr="004560CB" w:rsidRDefault="00FC666A" w:rsidP="005E652F">
      <w:r w:rsidRPr="004560CB">
        <w:t xml:space="preserve">To work </w:t>
      </w:r>
      <w:r w:rsidR="00F72F58">
        <w:t>around</w:t>
      </w:r>
      <w:r w:rsidRPr="004560CB">
        <w:t xml:space="preserve"> this </w:t>
      </w:r>
      <w:r w:rsidR="003B5D5B" w:rsidRPr="004560CB">
        <w:t>limitation,</w:t>
      </w:r>
      <w:r w:rsidRPr="004560CB">
        <w:t xml:space="preserve"> I </w:t>
      </w:r>
      <w:r w:rsidR="0075005A" w:rsidRPr="004560CB">
        <w:t>could</w:t>
      </w:r>
      <w:r w:rsidRPr="004560CB">
        <w:t xml:space="preserve"> book meetings </w:t>
      </w:r>
      <w:r w:rsidR="0075005A" w:rsidRPr="004560CB">
        <w:t>with</w:t>
      </w:r>
      <w:r w:rsidRPr="004560CB">
        <w:t xml:space="preserve"> the help of </w:t>
      </w:r>
      <w:r w:rsidR="00213AD2">
        <w:t>my</w:t>
      </w:r>
      <w:r w:rsidRPr="004560CB">
        <w:t xml:space="preserve"> supervisor and</w:t>
      </w:r>
      <w:r w:rsidR="00213AD2">
        <w:t xml:space="preserve"> the</w:t>
      </w:r>
      <w:r w:rsidRPr="004560CB">
        <w:t xml:space="preserve"> use</w:t>
      </w:r>
      <w:r w:rsidR="00213AD2">
        <w:t xml:space="preserve"> of</w:t>
      </w:r>
      <w:r w:rsidRPr="004560CB">
        <w:t xml:space="preserve"> my e-mail to contact users.</w:t>
      </w:r>
      <w:r w:rsidR="00646DBF" w:rsidRPr="004560CB">
        <w:t xml:space="preserve"> Similarly, access to solution documentation was included in the technical limitations</w:t>
      </w:r>
      <w:r w:rsidR="0075005A" w:rsidRPr="004560CB">
        <w:t>, prompting</w:t>
      </w:r>
      <w:r w:rsidR="00646DBF" w:rsidRPr="004560CB">
        <w:t xml:space="preserve"> the supervisor to assist with access to proper documentation.</w:t>
      </w:r>
      <w:r w:rsidR="003B5D5B" w:rsidRPr="004560CB">
        <w:t xml:space="preserve"> </w:t>
      </w:r>
      <w:r w:rsidR="00B510A7" w:rsidRPr="004560CB">
        <w:t xml:space="preserve">Secondly, </w:t>
      </w:r>
      <w:r w:rsidR="003B5D5B" w:rsidRPr="004560CB">
        <w:t>booking meetings with users required</w:t>
      </w:r>
      <w:r w:rsidR="00F36F74" w:rsidRPr="004560CB">
        <w:t xml:space="preserve"> at least two weeks of planning beforehand to secure multiple users on the same day</w:t>
      </w:r>
      <w:r w:rsidR="007A5AD0">
        <w:t>,</w:t>
      </w:r>
      <w:r w:rsidR="008F6EEA">
        <w:t xml:space="preserve"> as I was not working from the company’s headquarters</w:t>
      </w:r>
      <w:r w:rsidR="00F36F74" w:rsidRPr="004560CB">
        <w:t>.</w:t>
      </w:r>
      <w:r w:rsidR="003B5D5B" w:rsidRPr="004560CB">
        <w:t xml:space="preserve"> </w:t>
      </w:r>
      <w:r w:rsidR="005A7C89" w:rsidRPr="004560CB">
        <w:t xml:space="preserve">This is </w:t>
      </w:r>
      <w:r w:rsidR="008D1030" w:rsidRPr="004560CB">
        <w:t>fine</w:t>
      </w:r>
      <w:r w:rsidR="005A7C89" w:rsidRPr="004560CB">
        <w:t xml:space="preserve"> since I, as an outsider, am asking for their time</w:t>
      </w:r>
      <w:r w:rsidR="00A54595" w:rsidRPr="004560CB">
        <w:t xml:space="preserve"> at their place of work</w:t>
      </w:r>
      <w:r w:rsidR="008D1030" w:rsidRPr="004560CB">
        <w:t>,</w:t>
      </w:r>
      <w:r w:rsidR="005A7C89" w:rsidRPr="004560CB">
        <w:t xml:space="preserve"> but </w:t>
      </w:r>
      <w:r w:rsidR="008D1030" w:rsidRPr="004560CB">
        <w:t xml:space="preserve">it </w:t>
      </w:r>
      <w:r w:rsidR="005A7C89" w:rsidRPr="004560CB">
        <w:t>did require rigorous planning</w:t>
      </w:r>
      <w:r w:rsidR="00ED7C8A" w:rsidRPr="004560CB">
        <w:t>.</w:t>
      </w:r>
    </w:p>
    <w:p w14:paraId="0276AFDE" w14:textId="3CE66F1C" w:rsidR="00E516A4" w:rsidRPr="004560CB" w:rsidRDefault="006E4DB6" w:rsidP="00E516A4">
      <w:pPr>
        <w:pStyle w:val="Heading3"/>
      </w:pPr>
      <w:bookmarkStart w:id="100" w:name="_Toc135132587"/>
      <w:r w:rsidRPr="004560CB">
        <w:lastRenderedPageBreak/>
        <w:t>A balance</w:t>
      </w:r>
      <w:r w:rsidR="00E516A4" w:rsidRPr="004560CB">
        <w:t xml:space="preserve"> between stakeholder and thesis</w:t>
      </w:r>
      <w:bookmarkEnd w:id="100"/>
    </w:p>
    <w:p w14:paraId="7D5643F1" w14:textId="20DC3C31" w:rsidR="0080344A" w:rsidRPr="004560CB" w:rsidRDefault="00FA3CF7" w:rsidP="005E652F">
      <w:r w:rsidRPr="004560CB">
        <w:t xml:space="preserve">As discussed previously, working with a company has both benefits and drawbacks. </w:t>
      </w:r>
      <w:r w:rsidR="00AC16F1" w:rsidRPr="004560CB">
        <w:t xml:space="preserve">On a different level, </w:t>
      </w:r>
      <w:r w:rsidR="00AA6680">
        <w:t xml:space="preserve">a </w:t>
      </w:r>
      <w:r w:rsidR="0096759F">
        <w:t>delicate</w:t>
      </w:r>
      <w:r w:rsidR="00AA6680">
        <w:t xml:space="preserve"> balance</w:t>
      </w:r>
      <w:r w:rsidR="00AC16F1" w:rsidRPr="004560CB">
        <w:t xml:space="preserve"> need</w:t>
      </w:r>
      <w:r w:rsidR="00AD2C90" w:rsidRPr="004560CB">
        <w:t>s</w:t>
      </w:r>
      <w:r w:rsidR="00AC16F1" w:rsidRPr="004560CB">
        <w:t xml:space="preserve"> to be struck</w:t>
      </w:r>
      <w:r w:rsidR="009B572B" w:rsidRPr="004560CB">
        <w:t xml:space="preserve"> between stakeholders</w:t>
      </w:r>
      <w:r w:rsidR="00953EA9">
        <w:t>,</w:t>
      </w:r>
      <w:r w:rsidR="0080344A" w:rsidRPr="004560CB">
        <w:t xml:space="preserve"> meaning I need to take on different roles. </w:t>
      </w:r>
      <w:r w:rsidR="0096759F">
        <w:t xml:space="preserve">For example, </w:t>
      </w:r>
      <w:r w:rsidR="00CD0E11" w:rsidRPr="004560CB">
        <w:t>I am</w:t>
      </w:r>
      <w:r w:rsidR="00623FBF" w:rsidRPr="004560CB">
        <w:t>, in part,</w:t>
      </w:r>
      <w:r w:rsidR="00CD0E11" w:rsidRPr="004560CB">
        <w:t xml:space="preserve"> a designer researching a project for IKEA</w:t>
      </w:r>
      <w:r w:rsidR="00286B6D" w:rsidRPr="004560CB">
        <w:t xml:space="preserve">, </w:t>
      </w:r>
      <w:r w:rsidR="00CD0E11" w:rsidRPr="004560CB">
        <w:t xml:space="preserve">a </w:t>
      </w:r>
      <w:r w:rsidR="00EE2012" w:rsidRPr="004560CB">
        <w:t>bachelor's</w:t>
      </w:r>
      <w:r w:rsidR="00CD0E11" w:rsidRPr="004560CB">
        <w:t xml:space="preserve"> student </w:t>
      </w:r>
      <w:r w:rsidR="00A0067D" w:rsidRPr="004560CB">
        <w:t>at Malmö University</w:t>
      </w:r>
      <w:r w:rsidR="006B3E43" w:rsidRPr="004560CB">
        <w:t xml:space="preserve">, and </w:t>
      </w:r>
      <w:r w:rsidR="0096759F">
        <w:t>a</w:t>
      </w:r>
      <w:r w:rsidR="006B3E43" w:rsidRPr="004560CB">
        <w:t xml:space="preserve"> stakeholder </w:t>
      </w:r>
      <w:r w:rsidR="0096759F">
        <w:t>in</w:t>
      </w:r>
      <w:r w:rsidR="006B3E43" w:rsidRPr="004560CB">
        <w:t xml:space="preserve"> my interests and development</w:t>
      </w:r>
      <w:r w:rsidR="00A0067D" w:rsidRPr="004560CB">
        <w:t>.</w:t>
      </w:r>
      <w:r w:rsidR="00FC3822" w:rsidRPr="004560CB">
        <w:t xml:space="preserve"> All this means that collaborating with an outer stakeholder requires </w:t>
      </w:r>
      <w:r w:rsidR="00ED39F1" w:rsidRPr="004560CB">
        <w:t xml:space="preserve">balancing </w:t>
      </w:r>
      <w:r w:rsidR="00FC3822" w:rsidRPr="004560CB">
        <w:t>expectations</w:t>
      </w:r>
      <w:r w:rsidR="00EA5549">
        <w:t>.</w:t>
      </w:r>
    </w:p>
    <w:p w14:paraId="32866026" w14:textId="16D83510" w:rsidR="00FC3822" w:rsidRPr="004560CB" w:rsidRDefault="00592DF2" w:rsidP="005E652F">
      <w:r w:rsidRPr="004560CB">
        <w:t>Early in the process</w:t>
      </w:r>
      <w:r w:rsidR="00C250F7" w:rsidRPr="004560CB">
        <w:t>,</w:t>
      </w:r>
      <w:r w:rsidRPr="004560CB">
        <w:t xml:space="preserve"> I had discussions with the supervisor from IKEA about limitations and expectations from the university regarding thesis projects and </w:t>
      </w:r>
      <w:r w:rsidR="00085C9D" w:rsidRPr="004560CB">
        <w:t>related them to IKEA’s expectations.</w:t>
      </w:r>
      <w:r w:rsidR="00BC460B" w:rsidRPr="004560CB">
        <w:t xml:space="preserve"> We could then compromise together and define a scope that satisfied the needs of both </w:t>
      </w:r>
      <w:r w:rsidR="008A49F1" w:rsidRPr="004560CB">
        <w:t>parties</w:t>
      </w:r>
      <w:r w:rsidR="00BC460B" w:rsidRPr="004560CB">
        <w:t>.</w:t>
      </w:r>
      <w:r w:rsidR="00283622" w:rsidRPr="004560CB">
        <w:t xml:space="preserve"> Transparent communication and mutual respect</w:t>
      </w:r>
      <w:r w:rsidR="007F56C9" w:rsidRPr="004560CB">
        <w:t xml:space="preserve"> </w:t>
      </w:r>
      <w:r w:rsidR="000D3CEA" w:rsidRPr="004560CB">
        <w:t>were</w:t>
      </w:r>
      <w:r w:rsidR="007F56C9" w:rsidRPr="004560CB">
        <w:t xml:space="preserve"> </w:t>
      </w:r>
      <w:r w:rsidR="0096759F">
        <w:t>crucial for</w:t>
      </w:r>
      <w:r w:rsidR="007F56C9" w:rsidRPr="004560CB">
        <w:t xml:space="preserve"> successful cooperation.</w:t>
      </w:r>
    </w:p>
    <w:p w14:paraId="2C25F35E" w14:textId="583E8DEA" w:rsidR="00324B79" w:rsidRPr="004560CB" w:rsidRDefault="00324B79" w:rsidP="005E652F">
      <w:r w:rsidRPr="004560CB">
        <w:t xml:space="preserve">Engaging in a project like this as part of a thesis presents an interesting perspective on the role of an Interaction Designer. Namely, </w:t>
      </w:r>
      <w:r w:rsidR="00AE45D0" w:rsidRPr="004560CB">
        <w:rPr>
          <w:i/>
          <w:iCs/>
        </w:rPr>
        <w:t>how does it impact the designer and the stakeholder dynamic when the designer has an intrinsic stake in the project</w:t>
      </w:r>
      <w:r w:rsidR="00AE45D0" w:rsidRPr="004560CB">
        <w:t>?</w:t>
      </w:r>
      <w:r w:rsidR="008300A5" w:rsidRPr="004560CB">
        <w:t xml:space="preserve"> I am, in fact, not an unbiased third party</w:t>
      </w:r>
      <w:r w:rsidR="00EA2F34" w:rsidRPr="004560CB">
        <w:t xml:space="preserve"> with altruistic ambitions to improve IKEA</w:t>
      </w:r>
      <w:r w:rsidR="00C909FD" w:rsidRPr="004560CB">
        <w:t xml:space="preserve"> (even though that would be nice)</w:t>
      </w:r>
      <w:r w:rsidR="00ED6DD1" w:rsidRPr="004560CB">
        <w:t xml:space="preserve">. </w:t>
      </w:r>
      <w:r w:rsidR="0096759F">
        <w:t>Instead</w:t>
      </w:r>
      <w:r w:rsidR="00ED6DD1" w:rsidRPr="004560CB">
        <w:t>,</w:t>
      </w:r>
      <w:r w:rsidR="008300A5" w:rsidRPr="004560CB">
        <w:t xml:space="preserve"> </w:t>
      </w:r>
      <w:r w:rsidR="005B6708" w:rsidRPr="004560CB">
        <w:t>much</w:t>
      </w:r>
      <w:r w:rsidR="000E5FF9" w:rsidRPr="004560CB">
        <w:t xml:space="preserve"> of my interest lies in finishing the thesis and graduating.</w:t>
      </w:r>
      <w:r w:rsidR="007F09A9" w:rsidRPr="004560CB">
        <w:t xml:space="preserve"> </w:t>
      </w:r>
      <w:r w:rsidR="005C07D6" w:rsidRPr="004560CB">
        <w:t xml:space="preserve">This </w:t>
      </w:r>
      <w:r w:rsidR="001E2B38" w:rsidRPr="004560CB">
        <w:t>interest divide did not cause</w:t>
      </w:r>
      <w:r w:rsidR="005C07D6" w:rsidRPr="004560CB">
        <w:t xml:space="preserve"> significant friction between the stakeholders and me</w:t>
      </w:r>
      <w:r w:rsidR="00ED3DAD" w:rsidRPr="004560CB">
        <w:t>. However, it was</w:t>
      </w:r>
      <w:r w:rsidR="00772D54" w:rsidRPr="004560CB">
        <w:t xml:space="preserve"> </w:t>
      </w:r>
      <w:r w:rsidR="00521088" w:rsidRPr="004560CB">
        <w:t>ever-present</w:t>
      </w:r>
      <w:r w:rsidR="0007053C" w:rsidRPr="004560CB">
        <w:t xml:space="preserve"> when discussing a design hand-off</w:t>
      </w:r>
      <w:r w:rsidR="00772D54" w:rsidRPr="004560CB">
        <w:t xml:space="preserve"> </w:t>
      </w:r>
      <w:r w:rsidR="008F5ADC" w:rsidRPr="004560CB">
        <w:t xml:space="preserve">or other future </w:t>
      </w:r>
      <w:r w:rsidR="00ED3DAD" w:rsidRPr="004560CB">
        <w:t>prototype implementations</w:t>
      </w:r>
      <w:r w:rsidR="008F5ADC" w:rsidRPr="004560CB">
        <w:t xml:space="preserve"> outside the project scope</w:t>
      </w:r>
      <w:r w:rsidR="0035417A" w:rsidRPr="004560CB">
        <w:t xml:space="preserve">, some of which will be discussed in </w:t>
      </w:r>
      <w:r w:rsidR="0035417A" w:rsidRPr="004560CB">
        <w:fldChar w:fldCharType="begin"/>
      </w:r>
      <w:r w:rsidR="0035417A" w:rsidRPr="004560CB">
        <w:instrText xml:space="preserve"> REF _Ref134628043 \h </w:instrText>
      </w:r>
      <w:r w:rsidR="0035417A" w:rsidRPr="004560CB">
        <w:fldChar w:fldCharType="separate"/>
      </w:r>
      <w:r w:rsidR="00355591">
        <w:t>F</w:t>
      </w:r>
      <w:r w:rsidR="00355591" w:rsidRPr="004560CB">
        <w:t>uture work</w:t>
      </w:r>
      <w:r w:rsidR="0035417A" w:rsidRPr="004560CB">
        <w:fldChar w:fldCharType="end"/>
      </w:r>
      <w:r w:rsidR="008F5ADC" w:rsidRPr="004560CB">
        <w:t>.</w:t>
      </w:r>
    </w:p>
    <w:p w14:paraId="54AC91A2" w14:textId="7B3DCEAC" w:rsidR="0023508D" w:rsidRPr="004560CB" w:rsidRDefault="00664278" w:rsidP="00E516A4">
      <w:pPr>
        <w:pStyle w:val="Heading3"/>
      </w:pPr>
      <w:bookmarkStart w:id="101" w:name="_Toc135132588"/>
      <w:r>
        <w:t>User</w:t>
      </w:r>
      <w:r w:rsidR="00927C68">
        <w:t xml:space="preserve"> groups</w:t>
      </w:r>
      <w:bookmarkEnd w:id="101"/>
    </w:p>
    <w:p w14:paraId="7781107B" w14:textId="62EF1B3E" w:rsidR="00F82F6D" w:rsidRPr="004560CB" w:rsidRDefault="00F82F6D" w:rsidP="0023508D">
      <w:r w:rsidRPr="004560CB">
        <w:t xml:space="preserve">The primary user group on this project consists of UX Designers. User testing benefited from the users’ expertise in design. Discussing prototypes from their perspective as UX Designers, feedback included practical aspects such as visuals, interactions, user flow, and accessibility. </w:t>
      </w:r>
      <w:r w:rsidR="0096759F">
        <w:t>In addition, the</w:t>
      </w:r>
      <w:r w:rsidRPr="004560CB">
        <w:t xml:space="preserve"> users’ familiarity with design methodologies common to both UX and Interaction Design promoted an environment where, instead of the usual designer/user dynamic, the users and I could approach the prototypes as design equals. Although this project is not strictly intended to be about or aims to be about co-design, implementing co-design methodologies and principles in this way can yield results that would otherwise be missed if you held a more traditional view of the user/designer relationship.</w:t>
      </w:r>
    </w:p>
    <w:p w14:paraId="57032E17" w14:textId="538325E1" w:rsidR="00DB41A8" w:rsidRPr="004560CB" w:rsidRDefault="00730C73" w:rsidP="0023508D">
      <w:r w:rsidRPr="004560CB">
        <w:t>The primary users that conducted user tests were the UX Designers. However, some others</w:t>
      </w:r>
      <w:r w:rsidR="00166F77">
        <w:t xml:space="preserve"> were </w:t>
      </w:r>
      <w:r w:rsidR="00C879AF">
        <w:t>also included with</w:t>
      </w:r>
      <w:r w:rsidRPr="004560CB">
        <w:t xml:space="preserve"> varying stakes and expectations.</w:t>
      </w:r>
    </w:p>
    <w:p w14:paraId="7EEB8C5F" w14:textId="77777777" w:rsidR="00730C73" w:rsidRPr="004560CB" w:rsidRDefault="00730C73" w:rsidP="0023508D">
      <w:r w:rsidRPr="004560CB">
        <w:t xml:space="preserve">Firstly, the supervisor with a Lead UX position has approached the project and design from a different perspective than the other “regular” UX Designers. Understandably, since they have a role that requires more </w:t>
      </w:r>
      <w:r w:rsidRPr="004560CB">
        <w:lastRenderedPageBreak/>
        <w:t>responsibility, the mapping solution constitutes a complete birds-eye overview (compared to the comparatively zoomed-in perspective of the UX Designers).</w:t>
      </w:r>
    </w:p>
    <w:p w14:paraId="64D4394E" w14:textId="2848DD1E" w:rsidR="00C4026A" w:rsidRDefault="00730C73" w:rsidP="0023508D">
      <w:r w:rsidRPr="004560CB">
        <w:t>Secondly, the manager, “one step up” from the supervisor, is responsible for several tech and design teams. They provided a fresh perspective, not from a UX point of view but from a business perspective. Their input was seldom regarding interactions or specific user flows but instead on purpose and possibilities, which proved valuable when ideating. Similarly, another lead, “one step up” from the manager, was present at the final presentation and provided similar business perspectives</w:t>
      </w:r>
      <w:r w:rsidR="00A5283F" w:rsidRPr="004560CB">
        <w:t>.</w:t>
      </w:r>
    </w:p>
    <w:p w14:paraId="243CB0B0" w14:textId="77777777" w:rsidR="00C80112" w:rsidRPr="004560CB" w:rsidRDefault="00C80112" w:rsidP="00C80112">
      <w:pPr>
        <w:pStyle w:val="Heading2"/>
        <w:rPr>
          <w:lang w:val="en-GB"/>
        </w:rPr>
      </w:pPr>
      <w:bookmarkStart w:id="102" w:name="_Ref134646856"/>
      <w:bookmarkStart w:id="103" w:name="_Toc135132589"/>
      <w:r w:rsidRPr="004560CB">
        <w:rPr>
          <w:lang w:val="en-GB"/>
        </w:rPr>
        <w:t>Governance</w:t>
      </w:r>
      <w:bookmarkEnd w:id="102"/>
      <w:bookmarkEnd w:id="103"/>
    </w:p>
    <w:p w14:paraId="4753135F" w14:textId="4B957E3F" w:rsidR="00C80112" w:rsidRDefault="00C80112" w:rsidP="00C80112">
      <w:pPr>
        <w:rPr>
          <w:iCs/>
        </w:rPr>
      </w:pPr>
      <w:r>
        <w:t xml:space="preserve">Another aspect uncovered through the design process is the concept of </w:t>
      </w:r>
      <w:r>
        <w:rPr>
          <w:i/>
          <w:iCs/>
        </w:rPr>
        <w:t>governance</w:t>
      </w:r>
      <w:r>
        <w:t xml:space="preserve">. The PoC has provided a new perspective on a real issue that the stakeholder has, </w:t>
      </w:r>
      <w:r w:rsidR="005651BD">
        <w:t>namely</w:t>
      </w:r>
      <w:r>
        <w:t xml:space="preserve"> who </w:t>
      </w:r>
      <w:r>
        <w:rPr>
          <w:i/>
          <w:iCs/>
        </w:rPr>
        <w:t>owns</w:t>
      </w:r>
      <w:r>
        <w:rPr>
          <w:iCs/>
        </w:rPr>
        <w:t xml:space="preserve"> it and who is </w:t>
      </w:r>
      <w:r>
        <w:rPr>
          <w:i/>
        </w:rPr>
        <w:t>responsible</w:t>
      </w:r>
      <w:r>
        <w:rPr>
          <w:iCs/>
        </w:rPr>
        <w:t xml:space="preserve"> for developing it? As companies grow larger, so does their digital footprint, further worsening software governance. At a certain point, the company behaves more like a single organism where you cannot point out one individual solution as vital, </w:t>
      </w:r>
      <w:r w:rsidR="00B71F4C">
        <w:rPr>
          <w:iCs/>
        </w:rPr>
        <w:t>being</w:t>
      </w:r>
      <w:r>
        <w:rPr>
          <w:iCs/>
        </w:rPr>
        <w:t xml:space="preserve"> all solutions interconnected.</w:t>
      </w:r>
    </w:p>
    <w:p w14:paraId="591B0FA2" w14:textId="374A00ED" w:rsidR="00C80112" w:rsidRDefault="00C80112" w:rsidP="00C80112">
      <w:pPr>
        <w:rPr>
          <w:iCs/>
        </w:rPr>
      </w:pPr>
      <w:r>
        <w:rPr>
          <w:iCs/>
        </w:rPr>
        <w:t xml:space="preserve">The number of solutions present at IKEA has led to a situation where no one person can grasp the entire landscape. This presents itself as a </w:t>
      </w:r>
      <w:r w:rsidR="0096759F">
        <w:rPr>
          <w:iCs/>
        </w:rPr>
        <w:t>severe</w:t>
      </w:r>
      <w:r>
        <w:rPr>
          <w:iCs/>
        </w:rPr>
        <w:t xml:space="preserve"> governance issue, as previously discussed, which can, and has, led to wasted money and time. The UX Designers' work and the SDG (</w:t>
      </w:r>
      <w:r>
        <w:rPr>
          <w:i/>
        </w:rPr>
        <w:t>Software Development Governance</w:t>
      </w:r>
      <w:r>
        <w:rPr>
          <w:iCs/>
        </w:rPr>
        <w:t>) at IKEA are closely intertwined. The designers do not own the solutions but are integral to developing new and existing solutions. This creates an interesting symbiotic relationship between the two parties but leaves the governance unclear.</w:t>
      </w:r>
    </w:p>
    <w:p w14:paraId="7E3397CF" w14:textId="0DDC3D90" w:rsidR="00C80112" w:rsidRDefault="00955F74" w:rsidP="00C80112">
      <w:pPr>
        <w:rPr>
          <w:iCs/>
        </w:rPr>
      </w:pPr>
      <w:r>
        <w:rPr>
          <w:iCs/>
        </w:rPr>
        <w:t>W</w:t>
      </w:r>
      <w:r w:rsidR="00C80112">
        <w:rPr>
          <w:iCs/>
        </w:rPr>
        <w:t xml:space="preserve">hat happens when the project ends? There will be a hand-off of design documents and insights to relevant parties at the company, but my involvement will leave a vacuum in governance. If an interest in the concept persists, a </w:t>
      </w:r>
      <w:r w:rsidR="0096759F">
        <w:rPr>
          <w:iCs/>
        </w:rPr>
        <w:t>more considerable</w:t>
      </w:r>
      <w:r w:rsidR="00C80112">
        <w:rPr>
          <w:iCs/>
        </w:rPr>
        <w:t xml:space="preserve"> effort would be required by IKEA to greenlight a new development process and assign a new SDG. </w:t>
      </w:r>
    </w:p>
    <w:p w14:paraId="1C53D7DD" w14:textId="49DD648C" w:rsidR="00C80112" w:rsidRDefault="009F60F9" w:rsidP="00C80112">
      <w:pPr>
        <w:rPr>
          <w:iCs/>
        </w:rPr>
      </w:pPr>
      <w:r>
        <w:rPr>
          <w:iCs/>
        </w:rPr>
        <w:t xml:space="preserve">Another aspect that </w:t>
      </w:r>
      <w:r w:rsidR="00D0706E">
        <w:rPr>
          <w:iCs/>
        </w:rPr>
        <w:t>arises</w:t>
      </w:r>
      <w:r>
        <w:rPr>
          <w:iCs/>
        </w:rPr>
        <w:t xml:space="preserve"> as </w:t>
      </w:r>
      <w:r w:rsidR="00D0706E">
        <w:rPr>
          <w:iCs/>
        </w:rPr>
        <w:t>a</w:t>
      </w:r>
      <w:r w:rsidR="00CD38F8">
        <w:rPr>
          <w:iCs/>
        </w:rPr>
        <w:t>n</w:t>
      </w:r>
      <w:r w:rsidR="00D0706E">
        <w:rPr>
          <w:iCs/>
        </w:rPr>
        <w:t xml:space="preserve"> effect</w:t>
      </w:r>
      <w:r w:rsidR="00CD38F8">
        <w:rPr>
          <w:iCs/>
        </w:rPr>
        <w:t xml:space="preserve"> of governance</w:t>
      </w:r>
      <w:r w:rsidR="00D0706E">
        <w:rPr>
          <w:iCs/>
        </w:rPr>
        <w:t xml:space="preserve"> is</w:t>
      </w:r>
      <w:r>
        <w:rPr>
          <w:iCs/>
        </w:rPr>
        <w:t xml:space="preserve"> who </w:t>
      </w:r>
      <w:r w:rsidR="007F50DE">
        <w:rPr>
          <w:iCs/>
        </w:rPr>
        <w:t>remains</w:t>
      </w:r>
      <w:r>
        <w:rPr>
          <w:iCs/>
        </w:rPr>
        <w:t xml:space="preserve"> </w:t>
      </w:r>
      <w:r>
        <w:rPr>
          <w:i/>
        </w:rPr>
        <w:t>ac</w:t>
      </w:r>
      <w:r w:rsidR="002F6E83">
        <w:rPr>
          <w:i/>
        </w:rPr>
        <w:t>c</w:t>
      </w:r>
      <w:r>
        <w:rPr>
          <w:i/>
        </w:rPr>
        <w:t>ountable</w:t>
      </w:r>
      <w:r>
        <w:rPr>
          <w:iCs/>
        </w:rPr>
        <w:t xml:space="preserve"> for</w:t>
      </w:r>
      <w:r w:rsidR="007F50DE">
        <w:rPr>
          <w:iCs/>
        </w:rPr>
        <w:t xml:space="preserve"> a certain piece</w:t>
      </w:r>
      <w:r w:rsidR="0000236B">
        <w:rPr>
          <w:iCs/>
        </w:rPr>
        <w:t xml:space="preserve"> of</w:t>
      </w:r>
      <w:r>
        <w:rPr>
          <w:iCs/>
        </w:rPr>
        <w:t xml:space="preserve"> software</w:t>
      </w:r>
      <w:r w:rsidR="00D0706E">
        <w:rPr>
          <w:iCs/>
        </w:rPr>
        <w:t>.</w:t>
      </w:r>
      <w:r w:rsidR="002F6E83">
        <w:rPr>
          <w:iCs/>
        </w:rPr>
        <w:t xml:space="preserve"> </w:t>
      </w:r>
      <w:r w:rsidR="003D0BB0">
        <w:rPr>
          <w:iCs/>
        </w:rPr>
        <w:t xml:space="preserve">Software </w:t>
      </w:r>
      <w:r w:rsidR="00D0706E">
        <w:rPr>
          <w:iCs/>
        </w:rPr>
        <w:t>changes,</w:t>
      </w:r>
      <w:r w:rsidR="003D0BB0">
        <w:rPr>
          <w:iCs/>
        </w:rPr>
        <w:t xml:space="preserve"> and people move on to other projects</w:t>
      </w:r>
      <w:r w:rsidR="00765629">
        <w:rPr>
          <w:iCs/>
        </w:rPr>
        <w:t xml:space="preserve">. This creates a </w:t>
      </w:r>
      <w:r w:rsidR="00765629">
        <w:rPr>
          <w:i/>
        </w:rPr>
        <w:t>Ship of Theseus</w:t>
      </w:r>
      <w:r w:rsidR="00765629">
        <w:rPr>
          <w:iCs/>
        </w:rPr>
        <w:t xml:space="preserve"> problem </w:t>
      </w:r>
      <w:r w:rsidR="00B852F0">
        <w:rPr>
          <w:iCs/>
        </w:rPr>
        <w:t>in</w:t>
      </w:r>
      <w:r w:rsidR="00765629">
        <w:rPr>
          <w:iCs/>
        </w:rPr>
        <w:t xml:space="preserve"> the accountability and governance </w:t>
      </w:r>
      <w:r w:rsidR="001F016B">
        <w:rPr>
          <w:iCs/>
        </w:rPr>
        <w:t>of</w:t>
      </w:r>
      <w:r w:rsidR="00765629">
        <w:rPr>
          <w:iCs/>
        </w:rPr>
        <w:t xml:space="preserve"> software.</w:t>
      </w:r>
      <w:r w:rsidR="00D0706E">
        <w:rPr>
          <w:iCs/>
        </w:rPr>
        <w:t xml:space="preserve"> </w:t>
      </w:r>
      <w:r w:rsidR="00A908F9">
        <w:rPr>
          <w:iCs/>
        </w:rPr>
        <w:t>Who is accountable when all the original designers have moved on, and the software has updated beyond its original scope</w:t>
      </w:r>
      <w:r w:rsidR="00D0706E">
        <w:rPr>
          <w:iCs/>
        </w:rPr>
        <w:t>?</w:t>
      </w:r>
      <w:r w:rsidR="00EF1794">
        <w:rPr>
          <w:iCs/>
        </w:rPr>
        <w:t xml:space="preserve"> </w:t>
      </w:r>
      <w:r w:rsidR="00ED621F">
        <w:rPr>
          <w:iCs/>
        </w:rPr>
        <w:t xml:space="preserve">These issues are easy to </w:t>
      </w:r>
      <w:r w:rsidR="0024269B">
        <w:rPr>
          <w:iCs/>
        </w:rPr>
        <w:t>track</w:t>
      </w:r>
      <w:r w:rsidR="00ED621F">
        <w:rPr>
          <w:iCs/>
        </w:rPr>
        <w:t xml:space="preserve"> on a micro-scale</w:t>
      </w:r>
      <w:r w:rsidR="0024269B">
        <w:rPr>
          <w:iCs/>
        </w:rPr>
        <w:t>. However, on</w:t>
      </w:r>
      <w:r w:rsidR="00A908F9">
        <w:rPr>
          <w:iCs/>
        </w:rPr>
        <w:t xml:space="preserve"> the scale that IKEA operates at, it increases in complexity exponentially</w:t>
      </w:r>
      <w:r w:rsidR="0024269B">
        <w:rPr>
          <w:iCs/>
        </w:rPr>
        <w:t>, leading to the current situation where no one knows how it all fits together.</w:t>
      </w:r>
    </w:p>
    <w:p w14:paraId="781D98F1" w14:textId="79539AED" w:rsidR="005A43A5" w:rsidRPr="00765629" w:rsidRDefault="005A43A5" w:rsidP="00C80112">
      <w:pPr>
        <w:rPr>
          <w:iCs/>
        </w:rPr>
      </w:pPr>
      <w:r>
        <w:rPr>
          <w:iCs/>
        </w:rPr>
        <w:t xml:space="preserve">Beyond affecting business goals and organisational planning, governance affects people on every </w:t>
      </w:r>
      <w:r w:rsidR="0096759F">
        <w:rPr>
          <w:iCs/>
        </w:rPr>
        <w:t>company level</w:t>
      </w:r>
      <w:r w:rsidR="00384A86">
        <w:rPr>
          <w:iCs/>
        </w:rPr>
        <w:t xml:space="preserve">. </w:t>
      </w:r>
      <w:r w:rsidR="0096759F">
        <w:rPr>
          <w:iCs/>
        </w:rPr>
        <w:t>Moreover, it</w:t>
      </w:r>
      <w:r w:rsidR="00384A86">
        <w:rPr>
          <w:iCs/>
        </w:rPr>
        <w:t xml:space="preserve"> leads</w:t>
      </w:r>
      <w:r>
        <w:rPr>
          <w:iCs/>
        </w:rPr>
        <w:t xml:space="preserve"> to</w:t>
      </w:r>
      <w:r w:rsidR="0068097F">
        <w:rPr>
          <w:iCs/>
        </w:rPr>
        <w:t xml:space="preserve"> some</w:t>
      </w:r>
      <w:r>
        <w:rPr>
          <w:iCs/>
        </w:rPr>
        <w:t xml:space="preserve"> ethical </w:t>
      </w:r>
      <w:r w:rsidR="0068097F">
        <w:rPr>
          <w:iCs/>
        </w:rPr>
        <w:t>dilemmas</w:t>
      </w:r>
      <w:r w:rsidR="00384A86">
        <w:rPr>
          <w:iCs/>
        </w:rPr>
        <w:t>,</w:t>
      </w:r>
      <w:r>
        <w:rPr>
          <w:iCs/>
        </w:rPr>
        <w:t xml:space="preserve"> which will be discussed in the next section.</w:t>
      </w:r>
    </w:p>
    <w:p w14:paraId="7F6940F0" w14:textId="07119D07" w:rsidR="00A83986" w:rsidRPr="004560CB" w:rsidRDefault="009B37FF" w:rsidP="00A83986">
      <w:pPr>
        <w:pStyle w:val="Heading2"/>
        <w:rPr>
          <w:lang w:val="en-GB"/>
        </w:rPr>
      </w:pPr>
      <w:bookmarkStart w:id="104" w:name="_Ref134646854"/>
      <w:bookmarkStart w:id="105" w:name="_Toc135132590"/>
      <w:r w:rsidRPr="004560CB">
        <w:rPr>
          <w:lang w:val="en-GB"/>
        </w:rPr>
        <w:lastRenderedPageBreak/>
        <w:t>Ethics</w:t>
      </w:r>
      <w:bookmarkEnd w:id="104"/>
      <w:bookmarkEnd w:id="105"/>
    </w:p>
    <w:p w14:paraId="4E01EE2C" w14:textId="744F69B3" w:rsidR="00F15C1C" w:rsidRDefault="00EE6FD4" w:rsidP="000725E4">
      <w:r>
        <w:t xml:space="preserve">The implications of a design like this </w:t>
      </w:r>
      <w:r w:rsidR="00173FC7">
        <w:t>are</w:t>
      </w:r>
      <w:r>
        <w:t xml:space="preserve"> much </w:t>
      </w:r>
      <w:r w:rsidR="0096759F">
        <w:t>more significant</w:t>
      </w:r>
      <w:r>
        <w:t xml:space="preserve"> than the direct impact it can have on a </w:t>
      </w:r>
      <w:r w:rsidR="00173FC7">
        <w:t>designer's</w:t>
      </w:r>
      <w:r>
        <w:t xml:space="preserve"> workflow.</w:t>
      </w:r>
      <w:r w:rsidR="005D0F41">
        <w:t xml:space="preserve"> </w:t>
      </w:r>
      <w:r w:rsidR="00173FC7">
        <w:t xml:space="preserve">It </w:t>
      </w:r>
      <w:r w:rsidR="005278B3">
        <w:t>discusses</w:t>
      </w:r>
      <w:r w:rsidR="00173FC7">
        <w:t xml:space="preserve"> data accessibility</w:t>
      </w:r>
      <w:r w:rsidR="00116ED7">
        <w:t>, equality, empowerment</w:t>
      </w:r>
      <w:r w:rsidR="00651F7F">
        <w:t>, transparency</w:t>
      </w:r>
      <w:r w:rsidR="00116ED7">
        <w:t>, and accountability.</w:t>
      </w:r>
    </w:p>
    <w:p w14:paraId="7E70A438" w14:textId="07257F2C" w:rsidR="008E5D2B" w:rsidRDefault="007913E0" w:rsidP="000725E4">
      <w:r>
        <w:t>Should all data in an organisation be accessible by everyone, and who decides that?</w:t>
      </w:r>
      <w:r w:rsidR="00806DE8">
        <w:t xml:space="preserve"> </w:t>
      </w:r>
      <w:r w:rsidR="0096759F">
        <w:t>For example, at IKEA, there is so much data that could be valuable to the UX Designers, but it needs to be clearer by consistent</w:t>
      </w:r>
      <w:r w:rsidR="00D75139">
        <w:t xml:space="preserve"> documentation</w:t>
      </w:r>
      <w:r w:rsidR="00981C5C">
        <w:t>,</w:t>
      </w:r>
      <w:r w:rsidR="00D75139">
        <w:t xml:space="preserve"> labelling</w:t>
      </w:r>
      <w:r w:rsidR="00981C5C">
        <w:t>, and availabili</w:t>
      </w:r>
      <w:r w:rsidR="00BD4076">
        <w:t>ty</w:t>
      </w:r>
      <w:r w:rsidR="00D75139">
        <w:t>.</w:t>
      </w:r>
      <w:r w:rsidR="009740AA">
        <w:t xml:space="preserve"> </w:t>
      </w:r>
      <w:r w:rsidR="0096759F">
        <w:t>In addition, there</w:t>
      </w:r>
      <w:r w:rsidR="00160B2E">
        <w:t xml:space="preserve"> is a</w:t>
      </w:r>
      <w:r w:rsidR="005F2CF5">
        <w:t>n internal</w:t>
      </w:r>
      <w:r w:rsidR="00160B2E">
        <w:t xml:space="preserve"> need for transparency</w:t>
      </w:r>
      <w:r w:rsidR="0047404D">
        <w:t>.</w:t>
      </w:r>
    </w:p>
    <w:p w14:paraId="28945B8A" w14:textId="657485F6" w:rsidR="00DD0D0B" w:rsidRDefault="009740AA" w:rsidP="000725E4">
      <w:r>
        <w:t xml:space="preserve">An insight from user research was that most designers rely on social connections at the office to get the </w:t>
      </w:r>
      <w:r w:rsidR="00C80983">
        <w:t>needed information</w:t>
      </w:r>
      <w:r>
        <w:t>.</w:t>
      </w:r>
      <w:r w:rsidR="00E60A73">
        <w:t xml:space="preserve"> Social connections are</w:t>
      </w:r>
      <w:r w:rsidR="000A59C4">
        <w:t>,</w:t>
      </w:r>
      <w:r w:rsidR="00E60A73">
        <w:t xml:space="preserve"> of course</w:t>
      </w:r>
      <w:r w:rsidR="000A59C4">
        <w:t>,</w:t>
      </w:r>
      <w:r w:rsidR="00E60A73">
        <w:t xml:space="preserve"> good but </w:t>
      </w:r>
      <w:r w:rsidR="000A59C4">
        <w:t>are</w:t>
      </w:r>
      <w:r w:rsidR="003F1286">
        <w:t xml:space="preserve"> highly situational and </w:t>
      </w:r>
      <w:r w:rsidR="000A59C4">
        <w:t>vary</w:t>
      </w:r>
      <w:r w:rsidR="003F1286">
        <w:t xml:space="preserve"> from person to person</w:t>
      </w:r>
      <w:r w:rsidR="00E145D1">
        <w:t>.</w:t>
      </w:r>
      <w:r w:rsidR="008E5D2B">
        <w:t xml:space="preserve"> </w:t>
      </w:r>
      <w:r w:rsidR="004B69C5">
        <w:t xml:space="preserve">New designers </w:t>
      </w:r>
      <w:r w:rsidR="004703E9">
        <w:t>have a different size of social networks or knowledge of the digital landscape than</w:t>
      </w:r>
      <w:r w:rsidR="004B69C5">
        <w:t xml:space="preserve"> senior designers do</w:t>
      </w:r>
      <w:r w:rsidR="00101C73">
        <w:t>,</w:t>
      </w:r>
      <w:r w:rsidR="004B69C5">
        <w:t xml:space="preserve"> </w:t>
      </w:r>
      <w:r w:rsidR="00A35119">
        <w:t>limiting how</w:t>
      </w:r>
      <w:r w:rsidR="004F3246">
        <w:t xml:space="preserve"> they can contribute.</w:t>
      </w:r>
      <w:r w:rsidR="00F34AAF">
        <w:t xml:space="preserve"> This means that junior designer</w:t>
      </w:r>
      <w:r w:rsidR="009F7F08">
        <w:t>s</w:t>
      </w:r>
      <w:r w:rsidR="00F34AAF">
        <w:t xml:space="preserve"> rely heavily on the help of others to do their work, limiting their independ</w:t>
      </w:r>
      <w:r w:rsidR="007E0345">
        <w:t>ence</w:t>
      </w:r>
      <w:r w:rsidR="00F34AAF">
        <w:t>.</w:t>
      </w:r>
      <w:r w:rsidR="007E0345">
        <w:t xml:space="preserve"> </w:t>
      </w:r>
      <w:r w:rsidR="00DD0D0B">
        <w:t>The demands are equal for all designers, which presents an ethical dilemma</w:t>
      </w:r>
      <w:r w:rsidR="00AD4C9F">
        <w:t xml:space="preserve">, </w:t>
      </w:r>
      <w:r w:rsidR="00AD4C9F">
        <w:rPr>
          <w:i/>
          <w:iCs/>
        </w:rPr>
        <w:t xml:space="preserve">who is accountable when junior </w:t>
      </w:r>
      <w:r w:rsidR="00BD0C6C">
        <w:rPr>
          <w:i/>
          <w:iCs/>
        </w:rPr>
        <w:t>designers</w:t>
      </w:r>
      <w:r w:rsidR="00AD4C9F">
        <w:rPr>
          <w:i/>
          <w:iCs/>
        </w:rPr>
        <w:t xml:space="preserve"> make mistakes due to not being aware of better solutions</w:t>
      </w:r>
      <w:r w:rsidR="00AD4C9F">
        <w:t>?</w:t>
      </w:r>
      <w:r w:rsidR="007C5B32">
        <w:t xml:space="preserve"> Is it the junior designer for not taking the time to learn? What if the onboarding is flawed? Is it</w:t>
      </w:r>
      <w:r w:rsidR="00AD3176">
        <w:t xml:space="preserve"> then</w:t>
      </w:r>
      <w:r w:rsidR="007C5B32">
        <w:t xml:space="preserve"> the team leader who is responsible? Or is the organisation </w:t>
      </w:r>
      <w:r w:rsidR="00645236">
        <w:t>at</w:t>
      </w:r>
      <w:r w:rsidR="007C5B32">
        <w:t xml:space="preserve"> fault for not having clear directives and guide</w:t>
      </w:r>
      <w:r w:rsidR="001923AA">
        <w:t>lines</w:t>
      </w:r>
      <w:r w:rsidR="00C30D8D">
        <w:t xml:space="preserve"> for data access</w:t>
      </w:r>
      <w:r w:rsidR="007C5B32">
        <w:t>?</w:t>
      </w:r>
    </w:p>
    <w:p w14:paraId="1F08902F" w14:textId="5AEB448F" w:rsidR="00BA3653" w:rsidRDefault="004703E9" w:rsidP="00BA3653">
      <w:r>
        <w:t>User research</w:t>
      </w:r>
      <w:r w:rsidR="00110EB7">
        <w:t xml:space="preserve"> uncovered this issue, which was widely known among users, but no one was actively involved</w:t>
      </w:r>
      <w:r w:rsidR="000452B6">
        <w:t xml:space="preserve"> in solving it.</w:t>
      </w:r>
      <w:r w:rsidR="00354F12">
        <w:t xml:space="preserve"> The </w:t>
      </w:r>
      <w:r w:rsidR="00B907E6">
        <w:t xml:space="preserve">proposed process and concept do not solve the underlying issue but </w:t>
      </w:r>
      <w:r w:rsidR="00110EB7">
        <w:t>act</w:t>
      </w:r>
      <w:r w:rsidR="00046457">
        <w:t xml:space="preserve"> </w:t>
      </w:r>
      <w:r w:rsidR="00066C2F">
        <w:t>to</w:t>
      </w:r>
      <w:r w:rsidR="00110EB7">
        <w:t xml:space="preserve"> equalise</w:t>
      </w:r>
      <w:r w:rsidR="00046457">
        <w:t xml:space="preserve"> </w:t>
      </w:r>
      <w:r w:rsidR="00110EB7">
        <w:t>data availability.</w:t>
      </w:r>
      <w:r w:rsidR="002F14EE">
        <w:t xml:space="preserve"> </w:t>
      </w:r>
      <w:r>
        <w:t>Consistent</w:t>
      </w:r>
      <w:r w:rsidR="00066C2F">
        <w:t xml:space="preserve"> and dynamic </w:t>
      </w:r>
      <w:r w:rsidR="000F3B6A">
        <w:t>data interfaces</w:t>
      </w:r>
      <w:r w:rsidR="00066C2F">
        <w:t xml:space="preserve"> would empower designers to </w:t>
      </w:r>
      <w:r w:rsidR="000B72F7">
        <w:t xml:space="preserve">work more </w:t>
      </w:r>
      <w:r>
        <w:t>independently</w:t>
      </w:r>
      <w:r w:rsidR="009602B6">
        <w:t>,</w:t>
      </w:r>
      <w:r w:rsidR="000B72F7">
        <w:t xml:space="preserve"> make more informed </w:t>
      </w:r>
      <w:r>
        <w:t>decisions</w:t>
      </w:r>
      <w:r w:rsidR="009602B6">
        <w:t>, and act as a method for onboarding new team members</w:t>
      </w:r>
      <w:r w:rsidR="000B72F7">
        <w:t>.</w:t>
      </w:r>
    </w:p>
    <w:p w14:paraId="378FE836" w14:textId="7BA505CB" w:rsidR="00956726" w:rsidRDefault="00E82FD5" w:rsidP="00A83986">
      <w:pPr>
        <w:pStyle w:val="Heading2"/>
        <w:rPr>
          <w:lang w:val="en-GB"/>
        </w:rPr>
      </w:pPr>
      <w:bookmarkStart w:id="106" w:name="_Ref134628043"/>
      <w:bookmarkStart w:id="107" w:name="_Toc135132591"/>
      <w:r>
        <w:rPr>
          <w:lang w:val="en-GB"/>
        </w:rPr>
        <w:t>F</w:t>
      </w:r>
      <w:r w:rsidR="00956726" w:rsidRPr="004560CB">
        <w:rPr>
          <w:lang w:val="en-GB"/>
        </w:rPr>
        <w:t>uture work</w:t>
      </w:r>
      <w:bookmarkEnd w:id="106"/>
      <w:bookmarkEnd w:id="107"/>
    </w:p>
    <w:p w14:paraId="7CEEB85F" w14:textId="31EFC3E3" w:rsidR="004C373F" w:rsidRDefault="00636183" w:rsidP="004C373F">
      <w:r>
        <w:t>I see opportunities for</w:t>
      </w:r>
      <w:r w:rsidR="002F31CC">
        <w:t xml:space="preserve"> Interaction Design</w:t>
      </w:r>
      <w:r w:rsidR="005E44DC">
        <w:t>ers</w:t>
      </w:r>
      <w:r w:rsidR="002F31CC">
        <w:t xml:space="preserve"> and Visualisation Design</w:t>
      </w:r>
      <w:r w:rsidR="005E44DC">
        <w:t>ers to</w:t>
      </w:r>
      <w:r>
        <w:t xml:space="preserve"> </w:t>
      </w:r>
      <w:r w:rsidR="005E44DC">
        <w:t>work intersectionally</w:t>
      </w:r>
      <w:r w:rsidR="003338B8">
        <w:t xml:space="preserve"> to create better user experiences in data visualisation.</w:t>
      </w:r>
      <w:r w:rsidR="00A53FD9">
        <w:t xml:space="preserve"> </w:t>
      </w:r>
      <w:r w:rsidR="00B33B74">
        <w:t>F</w:t>
      </w:r>
      <w:r w:rsidR="00A53FD9">
        <w:t xml:space="preserve">urther research could be conducted on </w:t>
      </w:r>
      <w:r w:rsidR="009157D7">
        <w:t>creating</w:t>
      </w:r>
      <w:r w:rsidR="00A53FD9">
        <w:t xml:space="preserve"> dynamic visualisations that empower</w:t>
      </w:r>
      <w:r w:rsidR="00AA6D3C">
        <w:t xml:space="preserve"> people who are not </w:t>
      </w:r>
      <w:r w:rsidR="00A53FD9">
        <w:t>data analysts to build and visualise complex data.</w:t>
      </w:r>
      <w:r w:rsidR="00390A86">
        <w:t xml:space="preserve"> </w:t>
      </w:r>
      <w:r w:rsidR="001C2CC2">
        <w:t>On top of that</w:t>
      </w:r>
      <w:r w:rsidR="00390A86">
        <w:t>,</w:t>
      </w:r>
      <w:r w:rsidR="001C2CC2">
        <w:t xml:space="preserve"> more</w:t>
      </w:r>
      <w:r w:rsidR="00390A86">
        <w:t xml:space="preserve"> research could be conducted on</w:t>
      </w:r>
      <w:r w:rsidR="00223E0E">
        <w:t xml:space="preserve"> the </w:t>
      </w:r>
      <w:r w:rsidR="00FB59AD">
        <w:t>e</w:t>
      </w:r>
      <w:r w:rsidR="00223E0E">
        <w:t>ffects of</w:t>
      </w:r>
      <w:r w:rsidR="00390A86">
        <w:t xml:space="preserve"> using a user-centred approach to data accessibility </w:t>
      </w:r>
      <w:r w:rsidR="00223E0E">
        <w:t xml:space="preserve">and </w:t>
      </w:r>
      <w:r w:rsidR="00CE05C0">
        <w:t>SDG</w:t>
      </w:r>
      <w:r w:rsidR="00223E0E">
        <w:t>.</w:t>
      </w:r>
      <w:r w:rsidR="00193DF4">
        <w:t xml:space="preserve"> Lastly, </w:t>
      </w:r>
      <w:r w:rsidR="00006404">
        <w:t>further material explorations could be made to analyse existing visualisation solutions</w:t>
      </w:r>
      <w:r w:rsidR="00582DAA">
        <w:t xml:space="preserve"> and</w:t>
      </w:r>
      <w:r w:rsidR="00006404">
        <w:t xml:space="preserve"> to explore the design space from an Interaction Design perspective.</w:t>
      </w:r>
    </w:p>
    <w:p w14:paraId="7F60F608" w14:textId="0974F2BE" w:rsidR="00044C07" w:rsidRPr="004560CB" w:rsidRDefault="00044C07" w:rsidP="004C373F">
      <w:r>
        <w:t>From the perspective of IKEA</w:t>
      </w:r>
      <w:r w:rsidR="00D038C7">
        <w:t>,</w:t>
      </w:r>
      <w:r>
        <w:t xml:space="preserve"> this thesis </w:t>
      </w:r>
      <w:r w:rsidR="00E8673D">
        <w:t>is</w:t>
      </w:r>
      <w:r>
        <w:t xml:space="preserve"> a</w:t>
      </w:r>
      <w:r w:rsidR="00AB0913">
        <w:t xml:space="preserve"> starting</w:t>
      </w:r>
      <w:r>
        <w:t xml:space="preserve"> point </w:t>
      </w:r>
      <w:r w:rsidR="00AB0913">
        <w:t>for</w:t>
      </w:r>
      <w:r>
        <w:t xml:space="preserve"> </w:t>
      </w:r>
      <w:r w:rsidR="00D038C7">
        <w:t xml:space="preserve">a </w:t>
      </w:r>
      <w:r>
        <w:t xml:space="preserve">discussion regarding </w:t>
      </w:r>
      <w:r w:rsidR="00D038C7">
        <w:t>the future of the digital landscape and how it could evolve.</w:t>
      </w:r>
    </w:p>
    <w:p w14:paraId="34A64D17" w14:textId="198D9F1D" w:rsidR="00B7308E" w:rsidRDefault="00B7308E" w:rsidP="009B2C81">
      <w:pPr>
        <w:pStyle w:val="Heading1"/>
        <w:rPr>
          <w:lang w:val="en-GB"/>
        </w:rPr>
      </w:pPr>
      <w:bookmarkStart w:id="108" w:name="_Toc135132592"/>
      <w:r w:rsidRPr="004560CB">
        <w:rPr>
          <w:lang w:val="en-GB"/>
        </w:rPr>
        <w:lastRenderedPageBreak/>
        <w:t>Conclusion</w:t>
      </w:r>
      <w:bookmarkEnd w:id="108"/>
    </w:p>
    <w:p w14:paraId="735AEC0F" w14:textId="30535F1F" w:rsidR="009400BF" w:rsidRDefault="00846ED2" w:rsidP="00846ED2">
      <w:r>
        <w:t>This thesis has presented a user</w:t>
      </w:r>
      <w:r w:rsidR="009157D7">
        <w:t>-</w:t>
      </w:r>
      <w:r>
        <w:t>centred approach to data visualisation from an Interaction D</w:t>
      </w:r>
      <w:r w:rsidR="00226DD7">
        <w:t>e</w:t>
      </w:r>
      <w:r>
        <w:t>sign perspective</w:t>
      </w:r>
      <w:r w:rsidR="003E6CEB">
        <w:t>.</w:t>
      </w:r>
      <w:r w:rsidR="00F50F0E">
        <w:t xml:space="preserve"> </w:t>
      </w:r>
      <w:r w:rsidR="009400BF">
        <w:t xml:space="preserve">This has been done through </w:t>
      </w:r>
      <w:r w:rsidR="00E8673D">
        <w:t>analysing</w:t>
      </w:r>
      <w:r w:rsidR="009400BF">
        <w:t xml:space="preserve"> related visualisation solutions, </w:t>
      </w:r>
      <w:r w:rsidR="00E55923">
        <w:t xml:space="preserve">related scholarly works, and </w:t>
      </w:r>
      <w:r w:rsidR="009400BF">
        <w:t>user research at Inter IKEA.</w:t>
      </w:r>
      <w:r w:rsidR="005F069B">
        <w:t xml:space="preserve"> </w:t>
      </w:r>
      <w:r w:rsidR="00E55923">
        <w:t>The research</w:t>
      </w:r>
      <w:r w:rsidR="005F069B">
        <w:t xml:space="preserve"> resulted in a </w:t>
      </w:r>
      <w:r w:rsidR="008D659A">
        <w:t>proof-of-concept</w:t>
      </w:r>
      <w:r w:rsidR="005F069B">
        <w:t xml:space="preserve"> design that </w:t>
      </w:r>
      <w:r w:rsidR="00CA1DD1">
        <w:t>visualised the digital solution landscape</w:t>
      </w:r>
      <w:r w:rsidR="00E26D98">
        <w:t xml:space="preserve"> from a UX perspective</w:t>
      </w:r>
      <w:r w:rsidR="00E55923">
        <w:t xml:space="preserve"> providing users with a better understanding of the context in which they are working</w:t>
      </w:r>
      <w:r w:rsidR="00E26D98">
        <w:t>.</w:t>
      </w:r>
    </w:p>
    <w:p w14:paraId="685867E9" w14:textId="488A0E7F" w:rsidR="00846ED2" w:rsidRDefault="00843F50" w:rsidP="00846ED2">
      <w:r>
        <w:t>K</w:t>
      </w:r>
      <w:r w:rsidR="00861570">
        <w:t>ey learnings from this design</w:t>
      </w:r>
      <w:r w:rsidR="00807D23">
        <w:t xml:space="preserve"> process</w:t>
      </w:r>
      <w:r w:rsidR="00861570">
        <w:t xml:space="preserve"> can be summarised as follows:</w:t>
      </w:r>
    </w:p>
    <w:p w14:paraId="43832208" w14:textId="67C93556" w:rsidR="009A6214" w:rsidRDefault="009A6214" w:rsidP="009A6214">
      <w:pPr>
        <w:pStyle w:val="ListParagraph"/>
        <w:numPr>
          <w:ilvl w:val="0"/>
          <w:numId w:val="45"/>
        </w:numPr>
      </w:pPr>
      <w:r>
        <w:t>Understanding user needs and contextualising data accordingly</w:t>
      </w:r>
      <w:r w:rsidR="00F50F0E">
        <w:t xml:space="preserve"> is </w:t>
      </w:r>
      <w:r w:rsidR="003F47BD">
        <w:t>critical for a good user experience</w:t>
      </w:r>
      <w:r>
        <w:t>.</w:t>
      </w:r>
    </w:p>
    <w:p w14:paraId="4BD5015C" w14:textId="456BEB0F" w:rsidR="00135E69" w:rsidRDefault="00E5115E" w:rsidP="009A6214">
      <w:pPr>
        <w:pStyle w:val="ListParagraph"/>
        <w:numPr>
          <w:ilvl w:val="0"/>
          <w:numId w:val="45"/>
        </w:numPr>
      </w:pPr>
      <w:r>
        <w:t>The</w:t>
      </w:r>
      <w:r w:rsidR="00A43F8A">
        <w:t xml:space="preserve"> actual</w:t>
      </w:r>
      <w:r>
        <w:t xml:space="preserve"> </w:t>
      </w:r>
      <w:r w:rsidR="00E55923">
        <w:t>visualisation method</w:t>
      </w:r>
      <w:r w:rsidR="00135E69">
        <w:t xml:space="preserve"> comes second to user needs</w:t>
      </w:r>
      <w:r w:rsidR="005477CD">
        <w:t xml:space="preserve"> and should be </w:t>
      </w:r>
      <w:r w:rsidR="00E55923">
        <w:t>designed</w:t>
      </w:r>
      <w:r w:rsidR="005477CD">
        <w:t xml:space="preserve"> based on those needs</w:t>
      </w:r>
      <w:r w:rsidR="00135E69">
        <w:t>.</w:t>
      </w:r>
    </w:p>
    <w:p w14:paraId="477D7190" w14:textId="2D488422" w:rsidR="00135E69" w:rsidRDefault="009B5A7A" w:rsidP="009A6214">
      <w:pPr>
        <w:pStyle w:val="ListParagraph"/>
        <w:numPr>
          <w:ilvl w:val="0"/>
          <w:numId w:val="45"/>
        </w:numPr>
      </w:pPr>
      <w:r>
        <w:t xml:space="preserve">The ethical implications of a user-centred </w:t>
      </w:r>
      <w:r w:rsidR="003142AC">
        <w:t>visualisation can empower users and promote equality.</w:t>
      </w:r>
    </w:p>
    <w:p w14:paraId="305EB731" w14:textId="0BB87263" w:rsidR="00D567D0" w:rsidRDefault="00732DED" w:rsidP="009A6214">
      <w:pPr>
        <w:pStyle w:val="ListParagraph"/>
        <w:numPr>
          <w:ilvl w:val="0"/>
          <w:numId w:val="45"/>
        </w:numPr>
      </w:pPr>
      <w:r>
        <w:t xml:space="preserve">The process of designing a user-centred visualisation can </w:t>
      </w:r>
      <w:r w:rsidR="00DA37A9">
        <w:t>uncover issues larger than the visualisation itself.</w:t>
      </w:r>
    </w:p>
    <w:p w14:paraId="6983302E" w14:textId="6A971748" w:rsidR="00B7308E" w:rsidRPr="004560CB" w:rsidRDefault="00B7308E" w:rsidP="00013067">
      <w:pPr>
        <w:pStyle w:val="Heading1"/>
        <w:rPr>
          <w:lang w:val="en-GB"/>
        </w:rPr>
      </w:pPr>
      <w:bookmarkStart w:id="109" w:name="_Toc135132593"/>
      <w:r w:rsidRPr="004560CB">
        <w:rPr>
          <w:lang w:val="en-GB"/>
        </w:rPr>
        <w:t>References</w:t>
      </w:r>
      <w:bookmarkEnd w:id="109"/>
    </w:p>
    <w:p w14:paraId="7C94C668" w14:textId="77777777" w:rsidR="00A4292E" w:rsidRPr="00A4292E" w:rsidRDefault="00ED4E45" w:rsidP="00A4292E">
      <w:pPr>
        <w:pStyle w:val="Bibliography"/>
      </w:pPr>
      <w:r w:rsidRPr="004560CB">
        <w:fldChar w:fldCharType="begin"/>
      </w:r>
      <w:r w:rsidR="00562338">
        <w:instrText xml:space="preserve"> ADDIN ZOTERO_BIBL {"uncited":[],"omitted":[],"custom":[]} CSL_BIBLIOGRAPHY </w:instrText>
      </w:r>
      <w:r w:rsidRPr="004560CB">
        <w:fldChar w:fldCharType="separate"/>
      </w:r>
      <w:r w:rsidR="00A4292E" w:rsidRPr="00A4292E">
        <w:t xml:space="preserve">Abras, C., Maloney-Krichmar, D., &amp; Preece, J. (2004). User-Centered Design. </w:t>
      </w:r>
      <w:r w:rsidR="00A4292E" w:rsidRPr="00A4292E">
        <w:rPr>
          <w:i/>
          <w:iCs/>
        </w:rPr>
        <w:t>Encyclopedia of Human-Computer Interaction</w:t>
      </w:r>
      <w:r w:rsidR="00A4292E" w:rsidRPr="00A4292E">
        <w:t>, 14.</w:t>
      </w:r>
    </w:p>
    <w:p w14:paraId="728C77C4" w14:textId="77777777" w:rsidR="00A4292E" w:rsidRPr="00A4292E" w:rsidRDefault="00A4292E" w:rsidP="00A4292E">
      <w:pPr>
        <w:pStyle w:val="Bibliography"/>
      </w:pPr>
      <w:r w:rsidRPr="00A4292E">
        <w:t xml:space="preserve">Ammar, W., Groeneveld, D., Bhagavatula, C., Beltagy, I., Crawford, M., Downey, D., Dunkelberger, J., Elgohary, A., Feldman, S., Ha, V., Kinney, R., Kohlmeier, S., Lo, K., Murray, T., Ooi, H.-H., Peters, M., Power, J., Skjonsberg, S., Wang, L. L., … Etzioni, O. (2018). </w:t>
      </w:r>
      <w:r w:rsidRPr="00A4292E">
        <w:rPr>
          <w:i/>
          <w:iCs/>
        </w:rPr>
        <w:t>Construction of the Literature Graph in Semantic Scholar</w:t>
      </w:r>
      <w:r w:rsidRPr="00A4292E">
        <w:t xml:space="preserve"> (arXiv:1805.02262). arXiv. http://arxiv.org/abs/1805.02262</w:t>
      </w:r>
    </w:p>
    <w:p w14:paraId="11DBA14D" w14:textId="77777777" w:rsidR="00A4292E" w:rsidRPr="00A4292E" w:rsidRDefault="00A4292E" w:rsidP="00A4292E">
      <w:pPr>
        <w:pStyle w:val="Bibliography"/>
      </w:pPr>
      <w:r w:rsidRPr="00A4292E">
        <w:t xml:space="preserve">Andrienko, G., Andrienko, N., Drucker, S. M., Fekete, J.-D., Fisher, D., Idreos, S., Kraska, T., Li, G., Ma, K.-L., Mackinlay, J. D., Oulasvirta, A., Schreck, T., Schmann, H., Stonebraker, M., Auber, D., Bikakis, N., Chrysanthis, P. K., Papastefanatos, G., &amp; Sharaf, M. A. (2020, March </w:t>
      </w:r>
      <w:r w:rsidRPr="00A4292E">
        <w:lastRenderedPageBreak/>
        <w:t xml:space="preserve">30). </w:t>
      </w:r>
      <w:r w:rsidRPr="00A4292E">
        <w:rPr>
          <w:i/>
          <w:iCs/>
        </w:rPr>
        <w:t>Big Data Visualization and Analytics: Future Research Challenges and Emerging Applications</w:t>
      </w:r>
      <w:r w:rsidRPr="00A4292E">
        <w:t>. BigVis 2020: Big Data Visual Exploration and Analytics. https://hal.inria.fr/hal-02568845</w:t>
      </w:r>
    </w:p>
    <w:p w14:paraId="31C7CDA2" w14:textId="77777777" w:rsidR="00A4292E" w:rsidRPr="00A4292E" w:rsidRDefault="00A4292E" w:rsidP="00A4292E">
      <w:pPr>
        <w:pStyle w:val="Bibliography"/>
      </w:pPr>
      <w:r w:rsidRPr="00A4292E">
        <w:t xml:space="preserve">Apple. (2023). </w:t>
      </w:r>
      <w:r w:rsidRPr="00A4292E">
        <w:rPr>
          <w:i/>
          <w:iCs/>
        </w:rPr>
        <w:t>IOS - Health</w:t>
      </w:r>
      <w:r w:rsidRPr="00A4292E">
        <w:t>. Apple. https://www.apple.com/ios/health/</w:t>
      </w:r>
    </w:p>
    <w:p w14:paraId="59287E57" w14:textId="77777777" w:rsidR="00A4292E" w:rsidRPr="00A4292E" w:rsidRDefault="00A4292E" w:rsidP="00A4292E">
      <w:pPr>
        <w:pStyle w:val="Bibliography"/>
      </w:pPr>
      <w:r w:rsidRPr="00A4292E">
        <w:t xml:space="preserve">Asturiano, V. (2023). </w:t>
      </w:r>
      <w:r w:rsidRPr="00A4292E">
        <w:rPr>
          <w:i/>
          <w:iCs/>
        </w:rPr>
        <w:t>Force-graph</w:t>
      </w:r>
      <w:r w:rsidRPr="00A4292E">
        <w:t xml:space="preserve"> (1.43.1) [JavaScript]. https://github.com/vasturiano/force-graph (Original work published 2018)</w:t>
      </w:r>
    </w:p>
    <w:p w14:paraId="0183BC2E" w14:textId="77777777" w:rsidR="00A4292E" w:rsidRPr="00A4292E" w:rsidRDefault="00A4292E" w:rsidP="00A4292E">
      <w:pPr>
        <w:pStyle w:val="Bibliography"/>
      </w:pPr>
      <w:r w:rsidRPr="00A4292E">
        <w:t xml:space="preserve">Bertin, J., &amp; Barbut, M. (1968). </w:t>
      </w:r>
      <w:r w:rsidRPr="00A4292E">
        <w:rPr>
          <w:i/>
          <w:iCs/>
        </w:rPr>
        <w:t>Sémiologie graphique: Les diagrammes, les réseaux, les cartes</w:t>
      </w:r>
      <w:r w:rsidRPr="00A4292E">
        <w:t>. La Haye, Mouton.</w:t>
      </w:r>
    </w:p>
    <w:p w14:paraId="35D6EBC1" w14:textId="77777777" w:rsidR="00A4292E" w:rsidRPr="00A4292E" w:rsidRDefault="00A4292E" w:rsidP="00A4292E">
      <w:pPr>
        <w:pStyle w:val="Bibliography"/>
      </w:pPr>
      <w:r w:rsidRPr="00A4292E">
        <w:t xml:space="preserve">Beyer, H., &amp; Holtzblatt, K. (1998). </w:t>
      </w:r>
      <w:r w:rsidRPr="00A4292E">
        <w:rPr>
          <w:i/>
          <w:iCs/>
        </w:rPr>
        <w:t>Contextual design: Defining customer-centered systems</w:t>
      </w:r>
      <w:r w:rsidRPr="00A4292E">
        <w:t>. Morgan Kaufmann.</w:t>
      </w:r>
    </w:p>
    <w:p w14:paraId="111F2A0D" w14:textId="77777777" w:rsidR="00A4292E" w:rsidRPr="00A4292E" w:rsidRDefault="00A4292E" w:rsidP="00A4292E">
      <w:pPr>
        <w:pStyle w:val="Bibliography"/>
      </w:pPr>
      <w:r w:rsidRPr="00A4292E">
        <w:t xml:space="preserve">Bostock, M. (2021). </w:t>
      </w:r>
      <w:r w:rsidRPr="00A4292E">
        <w:rPr>
          <w:i/>
          <w:iCs/>
        </w:rPr>
        <w:t>D3.js</w:t>
      </w:r>
      <w:r w:rsidRPr="00A4292E">
        <w:t>. D</w:t>
      </w:r>
      <w:proofErr w:type="gramStart"/>
      <w:r w:rsidRPr="00A4292E">
        <w:t>3.Js</w:t>
      </w:r>
      <w:proofErr w:type="gramEnd"/>
      <w:r w:rsidRPr="00A4292E">
        <w:t xml:space="preserve"> - Data-Driven Documents. https://d3js.org/</w:t>
      </w:r>
    </w:p>
    <w:p w14:paraId="739CF8FB" w14:textId="77777777" w:rsidR="00A4292E" w:rsidRPr="00A4292E" w:rsidRDefault="00A4292E" w:rsidP="00A4292E">
      <w:pPr>
        <w:pStyle w:val="Bibliography"/>
      </w:pPr>
      <w:r w:rsidRPr="00A4292E">
        <w:t xml:space="preserve">Brinkmann, S., Jacobsen, M. H., &amp; Kristiansen, S. (2014). Historical Overview of Qualitative Research in the Social Sciences. In </w:t>
      </w:r>
      <w:r w:rsidRPr="00A4292E">
        <w:rPr>
          <w:i/>
          <w:iCs/>
        </w:rPr>
        <w:t>Historical Overview of Qualitative Research in the Social Sciences</w:t>
      </w:r>
      <w:r w:rsidRPr="00A4292E">
        <w:t>.</w:t>
      </w:r>
    </w:p>
    <w:p w14:paraId="6808A13A" w14:textId="77777777" w:rsidR="00A4292E" w:rsidRPr="00A4292E" w:rsidRDefault="00A4292E" w:rsidP="00A4292E">
      <w:pPr>
        <w:pStyle w:val="Bibliography"/>
      </w:pPr>
      <w:r w:rsidRPr="00A4292E">
        <w:t xml:space="preserve">Buxton, B. (2007). </w:t>
      </w:r>
      <w:r w:rsidRPr="00A4292E">
        <w:rPr>
          <w:i/>
          <w:iCs/>
        </w:rPr>
        <w:t>Sketching user experiences: Getting the design right and the right design</w:t>
      </w:r>
      <w:r w:rsidRPr="00A4292E">
        <w:t>. Elsevier/Morgan Kaufmann.</w:t>
      </w:r>
    </w:p>
    <w:p w14:paraId="2E1E2B94" w14:textId="77777777" w:rsidR="00A4292E" w:rsidRPr="00A4292E" w:rsidRDefault="00A4292E" w:rsidP="00A4292E">
      <w:pPr>
        <w:pStyle w:val="Bibliography"/>
      </w:pPr>
      <w:r w:rsidRPr="00A4292E">
        <w:t xml:space="preserve">Chulani, S., Williams, C., &amp; Yaeli, A. (2008). Software development governance and its concerns. </w:t>
      </w:r>
      <w:r w:rsidRPr="00A4292E">
        <w:rPr>
          <w:i/>
          <w:iCs/>
        </w:rPr>
        <w:t>Proceedings of the 1st International Workshop on Software Development Governance</w:t>
      </w:r>
      <w:r w:rsidRPr="00A4292E">
        <w:t>, 3–6. https://doi.org/10.1145/1370720.1370723</w:t>
      </w:r>
    </w:p>
    <w:p w14:paraId="567A89C2" w14:textId="77777777" w:rsidR="00A4292E" w:rsidRPr="00A4292E" w:rsidRDefault="00A4292E" w:rsidP="00A4292E">
      <w:pPr>
        <w:pStyle w:val="Bibliography"/>
      </w:pPr>
      <w:r w:rsidRPr="00645CAB">
        <w:rPr>
          <w:lang w:val="sv-SE"/>
        </w:rPr>
        <w:t xml:space="preserve">Dahlbäck, N., Jönsson, A., &amp; Ahrenberg, L. (1993). </w:t>
      </w:r>
      <w:r w:rsidRPr="00A4292E">
        <w:t xml:space="preserve">Wizard of Oz studies: Why and how. </w:t>
      </w:r>
      <w:r w:rsidRPr="00A4292E">
        <w:rPr>
          <w:i/>
          <w:iCs/>
        </w:rPr>
        <w:t xml:space="preserve">Proceedings of the 1st International Conference on Intelligent User </w:t>
      </w:r>
      <w:proofErr w:type="gramStart"/>
      <w:r w:rsidRPr="00A4292E">
        <w:rPr>
          <w:i/>
          <w:iCs/>
        </w:rPr>
        <w:t>Interfaces  -</w:t>
      </w:r>
      <w:proofErr w:type="gramEnd"/>
      <w:r w:rsidRPr="00A4292E">
        <w:rPr>
          <w:i/>
          <w:iCs/>
        </w:rPr>
        <w:t xml:space="preserve"> IUI ’93</w:t>
      </w:r>
      <w:r w:rsidRPr="00A4292E">
        <w:t>, 193–200. https://doi.org/10.1145/169891.169968</w:t>
      </w:r>
    </w:p>
    <w:p w14:paraId="3603ABC6" w14:textId="77777777" w:rsidR="00A4292E" w:rsidRPr="00A4292E" w:rsidRDefault="00A4292E" w:rsidP="00A4292E">
      <w:pPr>
        <w:pStyle w:val="Bibliography"/>
      </w:pPr>
      <w:r w:rsidRPr="00A4292E">
        <w:t xml:space="preserve">Design Council. (2007). </w:t>
      </w:r>
      <w:r w:rsidRPr="00A4292E">
        <w:rPr>
          <w:i/>
          <w:iCs/>
        </w:rPr>
        <w:t>Eleven lessons: Managing design in eleven global brands. A study of the design process</w:t>
      </w:r>
      <w:r w:rsidRPr="00A4292E">
        <w:t xml:space="preserve">. Design Council UK. </w:t>
      </w:r>
      <w:r w:rsidRPr="00A4292E">
        <w:lastRenderedPageBreak/>
        <w:t>https://www.designcouncil.org.uk/our-work/skills-learning/resources/11-lessons-managing-design-global-brands/</w:t>
      </w:r>
    </w:p>
    <w:p w14:paraId="45E18BAB" w14:textId="77777777" w:rsidR="00A4292E" w:rsidRPr="00A4292E" w:rsidRDefault="00A4292E" w:rsidP="00A4292E">
      <w:pPr>
        <w:pStyle w:val="Bibliography"/>
      </w:pPr>
      <w:r w:rsidRPr="00A4292E">
        <w:t xml:space="preserve">Design Council. (2021). </w:t>
      </w:r>
      <w:r w:rsidRPr="00A4292E">
        <w:rPr>
          <w:i/>
          <w:iCs/>
        </w:rPr>
        <w:t>Beyond Net Zero: A Systematic Design Approach</w:t>
      </w:r>
      <w:r w:rsidRPr="00A4292E">
        <w:t xml:space="preserve"> (p. 60). Design Council. https://www.designcouncil.org.uk/fileadmin/uploads/dc/Documents/Beyond%2520Net%2520Zero%2520-%2520A%2520Systemic%2520Design%2520Approach.pdf</w:t>
      </w:r>
    </w:p>
    <w:p w14:paraId="78B7F68F" w14:textId="77777777" w:rsidR="00A4292E" w:rsidRPr="00A4292E" w:rsidRDefault="00A4292E" w:rsidP="00A4292E">
      <w:pPr>
        <w:pStyle w:val="Bibliography"/>
      </w:pPr>
      <w:r w:rsidRPr="00A4292E">
        <w:t xml:space="preserve">Design Council. (2019, May 17). </w:t>
      </w:r>
      <w:r w:rsidRPr="00A4292E">
        <w:rPr>
          <w:i/>
          <w:iCs/>
        </w:rPr>
        <w:t>Framework for Innovation: Design Council’s evolved Double Diamond</w:t>
      </w:r>
      <w:r w:rsidRPr="00A4292E">
        <w:t>. https://www.designcouncil.org.uk/our-work/skills-learning/tools-frameworks/framework-for-innovation-design-councils-evolved-double-diamond/</w:t>
      </w:r>
    </w:p>
    <w:p w14:paraId="447ACB2D" w14:textId="77777777" w:rsidR="00A4292E" w:rsidRPr="00A4292E" w:rsidRDefault="00A4292E" w:rsidP="00A4292E">
      <w:pPr>
        <w:pStyle w:val="Bibliography"/>
      </w:pPr>
      <w:r w:rsidRPr="00A4292E">
        <w:t xml:space="preserve">Dimara, E., &amp; Perin, C. (2020). What is Interaction for Data Visualization? </w:t>
      </w:r>
      <w:r w:rsidRPr="00A4292E">
        <w:rPr>
          <w:i/>
          <w:iCs/>
        </w:rPr>
        <w:t>IEEE Transactions on Visualization and Computer Graphics</w:t>
      </w:r>
      <w:r w:rsidRPr="00A4292E">
        <w:t xml:space="preserve">, </w:t>
      </w:r>
      <w:r w:rsidRPr="00A4292E">
        <w:rPr>
          <w:i/>
          <w:iCs/>
        </w:rPr>
        <w:t>26</w:t>
      </w:r>
      <w:r w:rsidRPr="00A4292E">
        <w:t>(1), 119–129. https://doi.org/10.1109/TVCG.2019.2934283</w:t>
      </w:r>
    </w:p>
    <w:p w14:paraId="35D167AC" w14:textId="77777777" w:rsidR="00A4292E" w:rsidRPr="00A4292E" w:rsidRDefault="00A4292E" w:rsidP="00A4292E">
      <w:pPr>
        <w:pStyle w:val="Bibliography"/>
      </w:pPr>
      <w:r w:rsidRPr="00A4292E">
        <w:t xml:space="preserve">Few, S. (2023). </w:t>
      </w:r>
      <w:r w:rsidRPr="00A4292E">
        <w:rPr>
          <w:i/>
          <w:iCs/>
        </w:rPr>
        <w:t>Data Visualization for Human Perception</w:t>
      </w:r>
      <w:r w:rsidRPr="00A4292E">
        <w:t>. Interaction Design Foundation. https://www.interaction-design.org/literature/book/the-encyclopedia-of-human-computer-interaction-2nd-ed/data-visualization-for-human-perception</w:t>
      </w:r>
    </w:p>
    <w:p w14:paraId="3D8301A8" w14:textId="77777777" w:rsidR="00A4292E" w:rsidRPr="00A4292E" w:rsidRDefault="00A4292E" w:rsidP="00A4292E">
      <w:pPr>
        <w:pStyle w:val="Bibliography"/>
      </w:pPr>
      <w:r w:rsidRPr="00A4292E">
        <w:t xml:space="preserve">Figma. (2023). </w:t>
      </w:r>
      <w:r w:rsidRPr="00A4292E">
        <w:rPr>
          <w:i/>
          <w:iCs/>
        </w:rPr>
        <w:t>FigJam</w:t>
      </w:r>
      <w:r w:rsidRPr="00A4292E">
        <w:t>. Figma. https://www.figma.com/figjam/</w:t>
      </w:r>
    </w:p>
    <w:p w14:paraId="65E37181" w14:textId="77777777" w:rsidR="00A4292E" w:rsidRPr="00A4292E" w:rsidRDefault="00A4292E" w:rsidP="00A4292E">
      <w:pPr>
        <w:pStyle w:val="Bibliography"/>
      </w:pPr>
      <w:r w:rsidRPr="00A4292E">
        <w:t xml:space="preserve">Fitbit. (2023). </w:t>
      </w:r>
      <w:r w:rsidRPr="00A4292E">
        <w:rPr>
          <w:i/>
          <w:iCs/>
        </w:rPr>
        <w:t>Fitbit</w:t>
      </w:r>
      <w:r w:rsidRPr="00A4292E">
        <w:t>. Official Site for Activity Trackers and More. https://www.fitbit.com/global/se/home</w:t>
      </w:r>
    </w:p>
    <w:p w14:paraId="61865C25" w14:textId="77777777" w:rsidR="00A4292E" w:rsidRPr="00A4292E" w:rsidRDefault="00A4292E" w:rsidP="00A4292E">
      <w:pPr>
        <w:pStyle w:val="Bibliography"/>
      </w:pPr>
      <w:r w:rsidRPr="00A4292E">
        <w:t xml:space="preserve">Fossey, E., Harvey, C., Mcdermott, F., &amp; Davidson, L. (2002). </w:t>
      </w:r>
      <w:r w:rsidRPr="00A4292E">
        <w:rPr>
          <w:i/>
          <w:iCs/>
        </w:rPr>
        <w:t>Understanding and Evaluating Qualitative Research</w:t>
      </w:r>
      <w:r w:rsidRPr="00A4292E">
        <w:t>.</w:t>
      </w:r>
    </w:p>
    <w:p w14:paraId="7A89E210" w14:textId="77777777" w:rsidR="00A4292E" w:rsidRPr="00A4292E" w:rsidRDefault="00A4292E" w:rsidP="00A4292E">
      <w:pPr>
        <w:pStyle w:val="Bibliography"/>
      </w:pPr>
      <w:r w:rsidRPr="00A4292E">
        <w:t xml:space="preserve">Fry, B. (2004). </w:t>
      </w:r>
      <w:r w:rsidRPr="00A4292E">
        <w:rPr>
          <w:i/>
          <w:iCs/>
        </w:rPr>
        <w:t>Computational Information Design</w:t>
      </w:r>
      <w:r w:rsidRPr="00A4292E">
        <w:t xml:space="preserve"> [PhD]. Massachusetts Institute of Technology.</w:t>
      </w:r>
    </w:p>
    <w:p w14:paraId="16B26BDD" w14:textId="77777777" w:rsidR="00A4292E" w:rsidRPr="00A4292E" w:rsidRDefault="00A4292E" w:rsidP="00A4292E">
      <w:pPr>
        <w:pStyle w:val="Bibliography"/>
      </w:pPr>
      <w:r w:rsidRPr="00A4292E">
        <w:t xml:space="preserve">Fry, B. (2008). </w:t>
      </w:r>
      <w:r w:rsidRPr="00A4292E">
        <w:rPr>
          <w:i/>
          <w:iCs/>
        </w:rPr>
        <w:t>Visualizing data</w:t>
      </w:r>
      <w:r w:rsidRPr="00A4292E">
        <w:t>. O’Reilly Media, Inc.</w:t>
      </w:r>
    </w:p>
    <w:p w14:paraId="55E0AE10" w14:textId="77777777" w:rsidR="00A4292E" w:rsidRPr="00A4292E" w:rsidRDefault="00A4292E" w:rsidP="00A4292E">
      <w:pPr>
        <w:pStyle w:val="Bibliography"/>
      </w:pPr>
      <w:r w:rsidRPr="00A4292E">
        <w:lastRenderedPageBreak/>
        <w:t xml:space="preserve">Google. (2023a). </w:t>
      </w:r>
      <w:r w:rsidRPr="00A4292E">
        <w:rPr>
          <w:i/>
          <w:iCs/>
        </w:rPr>
        <w:t>Google Maps</w:t>
      </w:r>
      <w:r w:rsidRPr="00A4292E">
        <w:t>. Google Maps. https://www.google.com/maps/@55.5880384,13.0322337,14z</w:t>
      </w:r>
    </w:p>
    <w:p w14:paraId="27827F2B" w14:textId="77777777" w:rsidR="00A4292E" w:rsidRPr="00A4292E" w:rsidRDefault="00A4292E" w:rsidP="00A4292E">
      <w:pPr>
        <w:pStyle w:val="Bibliography"/>
      </w:pPr>
      <w:r w:rsidRPr="00A4292E">
        <w:t xml:space="preserve">Google. (2023b). </w:t>
      </w:r>
      <w:r w:rsidRPr="00A4292E">
        <w:rPr>
          <w:i/>
          <w:iCs/>
        </w:rPr>
        <w:t>Google Sheets</w:t>
      </w:r>
      <w:r w:rsidRPr="00A4292E">
        <w:t>. Online Spreadsheet Editor | Google Workspace. https://www.facebook.com/GoogleDocs/</w:t>
      </w:r>
    </w:p>
    <w:p w14:paraId="545568EA" w14:textId="77777777" w:rsidR="00A4292E" w:rsidRPr="00A4292E" w:rsidRDefault="00A4292E" w:rsidP="00A4292E">
      <w:pPr>
        <w:pStyle w:val="Bibliography"/>
      </w:pPr>
      <w:r w:rsidRPr="00A4292E">
        <w:t xml:space="preserve">Gustafsson, D. (2019). </w:t>
      </w:r>
      <w:r w:rsidRPr="00A4292E">
        <w:rPr>
          <w:i/>
          <w:iCs/>
        </w:rPr>
        <w:t>Analysing the Double diamond design process through research &amp; implementation</w:t>
      </w:r>
      <w:r w:rsidRPr="00A4292E">
        <w:t xml:space="preserve"> [Master of Arts, Aalto University]. https://aaltodoc.aalto.fi/bitstream/handle/123456789/39285/master_Gustafsson_Daniel_2019.pdf?sequence=1&amp;isAllowed=y</w:t>
      </w:r>
    </w:p>
    <w:p w14:paraId="6BA6C01B" w14:textId="77777777" w:rsidR="00A4292E" w:rsidRPr="00A4292E" w:rsidRDefault="00A4292E" w:rsidP="00A4292E">
      <w:pPr>
        <w:pStyle w:val="Bibliography"/>
      </w:pPr>
      <w:r w:rsidRPr="00A4292E">
        <w:t xml:space="preserve">Heer, J., Viégas, F. B., &amp; Wattenberg, M. (2007). Voyagers and voyeurs: Supporting asynchronous collaborative information visualization. </w:t>
      </w:r>
      <w:r w:rsidRPr="00A4292E">
        <w:rPr>
          <w:i/>
          <w:iCs/>
        </w:rPr>
        <w:t>Proceedings of the SIGCHI Conference on Human Factors in Computing Systems</w:t>
      </w:r>
      <w:r w:rsidRPr="00A4292E">
        <w:t>, 1029–1038. https://doi.org/10.1145/1240624.1240781</w:t>
      </w:r>
    </w:p>
    <w:p w14:paraId="7724C99C" w14:textId="77777777" w:rsidR="00A4292E" w:rsidRPr="00A4292E" w:rsidRDefault="00A4292E" w:rsidP="00A4292E">
      <w:pPr>
        <w:pStyle w:val="Bibliography"/>
      </w:pPr>
      <w:r w:rsidRPr="00A4292E">
        <w:t xml:space="preserve">Holzinger, A. (2005). Usability engineering methods for software developers. </w:t>
      </w:r>
      <w:r w:rsidRPr="00A4292E">
        <w:rPr>
          <w:i/>
          <w:iCs/>
        </w:rPr>
        <w:t>Communications of the ACM</w:t>
      </w:r>
      <w:r w:rsidRPr="00A4292E">
        <w:t xml:space="preserve">, </w:t>
      </w:r>
      <w:r w:rsidRPr="00A4292E">
        <w:rPr>
          <w:i/>
          <w:iCs/>
        </w:rPr>
        <w:t>48</w:t>
      </w:r>
      <w:r w:rsidRPr="00A4292E">
        <w:t>(1), 71–74. https://doi.org/10.1145/1039539.1039541</w:t>
      </w:r>
    </w:p>
    <w:p w14:paraId="595764F9" w14:textId="77777777" w:rsidR="00A4292E" w:rsidRPr="00A4292E" w:rsidRDefault="00A4292E" w:rsidP="00A4292E">
      <w:pPr>
        <w:pStyle w:val="Bibliography"/>
      </w:pPr>
      <w:r w:rsidRPr="00A4292E">
        <w:t xml:space="preserve">Home Assistant. (2023). </w:t>
      </w:r>
      <w:r w:rsidRPr="00A4292E">
        <w:rPr>
          <w:i/>
          <w:iCs/>
        </w:rPr>
        <w:t>Home Assistant</w:t>
      </w:r>
      <w:r w:rsidRPr="00A4292E">
        <w:t>. Home Assistant. https://www.home-assistant.io/</w:t>
      </w:r>
    </w:p>
    <w:p w14:paraId="08C995AD" w14:textId="77777777" w:rsidR="00A4292E" w:rsidRPr="00A4292E" w:rsidRDefault="00A4292E" w:rsidP="00A4292E">
      <w:pPr>
        <w:pStyle w:val="Bibliography"/>
      </w:pPr>
      <w:r w:rsidRPr="00A4292E">
        <w:t xml:space="preserve">Hornbæk, K., &amp; Oulasvirta, A. (2017). What Is Interaction? </w:t>
      </w:r>
      <w:r w:rsidRPr="00A4292E">
        <w:rPr>
          <w:i/>
          <w:iCs/>
        </w:rPr>
        <w:t>Proceedings of the 2017 CHI Conference on Human Factors in Computing Systems</w:t>
      </w:r>
      <w:r w:rsidRPr="00A4292E">
        <w:t>, 5040–5052. https://doi.org/10.1145/3025453.3025765</w:t>
      </w:r>
    </w:p>
    <w:p w14:paraId="387FD2EF" w14:textId="77777777" w:rsidR="00A4292E" w:rsidRPr="00A4292E" w:rsidRDefault="00A4292E" w:rsidP="00A4292E">
      <w:pPr>
        <w:pStyle w:val="Bibliography"/>
      </w:pPr>
      <w:r w:rsidRPr="00A4292E">
        <w:t xml:space="preserve">Houde, S., &amp; Hill, C. (1997). What do Prototypes Prototype? In </w:t>
      </w:r>
      <w:r w:rsidRPr="00A4292E">
        <w:rPr>
          <w:i/>
          <w:iCs/>
        </w:rPr>
        <w:t>Handbook of Human-Computer Interaction</w:t>
      </w:r>
      <w:r w:rsidRPr="00A4292E">
        <w:t xml:space="preserve"> (pp. 367–381). Elsevier. https://doi.org/10.1016/B978-044481862-1.50082-0</w:t>
      </w:r>
    </w:p>
    <w:p w14:paraId="1ACBE06F" w14:textId="77777777" w:rsidR="00A4292E" w:rsidRPr="00A4292E" w:rsidRDefault="00A4292E" w:rsidP="00A4292E">
      <w:pPr>
        <w:pStyle w:val="Bibliography"/>
      </w:pPr>
      <w:r w:rsidRPr="00A4292E">
        <w:t xml:space="preserve">Huron, S., Carpendale, S., Thudt, A., Tang, A., &amp; Mauerer, M. (2014). Constructive visualization. </w:t>
      </w:r>
      <w:r w:rsidRPr="00A4292E">
        <w:rPr>
          <w:i/>
          <w:iCs/>
        </w:rPr>
        <w:t xml:space="preserve">Proceedings of the 2014 Conference on </w:t>
      </w:r>
      <w:r w:rsidRPr="00A4292E">
        <w:rPr>
          <w:i/>
          <w:iCs/>
        </w:rPr>
        <w:lastRenderedPageBreak/>
        <w:t>Designing Interactive Systems</w:t>
      </w:r>
      <w:r w:rsidRPr="00A4292E">
        <w:t>, 433–442. https://doi.org/10.1145/2598510.2598566</w:t>
      </w:r>
    </w:p>
    <w:p w14:paraId="1A6DD25A" w14:textId="77777777" w:rsidR="00A4292E" w:rsidRPr="00A4292E" w:rsidRDefault="00A4292E" w:rsidP="00A4292E">
      <w:pPr>
        <w:pStyle w:val="Bibliography"/>
      </w:pPr>
      <w:r w:rsidRPr="00A4292E">
        <w:t xml:space="preserve">Knox, S., &amp; Burkard, A. W. (2009). Qualitative research interviews. </w:t>
      </w:r>
      <w:r w:rsidRPr="00A4292E">
        <w:rPr>
          <w:i/>
          <w:iCs/>
        </w:rPr>
        <w:t>Psychotherapy Research</w:t>
      </w:r>
      <w:r w:rsidRPr="00A4292E">
        <w:t xml:space="preserve">, </w:t>
      </w:r>
      <w:r w:rsidRPr="00A4292E">
        <w:rPr>
          <w:i/>
          <w:iCs/>
        </w:rPr>
        <w:t>19</w:t>
      </w:r>
      <w:r w:rsidRPr="00A4292E">
        <w:t>(4–5), 566–575. https://doi.org/10.1080/10503300802702105</w:t>
      </w:r>
    </w:p>
    <w:p w14:paraId="022B79E0" w14:textId="77777777" w:rsidR="00A4292E" w:rsidRPr="00645CAB" w:rsidRDefault="00A4292E" w:rsidP="00A4292E">
      <w:pPr>
        <w:pStyle w:val="Bibliography"/>
        <w:rPr>
          <w:lang w:val="sv-SE"/>
        </w:rPr>
      </w:pPr>
      <w:r w:rsidRPr="00A4292E">
        <w:t xml:space="preserve">Komoot. (2023). </w:t>
      </w:r>
      <w:r w:rsidRPr="00A4292E">
        <w:rPr>
          <w:i/>
          <w:iCs/>
        </w:rPr>
        <w:t xml:space="preserve">Komoot | Find, </w:t>
      </w:r>
      <w:proofErr w:type="gramStart"/>
      <w:r w:rsidRPr="00A4292E">
        <w:rPr>
          <w:i/>
          <w:iCs/>
        </w:rPr>
        <w:t>plan</w:t>
      </w:r>
      <w:proofErr w:type="gramEnd"/>
      <w:r w:rsidRPr="00A4292E">
        <w:rPr>
          <w:i/>
          <w:iCs/>
        </w:rPr>
        <w:t xml:space="preserve"> and share your adventures</w:t>
      </w:r>
      <w:r w:rsidRPr="00A4292E">
        <w:t xml:space="preserve">. </w:t>
      </w:r>
      <w:r w:rsidRPr="00645CAB">
        <w:rPr>
          <w:lang w:val="sv-SE"/>
        </w:rPr>
        <w:t>Komoot. https://www.komoot.com</w:t>
      </w:r>
    </w:p>
    <w:p w14:paraId="58EF3C2C" w14:textId="77777777" w:rsidR="00A4292E" w:rsidRPr="00A4292E" w:rsidRDefault="00A4292E" w:rsidP="00A4292E">
      <w:pPr>
        <w:pStyle w:val="Bibliography"/>
      </w:pPr>
      <w:r w:rsidRPr="00645CAB">
        <w:rPr>
          <w:lang w:val="sv-SE"/>
        </w:rPr>
        <w:t xml:space="preserve">Lim, Y.-K., Stolterman, E., &amp; Tenenberg, J. (2008). </w:t>
      </w:r>
      <w:r w:rsidRPr="00A4292E">
        <w:t xml:space="preserve">The anatomy of prototypes: Prototypes as filters, prototypes as manifestations of design ideas. </w:t>
      </w:r>
      <w:r w:rsidRPr="00A4292E">
        <w:rPr>
          <w:i/>
          <w:iCs/>
        </w:rPr>
        <w:t>ACM Transactions on Computer-Human Interaction</w:t>
      </w:r>
      <w:r w:rsidRPr="00A4292E">
        <w:t xml:space="preserve">, </w:t>
      </w:r>
      <w:r w:rsidRPr="00A4292E">
        <w:rPr>
          <w:i/>
          <w:iCs/>
        </w:rPr>
        <w:t>15</w:t>
      </w:r>
      <w:r w:rsidRPr="00A4292E">
        <w:t>(2), 1–27. https://doi.org/10.1145/1375761.1375762</w:t>
      </w:r>
    </w:p>
    <w:p w14:paraId="6CE44DDC" w14:textId="77777777" w:rsidR="00A4292E" w:rsidRPr="00A4292E" w:rsidRDefault="00A4292E" w:rsidP="00A4292E">
      <w:pPr>
        <w:pStyle w:val="Bibliography"/>
      </w:pPr>
      <w:r w:rsidRPr="00A4292E">
        <w:t xml:space="preserve">Lima, M. (2023). </w:t>
      </w:r>
      <w:r w:rsidRPr="00A4292E">
        <w:rPr>
          <w:i/>
          <w:iCs/>
        </w:rPr>
        <w:t>Visualcomplexity.com</w:t>
      </w:r>
      <w:r w:rsidRPr="00A4292E">
        <w:t>. A Visual Exploration on Mapping Complex Networks. http://www.visualcomplexity.com/vc/</w:t>
      </w:r>
    </w:p>
    <w:p w14:paraId="0D8BD4A8" w14:textId="77777777" w:rsidR="00A4292E" w:rsidRPr="00A4292E" w:rsidRDefault="00A4292E" w:rsidP="00A4292E">
      <w:pPr>
        <w:pStyle w:val="Bibliography"/>
      </w:pPr>
      <w:r w:rsidRPr="00A4292E">
        <w:t xml:space="preserve">Mao, J.-Y., Vredenburg, K., Smith, P. W., &amp; Carey, T. (2005). The state of user-centered design practice. </w:t>
      </w:r>
      <w:r w:rsidRPr="00A4292E">
        <w:rPr>
          <w:i/>
          <w:iCs/>
        </w:rPr>
        <w:t>Communications of the ACM</w:t>
      </w:r>
      <w:r w:rsidRPr="00A4292E">
        <w:t xml:space="preserve">, </w:t>
      </w:r>
      <w:r w:rsidRPr="00A4292E">
        <w:rPr>
          <w:i/>
          <w:iCs/>
        </w:rPr>
        <w:t>48</w:t>
      </w:r>
      <w:r w:rsidRPr="00A4292E">
        <w:t>(3), 105–109. https://doi.org/10.1145/1047671.1047677</w:t>
      </w:r>
    </w:p>
    <w:p w14:paraId="4869DB84" w14:textId="77777777" w:rsidR="00A4292E" w:rsidRPr="00A4292E" w:rsidRDefault="00A4292E" w:rsidP="00A4292E">
      <w:pPr>
        <w:pStyle w:val="Bibliography"/>
      </w:pPr>
      <w:r w:rsidRPr="00A4292E">
        <w:t xml:space="preserve">Marcus, A., &amp; Rosenzweig, E. (Eds.). (2020). </w:t>
      </w:r>
      <w:r w:rsidRPr="00A4292E">
        <w:rPr>
          <w:i/>
          <w:iCs/>
        </w:rPr>
        <w:t>Design, User Experience, and Usability. Interaction Design: 9th International Conference, DUXU 2020, Held as Part of the 22nd HCI International Conference, HCII 2020, Copenhagen, Denmark, July 19–24, 2020, Proceedings, Part I</w:t>
      </w:r>
      <w:r w:rsidRPr="00A4292E">
        <w:t xml:space="preserve"> (Vol. 12200). Springer International Publishing. https://doi.org/10.1007/978-3-030-49713-2</w:t>
      </w:r>
    </w:p>
    <w:p w14:paraId="2017306B" w14:textId="77777777" w:rsidR="00A4292E" w:rsidRPr="00A4292E" w:rsidRDefault="00A4292E" w:rsidP="00A4292E">
      <w:pPr>
        <w:pStyle w:val="Bibliography"/>
      </w:pPr>
      <w:r w:rsidRPr="00A4292E">
        <w:t xml:space="preserve">Martin, B., &amp; Hanington, B. (2012). Universal methods of design: 100 ways to research complex problems, develop innovative ideas, and design effective solutions. </w:t>
      </w:r>
      <w:r w:rsidRPr="00A4292E">
        <w:rPr>
          <w:i/>
          <w:iCs/>
        </w:rPr>
        <w:t>Choice Reviews Online</w:t>
      </w:r>
      <w:r w:rsidRPr="00A4292E">
        <w:t xml:space="preserve">, </w:t>
      </w:r>
      <w:r w:rsidRPr="00A4292E">
        <w:rPr>
          <w:i/>
          <w:iCs/>
        </w:rPr>
        <w:t>49</w:t>
      </w:r>
      <w:r w:rsidRPr="00A4292E">
        <w:t>(10), 49-5403-49–5403. https://doi.org/10.5860/CHOICE.49-5403</w:t>
      </w:r>
    </w:p>
    <w:p w14:paraId="34A94E11" w14:textId="77777777" w:rsidR="00A4292E" w:rsidRPr="00645CAB" w:rsidRDefault="00A4292E" w:rsidP="00A4292E">
      <w:pPr>
        <w:pStyle w:val="Bibliography"/>
        <w:rPr>
          <w:lang w:val="sv-SE"/>
        </w:rPr>
      </w:pPr>
      <w:r w:rsidRPr="00A4292E">
        <w:lastRenderedPageBreak/>
        <w:t xml:space="preserve">Microsoft. (2023a). </w:t>
      </w:r>
      <w:r w:rsidRPr="00A4292E">
        <w:rPr>
          <w:i/>
          <w:iCs/>
        </w:rPr>
        <w:t>Microsoft Excel</w:t>
      </w:r>
      <w:r w:rsidRPr="00A4292E">
        <w:t xml:space="preserve">. </w:t>
      </w:r>
      <w:r w:rsidRPr="00645CAB">
        <w:rPr>
          <w:lang w:val="sv-SE"/>
        </w:rPr>
        <w:t>Kalkylprogram | Microsoft 365. https://www.microsoft.com/sv-se/microsoft-365/excel</w:t>
      </w:r>
    </w:p>
    <w:p w14:paraId="5E24A9CE" w14:textId="77777777" w:rsidR="00A4292E" w:rsidRPr="00A4292E" w:rsidRDefault="00A4292E" w:rsidP="00A4292E">
      <w:pPr>
        <w:pStyle w:val="Bibliography"/>
      </w:pPr>
      <w:r w:rsidRPr="00A4292E">
        <w:t xml:space="preserve">Microsoft. (2023b). </w:t>
      </w:r>
      <w:r w:rsidRPr="00A4292E">
        <w:rPr>
          <w:i/>
          <w:iCs/>
        </w:rPr>
        <w:t>Microsoft Power BI</w:t>
      </w:r>
      <w:r w:rsidRPr="00A4292E">
        <w:t>. Datavisualisering. https://powerbi.microsoft.com/sv-se/</w:t>
      </w:r>
    </w:p>
    <w:p w14:paraId="3F93368D" w14:textId="77777777" w:rsidR="00A4292E" w:rsidRPr="00645CAB" w:rsidRDefault="00A4292E" w:rsidP="00A4292E">
      <w:pPr>
        <w:pStyle w:val="Bibliography"/>
        <w:rPr>
          <w:lang w:val="sv-SE"/>
        </w:rPr>
      </w:pPr>
      <w:r w:rsidRPr="00A4292E">
        <w:t xml:space="preserve">Moran, K. (2019, December 1). </w:t>
      </w:r>
      <w:r w:rsidRPr="00A4292E">
        <w:rPr>
          <w:i/>
          <w:iCs/>
        </w:rPr>
        <w:t>Usability Testing 101</w:t>
      </w:r>
      <w:r w:rsidRPr="00A4292E">
        <w:t xml:space="preserve">. </w:t>
      </w:r>
      <w:r w:rsidRPr="00645CAB">
        <w:rPr>
          <w:lang w:val="sv-SE"/>
        </w:rPr>
        <w:t>Nielsen Norman Group. https://www.nngroup.com/articles/usability-testing-101/</w:t>
      </w:r>
    </w:p>
    <w:p w14:paraId="0DA09C96" w14:textId="77777777" w:rsidR="00A4292E" w:rsidRPr="00A4292E" w:rsidRDefault="00A4292E" w:rsidP="00A4292E">
      <w:pPr>
        <w:pStyle w:val="Bibliography"/>
      </w:pPr>
      <w:r w:rsidRPr="00A4292E">
        <w:t xml:space="preserve">Norman, D. A., &amp; Draper, S. W. (Eds.). (1986). </w:t>
      </w:r>
      <w:r w:rsidRPr="00A4292E">
        <w:rPr>
          <w:i/>
          <w:iCs/>
        </w:rPr>
        <w:t xml:space="preserve">User centered system design: </w:t>
      </w:r>
      <w:proofErr w:type="gramStart"/>
      <w:r w:rsidRPr="00A4292E">
        <w:rPr>
          <w:i/>
          <w:iCs/>
        </w:rPr>
        <w:t>New</w:t>
      </w:r>
      <w:proofErr w:type="gramEnd"/>
      <w:r w:rsidRPr="00A4292E">
        <w:rPr>
          <w:i/>
          <w:iCs/>
        </w:rPr>
        <w:t xml:space="preserve"> perspectives on human-computer interaction</w:t>
      </w:r>
      <w:r w:rsidRPr="00A4292E">
        <w:t>. L. Erlbaum Associates.</w:t>
      </w:r>
    </w:p>
    <w:p w14:paraId="65A3E667" w14:textId="77777777" w:rsidR="00A4292E" w:rsidRPr="00A4292E" w:rsidRDefault="00A4292E" w:rsidP="00A4292E">
      <w:pPr>
        <w:pStyle w:val="Bibliography"/>
      </w:pPr>
      <w:r w:rsidRPr="00A4292E">
        <w:t xml:space="preserve">On The Go Map. (2023). </w:t>
      </w:r>
      <w:r w:rsidRPr="00A4292E">
        <w:rPr>
          <w:i/>
          <w:iCs/>
        </w:rPr>
        <w:t>On The Go Map</w:t>
      </w:r>
      <w:r w:rsidRPr="00A4292E">
        <w:t>. http://onthegomap.com/</w:t>
      </w:r>
    </w:p>
    <w:p w14:paraId="5BCAFB4C" w14:textId="77777777" w:rsidR="00A4292E" w:rsidRPr="00A4292E" w:rsidRDefault="00A4292E" w:rsidP="00A4292E">
      <w:pPr>
        <w:pStyle w:val="Bibliography"/>
      </w:pPr>
      <w:r w:rsidRPr="00A4292E">
        <w:t xml:space="preserve">Ralph, P., &amp; Baltes, S. (2022). Paving the way for mature secondary research: The seven types of literature review. </w:t>
      </w:r>
      <w:r w:rsidRPr="00A4292E">
        <w:rPr>
          <w:i/>
          <w:iCs/>
        </w:rPr>
        <w:t>Proceedings of the 30th ACM Joint European Software Engineering Conference and Symposium on the Foundations of Software Engineering</w:t>
      </w:r>
      <w:r w:rsidRPr="00A4292E">
        <w:t>, 1632–1636. https://doi.org/10.1145/3540250.3560877</w:t>
      </w:r>
    </w:p>
    <w:p w14:paraId="15177272" w14:textId="77777777" w:rsidR="00A4292E" w:rsidRPr="00A4292E" w:rsidRDefault="00A4292E" w:rsidP="00A4292E">
      <w:pPr>
        <w:pStyle w:val="Bibliography"/>
      </w:pPr>
      <w:r w:rsidRPr="00A4292E">
        <w:t xml:space="preserve">Russel, E. (2019, October 1). </w:t>
      </w:r>
      <w:r w:rsidRPr="00A4292E">
        <w:rPr>
          <w:i/>
          <w:iCs/>
        </w:rPr>
        <w:t>9 things to know about Google’s maps data: Beyond the Map</w:t>
      </w:r>
      <w:r w:rsidRPr="00A4292E">
        <w:t>. Google Cloud Blog. https://cloud.google.com/blog/products/maps-platform/9-things-know-about-googles-maps-data-beyond-map</w:t>
      </w:r>
    </w:p>
    <w:p w14:paraId="3F8E3F1A" w14:textId="77777777" w:rsidR="00A4292E" w:rsidRPr="00A4292E" w:rsidRDefault="00A4292E" w:rsidP="00A4292E">
      <w:pPr>
        <w:pStyle w:val="Bibliography"/>
      </w:pPr>
      <w:r w:rsidRPr="00A4292E">
        <w:t xml:space="preserve">Sharp, H., Rogers, Y., &amp; Preece, J. (2007). </w:t>
      </w:r>
      <w:r w:rsidRPr="00A4292E">
        <w:rPr>
          <w:i/>
          <w:iCs/>
        </w:rPr>
        <w:t>Interaction design: Beyond human-computer interaction</w:t>
      </w:r>
      <w:r w:rsidRPr="00A4292E">
        <w:t xml:space="preserve"> (2nd ed). Wiley.</w:t>
      </w:r>
    </w:p>
    <w:p w14:paraId="4F17B16B" w14:textId="77777777" w:rsidR="00A4292E" w:rsidRPr="00A4292E" w:rsidRDefault="00A4292E" w:rsidP="00A4292E">
      <w:pPr>
        <w:pStyle w:val="Bibliography"/>
      </w:pPr>
      <w:r w:rsidRPr="00A4292E">
        <w:t xml:space="preserve">Shneiderman, B. (1996). </w:t>
      </w:r>
      <w:r w:rsidRPr="00A4292E">
        <w:rPr>
          <w:i/>
          <w:iCs/>
        </w:rPr>
        <w:t>The Eyes Have It: A Task by Data Type Taxonomy for Information Visualizations</w:t>
      </w:r>
      <w:r w:rsidRPr="00A4292E">
        <w:t>.</w:t>
      </w:r>
    </w:p>
    <w:p w14:paraId="5AFE4211" w14:textId="77777777" w:rsidR="00A4292E" w:rsidRPr="00A4292E" w:rsidRDefault="00A4292E" w:rsidP="00A4292E">
      <w:pPr>
        <w:pStyle w:val="Bibliography"/>
      </w:pPr>
      <w:r w:rsidRPr="00A4292E">
        <w:t xml:space="preserve">Strava. (2023). </w:t>
      </w:r>
      <w:r w:rsidRPr="00A4292E">
        <w:rPr>
          <w:i/>
          <w:iCs/>
        </w:rPr>
        <w:t>Strava | Running, Cycling &amp; Hiking App—Train, Track &amp; Share</w:t>
      </w:r>
      <w:r w:rsidRPr="00A4292E">
        <w:t>. https://www.strava.com/</w:t>
      </w:r>
    </w:p>
    <w:p w14:paraId="67396B1A" w14:textId="77777777" w:rsidR="00A4292E" w:rsidRPr="00645CAB" w:rsidRDefault="00A4292E" w:rsidP="00A4292E">
      <w:pPr>
        <w:pStyle w:val="Bibliography"/>
        <w:rPr>
          <w:lang w:val="sv-SE"/>
        </w:rPr>
      </w:pPr>
      <w:r w:rsidRPr="00A4292E">
        <w:t xml:space="preserve">Tableau. (2023). </w:t>
      </w:r>
      <w:r w:rsidRPr="00A4292E">
        <w:rPr>
          <w:i/>
          <w:iCs/>
        </w:rPr>
        <w:t>Tableau: Business Intelligence and Analytics Software</w:t>
      </w:r>
      <w:r w:rsidRPr="00A4292E">
        <w:t xml:space="preserve">. </w:t>
      </w:r>
      <w:r w:rsidRPr="00645CAB">
        <w:rPr>
          <w:lang w:val="sv-SE"/>
        </w:rPr>
        <w:t>Tableau. https://www.tableau.com/node/62770</w:t>
      </w:r>
    </w:p>
    <w:p w14:paraId="20CEB7FD" w14:textId="77777777" w:rsidR="00A4292E" w:rsidRPr="00A4292E" w:rsidRDefault="00A4292E" w:rsidP="00A4292E">
      <w:pPr>
        <w:pStyle w:val="Bibliography"/>
      </w:pPr>
      <w:r w:rsidRPr="00645CAB">
        <w:rPr>
          <w:lang w:val="sv-SE"/>
        </w:rPr>
        <w:lastRenderedPageBreak/>
        <w:t xml:space="preserve">Tarnavsky Eitan, A., Smolyansky, E., Knaan Harpaz, I., &amp; Perets, S. (2023). </w:t>
      </w:r>
      <w:r w:rsidRPr="00A4292E">
        <w:rPr>
          <w:i/>
          <w:iCs/>
        </w:rPr>
        <w:t>Connected Papers</w:t>
      </w:r>
      <w:r w:rsidRPr="00A4292E">
        <w:t>. Connected Papers | Find and Explore Academic Papers. https://www.connectedpapers.com/</w:t>
      </w:r>
    </w:p>
    <w:p w14:paraId="35751BD5" w14:textId="77777777" w:rsidR="00A4292E" w:rsidRPr="00A4292E" w:rsidRDefault="00A4292E" w:rsidP="00A4292E">
      <w:pPr>
        <w:pStyle w:val="Bibliography"/>
      </w:pPr>
      <w:r w:rsidRPr="00A4292E">
        <w:t xml:space="preserve">Thorne, S. (2000). Data analysis in qualitative research. </w:t>
      </w:r>
      <w:r w:rsidRPr="00A4292E">
        <w:rPr>
          <w:i/>
          <w:iCs/>
        </w:rPr>
        <w:t>Evidence-Based Nursing</w:t>
      </w:r>
      <w:r w:rsidRPr="00A4292E">
        <w:t xml:space="preserve">, </w:t>
      </w:r>
      <w:r w:rsidRPr="00A4292E">
        <w:rPr>
          <w:i/>
          <w:iCs/>
        </w:rPr>
        <w:t>3</w:t>
      </w:r>
      <w:r w:rsidRPr="00A4292E">
        <w:t>(3), 68–70. https://doi.org/10.1136/ebn.3.3.68</w:t>
      </w:r>
    </w:p>
    <w:p w14:paraId="68B999AF" w14:textId="77777777" w:rsidR="00A4292E" w:rsidRPr="00A4292E" w:rsidRDefault="00A4292E" w:rsidP="00A4292E">
      <w:pPr>
        <w:pStyle w:val="Bibliography"/>
      </w:pPr>
      <w:r w:rsidRPr="00A4292E">
        <w:t xml:space="preserve">Wood, L. E. (1997). Semi-structured interviewing for user-centered design. </w:t>
      </w:r>
      <w:r w:rsidRPr="00A4292E">
        <w:rPr>
          <w:i/>
          <w:iCs/>
        </w:rPr>
        <w:t>Interactions</w:t>
      </w:r>
      <w:r w:rsidRPr="00A4292E">
        <w:t xml:space="preserve">, </w:t>
      </w:r>
      <w:r w:rsidRPr="00A4292E">
        <w:rPr>
          <w:i/>
          <w:iCs/>
        </w:rPr>
        <w:t>4</w:t>
      </w:r>
      <w:r w:rsidRPr="00A4292E">
        <w:t>(2), 48–61. https://doi.org/10.1145/245129.245134</w:t>
      </w:r>
    </w:p>
    <w:p w14:paraId="44E5C6E4" w14:textId="1156425B" w:rsidR="006227A2" w:rsidRPr="00390054" w:rsidRDefault="00ED4E45" w:rsidP="00B7308E">
      <w:pPr>
        <w:rPr>
          <w:lang w:val="sv-SE"/>
        </w:rPr>
      </w:pPr>
      <w:r w:rsidRPr="004560CB">
        <w:fldChar w:fldCharType="end"/>
      </w:r>
    </w:p>
    <w:sectPr w:rsidR="006227A2" w:rsidRPr="00390054" w:rsidSect="00316902">
      <w:headerReference w:type="default" r:id="rId35"/>
      <w:footerReference w:type="default" r:id="rId36"/>
      <w:headerReference w:type="first" r:id="rId37"/>
      <w:pgSz w:w="11907" w:h="16839" w:code="9"/>
      <w:pgMar w:top="454" w:right="1871" w:bottom="851" w:left="2631" w:header="624" w:footer="3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3C4027" w14:textId="77777777" w:rsidR="004012D8" w:rsidRDefault="004012D8" w:rsidP="002E590C">
      <w:pPr>
        <w:spacing w:line="240" w:lineRule="auto"/>
      </w:pPr>
      <w:r>
        <w:separator/>
      </w:r>
    </w:p>
  </w:endnote>
  <w:endnote w:type="continuationSeparator" w:id="0">
    <w:p w14:paraId="3C84EE6C" w14:textId="77777777" w:rsidR="004012D8" w:rsidRDefault="004012D8"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6FB66B" w14:textId="77777777" w:rsidR="004012D8" w:rsidRDefault="004012D8" w:rsidP="002E590C">
      <w:pPr>
        <w:spacing w:line="240" w:lineRule="auto"/>
      </w:pPr>
      <w:r>
        <w:separator/>
      </w:r>
    </w:p>
  </w:footnote>
  <w:footnote w:type="continuationSeparator" w:id="0">
    <w:p w14:paraId="0A71615D" w14:textId="77777777" w:rsidR="004012D8" w:rsidRDefault="004012D8"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00568"/>
    <w:multiLevelType w:val="hybridMultilevel"/>
    <w:tmpl w:val="69FA016E"/>
    <w:lvl w:ilvl="0" w:tplc="5314B26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5925C6E"/>
    <w:multiLevelType w:val="hybridMultilevel"/>
    <w:tmpl w:val="E8DCE1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0C4640E"/>
    <w:multiLevelType w:val="hybridMultilevel"/>
    <w:tmpl w:val="66D8C390"/>
    <w:lvl w:ilvl="0" w:tplc="EC60BEDA">
      <w:start w:val="5"/>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BDF78FF"/>
    <w:multiLevelType w:val="hybridMultilevel"/>
    <w:tmpl w:val="AC8C2AF6"/>
    <w:lvl w:ilvl="0" w:tplc="30EE8E96">
      <w:start w:val="1"/>
      <w:numFmt w:val="decimal"/>
      <w:lvlText w:val="%1."/>
      <w:lvlJc w:val="left"/>
      <w:pPr>
        <w:ind w:left="720" w:hanging="360"/>
      </w:pPr>
      <w:rPr>
        <w:rFonts w:ascii="Georgia" w:hAnsi="Georgia" w:cs="Times New Roman"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E920F78"/>
    <w:multiLevelType w:val="hybridMultilevel"/>
    <w:tmpl w:val="F95026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2B24085"/>
    <w:multiLevelType w:val="hybridMultilevel"/>
    <w:tmpl w:val="2C10A8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7D257E4"/>
    <w:multiLevelType w:val="hybridMultilevel"/>
    <w:tmpl w:val="478AFA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B6C0528"/>
    <w:multiLevelType w:val="hybridMultilevel"/>
    <w:tmpl w:val="2DA20A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4613DF8"/>
    <w:multiLevelType w:val="hybridMultilevel"/>
    <w:tmpl w:val="1B921A8A"/>
    <w:lvl w:ilvl="0" w:tplc="F572D99E">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9" w15:restartNumberingAfterBreak="0">
    <w:nsid w:val="37015F66"/>
    <w:multiLevelType w:val="hybridMultilevel"/>
    <w:tmpl w:val="506A58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BFB4FA5"/>
    <w:multiLevelType w:val="hybridMultilevel"/>
    <w:tmpl w:val="543A87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2C17227"/>
    <w:multiLevelType w:val="hybridMultilevel"/>
    <w:tmpl w:val="3F3064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8EC6F0D"/>
    <w:multiLevelType w:val="hybridMultilevel"/>
    <w:tmpl w:val="440E61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9844332"/>
    <w:multiLevelType w:val="hybridMultilevel"/>
    <w:tmpl w:val="D62A84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A050867"/>
    <w:multiLevelType w:val="hybridMultilevel"/>
    <w:tmpl w:val="6DD2B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BEA2B8C"/>
    <w:multiLevelType w:val="hybridMultilevel"/>
    <w:tmpl w:val="38BE26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08E5160"/>
    <w:multiLevelType w:val="hybridMultilevel"/>
    <w:tmpl w:val="FD42511E"/>
    <w:lvl w:ilvl="0" w:tplc="0809000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6" w15:restartNumberingAfterBreak="0">
    <w:nsid w:val="72F86E1A"/>
    <w:multiLevelType w:val="hybridMultilevel"/>
    <w:tmpl w:val="931C13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EA7150C"/>
    <w:multiLevelType w:val="hybridMultilevel"/>
    <w:tmpl w:val="7B4C98D2"/>
    <w:lvl w:ilvl="0" w:tplc="C240C24C">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F8A2B94"/>
    <w:multiLevelType w:val="hybridMultilevel"/>
    <w:tmpl w:val="76342146"/>
    <w:lvl w:ilvl="0" w:tplc="F9E2DE3E">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3"/>
  </w:num>
  <w:num w:numId="2" w16cid:durableId="328603563">
    <w:abstractNumId w:val="1"/>
  </w:num>
  <w:num w:numId="3" w16cid:durableId="1258059650">
    <w:abstractNumId w:val="6"/>
  </w:num>
  <w:num w:numId="4" w16cid:durableId="677736963">
    <w:abstractNumId w:val="22"/>
  </w:num>
  <w:num w:numId="5" w16cid:durableId="837234277">
    <w:abstractNumId w:val="17"/>
  </w:num>
  <w:num w:numId="6" w16cid:durableId="619261500">
    <w:abstractNumId w:val="29"/>
  </w:num>
  <w:num w:numId="7" w16cid:durableId="1981379397">
    <w:abstractNumId w:val="35"/>
  </w:num>
  <w:num w:numId="8" w16cid:durableId="1901859987">
    <w:abstractNumId w:val="34"/>
  </w:num>
  <w:num w:numId="9" w16cid:durableId="956528889">
    <w:abstractNumId w:val="27"/>
  </w:num>
  <w:num w:numId="10" w16cid:durableId="1181815147">
    <w:abstractNumId w:val="28"/>
  </w:num>
  <w:num w:numId="11" w16cid:durableId="1466780346">
    <w:abstractNumId w:val="21"/>
  </w:num>
  <w:num w:numId="12" w16cid:durableId="125705566">
    <w:abstractNumId w:val="26"/>
  </w:num>
  <w:num w:numId="13" w16cid:durableId="1439719779">
    <w:abstractNumId w:val="39"/>
  </w:num>
  <w:num w:numId="14" w16cid:durableId="1832016796">
    <w:abstractNumId w:val="40"/>
    <w:lvlOverride w:ilvl="0">
      <w:lvl w:ilvl="0">
        <w:numFmt w:val="decimal"/>
        <w:lvlText w:val="%1."/>
        <w:lvlJc w:val="left"/>
      </w:lvl>
    </w:lvlOverride>
  </w:num>
  <w:num w:numId="15" w16cid:durableId="2103453584">
    <w:abstractNumId w:val="12"/>
  </w:num>
  <w:num w:numId="16" w16cid:durableId="104888086">
    <w:abstractNumId w:val="5"/>
  </w:num>
  <w:num w:numId="17" w16cid:durableId="1490907675">
    <w:abstractNumId w:val="41"/>
    <w:lvlOverride w:ilvl="0">
      <w:lvl w:ilvl="0">
        <w:numFmt w:val="decimal"/>
        <w:lvlText w:val="%1."/>
        <w:lvlJc w:val="left"/>
      </w:lvl>
    </w:lvlOverride>
  </w:num>
  <w:num w:numId="18" w16cid:durableId="1027870196">
    <w:abstractNumId w:val="16"/>
  </w:num>
  <w:num w:numId="19" w16cid:durableId="1876387604">
    <w:abstractNumId w:val="37"/>
    <w:lvlOverride w:ilvl="0">
      <w:lvl w:ilvl="0">
        <w:numFmt w:val="decimal"/>
        <w:lvlText w:val="%1."/>
        <w:lvlJc w:val="left"/>
      </w:lvl>
    </w:lvlOverride>
  </w:num>
  <w:num w:numId="20" w16cid:durableId="2127430371">
    <w:abstractNumId w:val="38"/>
  </w:num>
  <w:num w:numId="21" w16cid:durableId="1744449635">
    <w:abstractNumId w:val="14"/>
    <w:lvlOverride w:ilvl="0">
      <w:lvl w:ilvl="0">
        <w:numFmt w:val="decimal"/>
        <w:lvlText w:val="%1."/>
        <w:lvlJc w:val="left"/>
      </w:lvl>
    </w:lvlOverride>
  </w:num>
  <w:num w:numId="22" w16cid:durableId="1686519013">
    <w:abstractNumId w:val="7"/>
  </w:num>
  <w:num w:numId="23" w16cid:durableId="1463158822">
    <w:abstractNumId w:val="25"/>
    <w:lvlOverride w:ilvl="0">
      <w:lvl w:ilvl="0">
        <w:numFmt w:val="decimal"/>
        <w:lvlText w:val="%1."/>
        <w:lvlJc w:val="left"/>
      </w:lvl>
    </w:lvlOverride>
  </w:num>
  <w:num w:numId="24" w16cid:durableId="649943136">
    <w:abstractNumId w:val="44"/>
  </w:num>
  <w:num w:numId="25" w16cid:durableId="1927107670">
    <w:abstractNumId w:val="23"/>
    <w:lvlOverride w:ilvl="0">
      <w:lvl w:ilvl="0">
        <w:numFmt w:val="decimal"/>
        <w:lvlText w:val="%1."/>
        <w:lvlJc w:val="left"/>
      </w:lvl>
    </w:lvlOverride>
  </w:num>
  <w:num w:numId="26" w16cid:durableId="1245334694">
    <w:abstractNumId w:val="9"/>
  </w:num>
  <w:num w:numId="27" w16cid:durableId="1952587426">
    <w:abstractNumId w:val="4"/>
  </w:num>
  <w:num w:numId="28" w16cid:durableId="1933666443">
    <w:abstractNumId w:val="31"/>
  </w:num>
  <w:num w:numId="29" w16cid:durableId="948925662">
    <w:abstractNumId w:val="32"/>
  </w:num>
  <w:num w:numId="30" w16cid:durableId="791899300">
    <w:abstractNumId w:val="33"/>
  </w:num>
  <w:num w:numId="31" w16cid:durableId="578707906">
    <w:abstractNumId w:val="13"/>
  </w:num>
  <w:num w:numId="32" w16cid:durableId="516312438">
    <w:abstractNumId w:val="42"/>
  </w:num>
  <w:num w:numId="33" w16cid:durableId="105587210">
    <w:abstractNumId w:val="11"/>
  </w:num>
  <w:num w:numId="34" w16cid:durableId="494151222">
    <w:abstractNumId w:val="8"/>
  </w:num>
  <w:num w:numId="35" w16cid:durableId="909854279">
    <w:abstractNumId w:val="36"/>
  </w:num>
  <w:num w:numId="36" w16cid:durableId="1801268177">
    <w:abstractNumId w:val="0"/>
  </w:num>
  <w:num w:numId="37" w16cid:durableId="277033340">
    <w:abstractNumId w:val="20"/>
  </w:num>
  <w:num w:numId="38" w16cid:durableId="31040788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54299383">
    <w:abstractNumId w:val="24"/>
  </w:num>
  <w:num w:numId="40" w16cid:durableId="1489860605">
    <w:abstractNumId w:val="18"/>
  </w:num>
  <w:num w:numId="41" w16cid:durableId="903757868">
    <w:abstractNumId w:val="19"/>
  </w:num>
  <w:num w:numId="42" w16cid:durableId="1746301862">
    <w:abstractNumId w:val="10"/>
  </w:num>
  <w:num w:numId="43" w16cid:durableId="1152286414">
    <w:abstractNumId w:val="2"/>
  </w:num>
  <w:num w:numId="44" w16cid:durableId="385035574">
    <w:abstractNumId w:val="30"/>
  </w:num>
  <w:num w:numId="45" w16cid:durableId="479857007">
    <w:abstractNumId w:val="15"/>
  </w:num>
  <w:num w:numId="46" w16cid:durableId="260339606">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activeWritingStyle w:appName="MSWord" w:lang="sv-SE" w:vendorID="64" w:dllVersion="0" w:nlCheck="1" w:checkStyle="0"/>
  <w:activeWritingStyle w:appName="MSWord" w:lang="en-GB" w:vendorID="64" w:dllVersion="0" w:nlCheck="1" w:checkStyle="0"/>
  <w:activeWritingStyle w:appName="MSWord" w:lang="en-US" w:vendorID="64" w:dllVersion="0" w:nlCheck="1" w:checkStyle="0"/>
  <w:proofState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015D0"/>
    <w:rsid w:val="00001D5A"/>
    <w:rsid w:val="0000236B"/>
    <w:rsid w:val="000027EE"/>
    <w:rsid w:val="00002A72"/>
    <w:rsid w:val="00004DD2"/>
    <w:rsid w:val="00005228"/>
    <w:rsid w:val="00006404"/>
    <w:rsid w:val="00006413"/>
    <w:rsid w:val="00006B55"/>
    <w:rsid w:val="000078EC"/>
    <w:rsid w:val="00007BC5"/>
    <w:rsid w:val="00011D9D"/>
    <w:rsid w:val="00013067"/>
    <w:rsid w:val="00013702"/>
    <w:rsid w:val="00014138"/>
    <w:rsid w:val="0001539E"/>
    <w:rsid w:val="00015DFC"/>
    <w:rsid w:val="00016F16"/>
    <w:rsid w:val="00017FF6"/>
    <w:rsid w:val="00020266"/>
    <w:rsid w:val="0002032D"/>
    <w:rsid w:val="00020DF0"/>
    <w:rsid w:val="0002106D"/>
    <w:rsid w:val="0002162B"/>
    <w:rsid w:val="000216D9"/>
    <w:rsid w:val="000217E6"/>
    <w:rsid w:val="000223AE"/>
    <w:rsid w:val="0002265E"/>
    <w:rsid w:val="00022764"/>
    <w:rsid w:val="00022EF5"/>
    <w:rsid w:val="00023339"/>
    <w:rsid w:val="00023F19"/>
    <w:rsid w:val="000242DD"/>
    <w:rsid w:val="0002474F"/>
    <w:rsid w:val="000249FB"/>
    <w:rsid w:val="00026D7E"/>
    <w:rsid w:val="000271DC"/>
    <w:rsid w:val="0002797E"/>
    <w:rsid w:val="00027A5E"/>
    <w:rsid w:val="00027B4D"/>
    <w:rsid w:val="0003132C"/>
    <w:rsid w:val="0003181F"/>
    <w:rsid w:val="00033471"/>
    <w:rsid w:val="00033A74"/>
    <w:rsid w:val="000342A2"/>
    <w:rsid w:val="0003434D"/>
    <w:rsid w:val="0003459B"/>
    <w:rsid w:val="000351D3"/>
    <w:rsid w:val="0003700C"/>
    <w:rsid w:val="000370F1"/>
    <w:rsid w:val="000377AF"/>
    <w:rsid w:val="00037855"/>
    <w:rsid w:val="00037A6F"/>
    <w:rsid w:val="0004012E"/>
    <w:rsid w:val="00040901"/>
    <w:rsid w:val="000414F0"/>
    <w:rsid w:val="00041E30"/>
    <w:rsid w:val="000425AE"/>
    <w:rsid w:val="00042A3A"/>
    <w:rsid w:val="00042FF5"/>
    <w:rsid w:val="00043013"/>
    <w:rsid w:val="0004333D"/>
    <w:rsid w:val="00043FAF"/>
    <w:rsid w:val="00044BF5"/>
    <w:rsid w:val="00044C07"/>
    <w:rsid w:val="00045288"/>
    <w:rsid w:val="000452B6"/>
    <w:rsid w:val="00045752"/>
    <w:rsid w:val="00045E39"/>
    <w:rsid w:val="00045FFB"/>
    <w:rsid w:val="000461DE"/>
    <w:rsid w:val="00046457"/>
    <w:rsid w:val="00046858"/>
    <w:rsid w:val="00046A82"/>
    <w:rsid w:val="00047EEE"/>
    <w:rsid w:val="000505AD"/>
    <w:rsid w:val="000505CE"/>
    <w:rsid w:val="000508B9"/>
    <w:rsid w:val="00050976"/>
    <w:rsid w:val="00051A7E"/>
    <w:rsid w:val="00051B52"/>
    <w:rsid w:val="000525DD"/>
    <w:rsid w:val="00054ABD"/>
    <w:rsid w:val="000554A7"/>
    <w:rsid w:val="000608E0"/>
    <w:rsid w:val="00060F42"/>
    <w:rsid w:val="00061D8F"/>
    <w:rsid w:val="0006274F"/>
    <w:rsid w:val="00062765"/>
    <w:rsid w:val="00062927"/>
    <w:rsid w:val="00063541"/>
    <w:rsid w:val="00063673"/>
    <w:rsid w:val="000640AE"/>
    <w:rsid w:val="00064FD7"/>
    <w:rsid w:val="0006592F"/>
    <w:rsid w:val="00065FE9"/>
    <w:rsid w:val="0006610F"/>
    <w:rsid w:val="00066168"/>
    <w:rsid w:val="00066C2F"/>
    <w:rsid w:val="00067380"/>
    <w:rsid w:val="000703C8"/>
    <w:rsid w:val="000704E2"/>
    <w:rsid w:val="0007053C"/>
    <w:rsid w:val="000705B1"/>
    <w:rsid w:val="00071B83"/>
    <w:rsid w:val="000723C5"/>
    <w:rsid w:val="0007257B"/>
    <w:rsid w:val="000725E4"/>
    <w:rsid w:val="00072782"/>
    <w:rsid w:val="00073040"/>
    <w:rsid w:val="0007337A"/>
    <w:rsid w:val="0007344F"/>
    <w:rsid w:val="000738A1"/>
    <w:rsid w:val="00073D7A"/>
    <w:rsid w:val="000743CF"/>
    <w:rsid w:val="0007453D"/>
    <w:rsid w:val="000753E1"/>
    <w:rsid w:val="00075C76"/>
    <w:rsid w:val="00076823"/>
    <w:rsid w:val="0007736F"/>
    <w:rsid w:val="00080269"/>
    <w:rsid w:val="00080EFC"/>
    <w:rsid w:val="0008270C"/>
    <w:rsid w:val="000832D7"/>
    <w:rsid w:val="00083619"/>
    <w:rsid w:val="00084B8A"/>
    <w:rsid w:val="00084F05"/>
    <w:rsid w:val="00085C9D"/>
    <w:rsid w:val="00086FB3"/>
    <w:rsid w:val="000870F1"/>
    <w:rsid w:val="00087C6A"/>
    <w:rsid w:val="00090046"/>
    <w:rsid w:val="00090916"/>
    <w:rsid w:val="00090FB2"/>
    <w:rsid w:val="000916B5"/>
    <w:rsid w:val="00091CAE"/>
    <w:rsid w:val="00092A97"/>
    <w:rsid w:val="00092AAB"/>
    <w:rsid w:val="00092DBC"/>
    <w:rsid w:val="00093184"/>
    <w:rsid w:val="00093849"/>
    <w:rsid w:val="000939C2"/>
    <w:rsid w:val="00093C9E"/>
    <w:rsid w:val="00094692"/>
    <w:rsid w:val="00094819"/>
    <w:rsid w:val="000951DF"/>
    <w:rsid w:val="0009537F"/>
    <w:rsid w:val="00095540"/>
    <w:rsid w:val="000955E8"/>
    <w:rsid w:val="000960FF"/>
    <w:rsid w:val="000962A3"/>
    <w:rsid w:val="00096588"/>
    <w:rsid w:val="0009734E"/>
    <w:rsid w:val="00097B0B"/>
    <w:rsid w:val="00097D35"/>
    <w:rsid w:val="000A15C0"/>
    <w:rsid w:val="000A27F6"/>
    <w:rsid w:val="000A2F9D"/>
    <w:rsid w:val="000A313C"/>
    <w:rsid w:val="000A33EA"/>
    <w:rsid w:val="000A37F2"/>
    <w:rsid w:val="000A57F1"/>
    <w:rsid w:val="000A59C4"/>
    <w:rsid w:val="000A59CF"/>
    <w:rsid w:val="000A6234"/>
    <w:rsid w:val="000A632D"/>
    <w:rsid w:val="000A6DEF"/>
    <w:rsid w:val="000B0B98"/>
    <w:rsid w:val="000B13B6"/>
    <w:rsid w:val="000B1913"/>
    <w:rsid w:val="000B2260"/>
    <w:rsid w:val="000B31A9"/>
    <w:rsid w:val="000B3526"/>
    <w:rsid w:val="000B3B4B"/>
    <w:rsid w:val="000B424F"/>
    <w:rsid w:val="000B563E"/>
    <w:rsid w:val="000B56EE"/>
    <w:rsid w:val="000B588B"/>
    <w:rsid w:val="000B5D30"/>
    <w:rsid w:val="000B67D9"/>
    <w:rsid w:val="000B6DD0"/>
    <w:rsid w:val="000B72F7"/>
    <w:rsid w:val="000C0016"/>
    <w:rsid w:val="000C0194"/>
    <w:rsid w:val="000C087C"/>
    <w:rsid w:val="000C206D"/>
    <w:rsid w:val="000C2F9F"/>
    <w:rsid w:val="000C3101"/>
    <w:rsid w:val="000C642A"/>
    <w:rsid w:val="000C6659"/>
    <w:rsid w:val="000C66E2"/>
    <w:rsid w:val="000C78B0"/>
    <w:rsid w:val="000C7EAA"/>
    <w:rsid w:val="000D0AA8"/>
    <w:rsid w:val="000D15AF"/>
    <w:rsid w:val="000D197E"/>
    <w:rsid w:val="000D1E6E"/>
    <w:rsid w:val="000D29A5"/>
    <w:rsid w:val="000D2A46"/>
    <w:rsid w:val="000D3C3F"/>
    <w:rsid w:val="000D3CEA"/>
    <w:rsid w:val="000D4BCC"/>
    <w:rsid w:val="000D568D"/>
    <w:rsid w:val="000D5882"/>
    <w:rsid w:val="000D5C01"/>
    <w:rsid w:val="000D6C93"/>
    <w:rsid w:val="000E0167"/>
    <w:rsid w:val="000E03C9"/>
    <w:rsid w:val="000E0435"/>
    <w:rsid w:val="000E0916"/>
    <w:rsid w:val="000E0DE2"/>
    <w:rsid w:val="000E1177"/>
    <w:rsid w:val="000E1D23"/>
    <w:rsid w:val="000E2ADC"/>
    <w:rsid w:val="000E2D8B"/>
    <w:rsid w:val="000E365B"/>
    <w:rsid w:val="000E44D2"/>
    <w:rsid w:val="000E58C5"/>
    <w:rsid w:val="000E59C3"/>
    <w:rsid w:val="000E5FF9"/>
    <w:rsid w:val="000E6008"/>
    <w:rsid w:val="000E65E7"/>
    <w:rsid w:val="000E7F19"/>
    <w:rsid w:val="000F08AB"/>
    <w:rsid w:val="000F0C9F"/>
    <w:rsid w:val="000F0D78"/>
    <w:rsid w:val="000F3346"/>
    <w:rsid w:val="000F3B6A"/>
    <w:rsid w:val="000F4B82"/>
    <w:rsid w:val="000F58FA"/>
    <w:rsid w:val="000F5B22"/>
    <w:rsid w:val="000F667F"/>
    <w:rsid w:val="000F66BC"/>
    <w:rsid w:val="000F6887"/>
    <w:rsid w:val="000F6F10"/>
    <w:rsid w:val="000F6FC0"/>
    <w:rsid w:val="000F79CD"/>
    <w:rsid w:val="00100830"/>
    <w:rsid w:val="00100C4B"/>
    <w:rsid w:val="00100DF6"/>
    <w:rsid w:val="001016CE"/>
    <w:rsid w:val="00101C73"/>
    <w:rsid w:val="00101F15"/>
    <w:rsid w:val="00101FD2"/>
    <w:rsid w:val="00102768"/>
    <w:rsid w:val="001029C2"/>
    <w:rsid w:val="00102BB2"/>
    <w:rsid w:val="001032FE"/>
    <w:rsid w:val="0010346D"/>
    <w:rsid w:val="001037B2"/>
    <w:rsid w:val="00104EA6"/>
    <w:rsid w:val="00105016"/>
    <w:rsid w:val="001064DD"/>
    <w:rsid w:val="00106850"/>
    <w:rsid w:val="001070FF"/>
    <w:rsid w:val="00107358"/>
    <w:rsid w:val="001074D4"/>
    <w:rsid w:val="00110EB7"/>
    <w:rsid w:val="00112155"/>
    <w:rsid w:val="001124EF"/>
    <w:rsid w:val="001138F2"/>
    <w:rsid w:val="00114181"/>
    <w:rsid w:val="001145F4"/>
    <w:rsid w:val="00114C65"/>
    <w:rsid w:val="001165F3"/>
    <w:rsid w:val="00116E2C"/>
    <w:rsid w:val="00116ED7"/>
    <w:rsid w:val="0011795C"/>
    <w:rsid w:val="001202A5"/>
    <w:rsid w:val="00121003"/>
    <w:rsid w:val="001211A9"/>
    <w:rsid w:val="0012147A"/>
    <w:rsid w:val="0012179E"/>
    <w:rsid w:val="00121AB0"/>
    <w:rsid w:val="00122DCC"/>
    <w:rsid w:val="001238B2"/>
    <w:rsid w:val="00124131"/>
    <w:rsid w:val="0012510C"/>
    <w:rsid w:val="00125BC4"/>
    <w:rsid w:val="00125E45"/>
    <w:rsid w:val="001261AE"/>
    <w:rsid w:val="0012769B"/>
    <w:rsid w:val="00127AA2"/>
    <w:rsid w:val="001301D8"/>
    <w:rsid w:val="00130221"/>
    <w:rsid w:val="0013118D"/>
    <w:rsid w:val="0013239C"/>
    <w:rsid w:val="001327FB"/>
    <w:rsid w:val="00132B4B"/>
    <w:rsid w:val="00132D6B"/>
    <w:rsid w:val="001331FF"/>
    <w:rsid w:val="0013369F"/>
    <w:rsid w:val="00133D6D"/>
    <w:rsid w:val="00134131"/>
    <w:rsid w:val="00135215"/>
    <w:rsid w:val="001353F1"/>
    <w:rsid w:val="001358B8"/>
    <w:rsid w:val="00135E69"/>
    <w:rsid w:val="00135F57"/>
    <w:rsid w:val="0013614A"/>
    <w:rsid w:val="00136A26"/>
    <w:rsid w:val="001372B2"/>
    <w:rsid w:val="0014018F"/>
    <w:rsid w:val="001403FF"/>
    <w:rsid w:val="00140771"/>
    <w:rsid w:val="00140919"/>
    <w:rsid w:val="00140E96"/>
    <w:rsid w:val="001438D5"/>
    <w:rsid w:val="00143AB0"/>
    <w:rsid w:val="00145949"/>
    <w:rsid w:val="001464D9"/>
    <w:rsid w:val="00146C83"/>
    <w:rsid w:val="00147220"/>
    <w:rsid w:val="00147BE1"/>
    <w:rsid w:val="00147F4E"/>
    <w:rsid w:val="00150A7A"/>
    <w:rsid w:val="00150FAC"/>
    <w:rsid w:val="00151665"/>
    <w:rsid w:val="00152653"/>
    <w:rsid w:val="00152922"/>
    <w:rsid w:val="00154002"/>
    <w:rsid w:val="00154056"/>
    <w:rsid w:val="00154BAB"/>
    <w:rsid w:val="00154C37"/>
    <w:rsid w:val="0015599B"/>
    <w:rsid w:val="00155DFF"/>
    <w:rsid w:val="00157767"/>
    <w:rsid w:val="00157AD0"/>
    <w:rsid w:val="00160A89"/>
    <w:rsid w:val="00160B2E"/>
    <w:rsid w:val="00161D9D"/>
    <w:rsid w:val="00162003"/>
    <w:rsid w:val="0016245C"/>
    <w:rsid w:val="001627EF"/>
    <w:rsid w:val="00163653"/>
    <w:rsid w:val="00163BEA"/>
    <w:rsid w:val="00163C04"/>
    <w:rsid w:val="00164CAF"/>
    <w:rsid w:val="001650F6"/>
    <w:rsid w:val="00165DC0"/>
    <w:rsid w:val="00165F0D"/>
    <w:rsid w:val="00166F77"/>
    <w:rsid w:val="00167CBF"/>
    <w:rsid w:val="00167D8D"/>
    <w:rsid w:val="0017096F"/>
    <w:rsid w:val="00170D4A"/>
    <w:rsid w:val="00170DCF"/>
    <w:rsid w:val="001722E5"/>
    <w:rsid w:val="001724BE"/>
    <w:rsid w:val="001724BF"/>
    <w:rsid w:val="001732EB"/>
    <w:rsid w:val="00173FC7"/>
    <w:rsid w:val="0017467D"/>
    <w:rsid w:val="00174741"/>
    <w:rsid w:val="001747DD"/>
    <w:rsid w:val="0017481E"/>
    <w:rsid w:val="00174988"/>
    <w:rsid w:val="00174A98"/>
    <w:rsid w:val="001751F4"/>
    <w:rsid w:val="00175533"/>
    <w:rsid w:val="00176D6F"/>
    <w:rsid w:val="001779A3"/>
    <w:rsid w:val="00177B74"/>
    <w:rsid w:val="00180102"/>
    <w:rsid w:val="001804D5"/>
    <w:rsid w:val="00180A08"/>
    <w:rsid w:val="001817C9"/>
    <w:rsid w:val="00181800"/>
    <w:rsid w:val="00181BFF"/>
    <w:rsid w:val="0018272A"/>
    <w:rsid w:val="00182795"/>
    <w:rsid w:val="001827DE"/>
    <w:rsid w:val="00183A24"/>
    <w:rsid w:val="0018493D"/>
    <w:rsid w:val="001849DF"/>
    <w:rsid w:val="00184CE1"/>
    <w:rsid w:val="00185670"/>
    <w:rsid w:val="0018587C"/>
    <w:rsid w:val="00185B27"/>
    <w:rsid w:val="00186729"/>
    <w:rsid w:val="001907E6"/>
    <w:rsid w:val="001911EE"/>
    <w:rsid w:val="0019162F"/>
    <w:rsid w:val="001916FF"/>
    <w:rsid w:val="001923AA"/>
    <w:rsid w:val="00192491"/>
    <w:rsid w:val="00193967"/>
    <w:rsid w:val="00193DF4"/>
    <w:rsid w:val="00194295"/>
    <w:rsid w:val="001943EA"/>
    <w:rsid w:val="001946EB"/>
    <w:rsid w:val="001947B1"/>
    <w:rsid w:val="001949D0"/>
    <w:rsid w:val="00195E19"/>
    <w:rsid w:val="00195EDB"/>
    <w:rsid w:val="0019764E"/>
    <w:rsid w:val="00197F55"/>
    <w:rsid w:val="00197FAA"/>
    <w:rsid w:val="001A03EE"/>
    <w:rsid w:val="001A1817"/>
    <w:rsid w:val="001A25E4"/>
    <w:rsid w:val="001A2917"/>
    <w:rsid w:val="001A292C"/>
    <w:rsid w:val="001A2E47"/>
    <w:rsid w:val="001A4979"/>
    <w:rsid w:val="001A500B"/>
    <w:rsid w:val="001A57BF"/>
    <w:rsid w:val="001A633F"/>
    <w:rsid w:val="001A7314"/>
    <w:rsid w:val="001A7550"/>
    <w:rsid w:val="001A7661"/>
    <w:rsid w:val="001B06FF"/>
    <w:rsid w:val="001B1C23"/>
    <w:rsid w:val="001B1C37"/>
    <w:rsid w:val="001B271E"/>
    <w:rsid w:val="001B4A6A"/>
    <w:rsid w:val="001B5AF0"/>
    <w:rsid w:val="001B5CC4"/>
    <w:rsid w:val="001B5CCF"/>
    <w:rsid w:val="001B5D9E"/>
    <w:rsid w:val="001B674C"/>
    <w:rsid w:val="001C0002"/>
    <w:rsid w:val="001C07B6"/>
    <w:rsid w:val="001C08DF"/>
    <w:rsid w:val="001C1458"/>
    <w:rsid w:val="001C2948"/>
    <w:rsid w:val="001C2CC2"/>
    <w:rsid w:val="001C308F"/>
    <w:rsid w:val="001C30D4"/>
    <w:rsid w:val="001C3B8E"/>
    <w:rsid w:val="001C43F5"/>
    <w:rsid w:val="001C476E"/>
    <w:rsid w:val="001C4CA1"/>
    <w:rsid w:val="001C4DBB"/>
    <w:rsid w:val="001C5076"/>
    <w:rsid w:val="001C5387"/>
    <w:rsid w:val="001C5525"/>
    <w:rsid w:val="001C6288"/>
    <w:rsid w:val="001C6608"/>
    <w:rsid w:val="001C76ED"/>
    <w:rsid w:val="001C795F"/>
    <w:rsid w:val="001C7A25"/>
    <w:rsid w:val="001C7FFB"/>
    <w:rsid w:val="001D01DC"/>
    <w:rsid w:val="001D037D"/>
    <w:rsid w:val="001D0991"/>
    <w:rsid w:val="001D1833"/>
    <w:rsid w:val="001D1DE8"/>
    <w:rsid w:val="001D2157"/>
    <w:rsid w:val="001D2704"/>
    <w:rsid w:val="001D32BF"/>
    <w:rsid w:val="001D36AB"/>
    <w:rsid w:val="001D398B"/>
    <w:rsid w:val="001D3CBA"/>
    <w:rsid w:val="001D679B"/>
    <w:rsid w:val="001D69C1"/>
    <w:rsid w:val="001D6C7D"/>
    <w:rsid w:val="001D7470"/>
    <w:rsid w:val="001D7791"/>
    <w:rsid w:val="001E0797"/>
    <w:rsid w:val="001E1336"/>
    <w:rsid w:val="001E2B38"/>
    <w:rsid w:val="001E2C5A"/>
    <w:rsid w:val="001E563F"/>
    <w:rsid w:val="001E5898"/>
    <w:rsid w:val="001E62E1"/>
    <w:rsid w:val="001E6EB2"/>
    <w:rsid w:val="001F016B"/>
    <w:rsid w:val="001F0380"/>
    <w:rsid w:val="001F04A2"/>
    <w:rsid w:val="001F139D"/>
    <w:rsid w:val="001F171D"/>
    <w:rsid w:val="001F206D"/>
    <w:rsid w:val="001F2C83"/>
    <w:rsid w:val="001F380A"/>
    <w:rsid w:val="001F3EDC"/>
    <w:rsid w:val="001F43CE"/>
    <w:rsid w:val="001F4428"/>
    <w:rsid w:val="001F4834"/>
    <w:rsid w:val="001F49B5"/>
    <w:rsid w:val="001F4B5C"/>
    <w:rsid w:val="001F4DE9"/>
    <w:rsid w:val="001F5702"/>
    <w:rsid w:val="001F618F"/>
    <w:rsid w:val="001F6777"/>
    <w:rsid w:val="00200752"/>
    <w:rsid w:val="002012D6"/>
    <w:rsid w:val="002016B5"/>
    <w:rsid w:val="00201BF7"/>
    <w:rsid w:val="0020201E"/>
    <w:rsid w:val="00203212"/>
    <w:rsid w:val="002044E4"/>
    <w:rsid w:val="002046DA"/>
    <w:rsid w:val="00206660"/>
    <w:rsid w:val="00206B7A"/>
    <w:rsid w:val="002073BB"/>
    <w:rsid w:val="00207F72"/>
    <w:rsid w:val="00210DD6"/>
    <w:rsid w:val="0021172E"/>
    <w:rsid w:val="00211A06"/>
    <w:rsid w:val="00211FFC"/>
    <w:rsid w:val="00212418"/>
    <w:rsid w:val="0021326D"/>
    <w:rsid w:val="00213AD2"/>
    <w:rsid w:val="00213F57"/>
    <w:rsid w:val="00213F64"/>
    <w:rsid w:val="00214062"/>
    <w:rsid w:val="002154AF"/>
    <w:rsid w:val="00215751"/>
    <w:rsid w:val="00216CBE"/>
    <w:rsid w:val="00216F2E"/>
    <w:rsid w:val="00217162"/>
    <w:rsid w:val="00217BAB"/>
    <w:rsid w:val="002201D7"/>
    <w:rsid w:val="002202AF"/>
    <w:rsid w:val="0022040E"/>
    <w:rsid w:val="00221AB5"/>
    <w:rsid w:val="0022217D"/>
    <w:rsid w:val="00222D86"/>
    <w:rsid w:val="00222EA6"/>
    <w:rsid w:val="00222FFA"/>
    <w:rsid w:val="0022370A"/>
    <w:rsid w:val="00223E0E"/>
    <w:rsid w:val="00224B9E"/>
    <w:rsid w:val="00224CAA"/>
    <w:rsid w:val="00224EC3"/>
    <w:rsid w:val="002253C0"/>
    <w:rsid w:val="002253D5"/>
    <w:rsid w:val="00225478"/>
    <w:rsid w:val="002256FA"/>
    <w:rsid w:val="00226DD7"/>
    <w:rsid w:val="00226FED"/>
    <w:rsid w:val="00227503"/>
    <w:rsid w:val="00227B5F"/>
    <w:rsid w:val="00230180"/>
    <w:rsid w:val="00231A2B"/>
    <w:rsid w:val="00233C30"/>
    <w:rsid w:val="0023508D"/>
    <w:rsid w:val="002353EA"/>
    <w:rsid w:val="00235B4A"/>
    <w:rsid w:val="00235DBD"/>
    <w:rsid w:val="002361BD"/>
    <w:rsid w:val="002363DE"/>
    <w:rsid w:val="00236950"/>
    <w:rsid w:val="00240D21"/>
    <w:rsid w:val="00240DEA"/>
    <w:rsid w:val="00241802"/>
    <w:rsid w:val="00241D1F"/>
    <w:rsid w:val="00241DEB"/>
    <w:rsid w:val="0024269B"/>
    <w:rsid w:val="0024269F"/>
    <w:rsid w:val="0024306F"/>
    <w:rsid w:val="002430C3"/>
    <w:rsid w:val="00243433"/>
    <w:rsid w:val="00243FCD"/>
    <w:rsid w:val="002442E5"/>
    <w:rsid w:val="00244DB5"/>
    <w:rsid w:val="00246162"/>
    <w:rsid w:val="002471C4"/>
    <w:rsid w:val="002474AB"/>
    <w:rsid w:val="0024786A"/>
    <w:rsid w:val="00247D6F"/>
    <w:rsid w:val="00250067"/>
    <w:rsid w:val="002501D1"/>
    <w:rsid w:val="0025065D"/>
    <w:rsid w:val="002510E9"/>
    <w:rsid w:val="002516B3"/>
    <w:rsid w:val="00251EEF"/>
    <w:rsid w:val="0025254F"/>
    <w:rsid w:val="002526F3"/>
    <w:rsid w:val="00253026"/>
    <w:rsid w:val="002537C6"/>
    <w:rsid w:val="00253B69"/>
    <w:rsid w:val="00254EA2"/>
    <w:rsid w:val="0025505C"/>
    <w:rsid w:val="00255317"/>
    <w:rsid w:val="002554B8"/>
    <w:rsid w:val="00255515"/>
    <w:rsid w:val="0025780B"/>
    <w:rsid w:val="00257ABD"/>
    <w:rsid w:val="002605CF"/>
    <w:rsid w:val="00260732"/>
    <w:rsid w:val="002608B3"/>
    <w:rsid w:val="00260F1A"/>
    <w:rsid w:val="00260F68"/>
    <w:rsid w:val="00261139"/>
    <w:rsid w:val="002630EF"/>
    <w:rsid w:val="00263302"/>
    <w:rsid w:val="002636AD"/>
    <w:rsid w:val="00265B58"/>
    <w:rsid w:val="00265C39"/>
    <w:rsid w:val="0026721A"/>
    <w:rsid w:val="00267B20"/>
    <w:rsid w:val="00270ACE"/>
    <w:rsid w:val="00273D54"/>
    <w:rsid w:val="00274789"/>
    <w:rsid w:val="0027480C"/>
    <w:rsid w:val="00274DE2"/>
    <w:rsid w:val="00275161"/>
    <w:rsid w:val="002756A3"/>
    <w:rsid w:val="00275A40"/>
    <w:rsid w:val="00276713"/>
    <w:rsid w:val="0027691B"/>
    <w:rsid w:val="002774BD"/>
    <w:rsid w:val="00277711"/>
    <w:rsid w:val="002805B5"/>
    <w:rsid w:val="00281E52"/>
    <w:rsid w:val="002827C9"/>
    <w:rsid w:val="00282851"/>
    <w:rsid w:val="00283490"/>
    <w:rsid w:val="00283622"/>
    <w:rsid w:val="002857A4"/>
    <w:rsid w:val="002869D9"/>
    <w:rsid w:val="00286B6D"/>
    <w:rsid w:val="00286C60"/>
    <w:rsid w:val="00286D91"/>
    <w:rsid w:val="00286DB9"/>
    <w:rsid w:val="0028726F"/>
    <w:rsid w:val="00290083"/>
    <w:rsid w:val="002901A5"/>
    <w:rsid w:val="00290E34"/>
    <w:rsid w:val="002915E2"/>
    <w:rsid w:val="00291E9B"/>
    <w:rsid w:val="00291F66"/>
    <w:rsid w:val="00292A94"/>
    <w:rsid w:val="002932E2"/>
    <w:rsid w:val="002939E2"/>
    <w:rsid w:val="00293B6B"/>
    <w:rsid w:val="00293BC7"/>
    <w:rsid w:val="00293EA3"/>
    <w:rsid w:val="00294458"/>
    <w:rsid w:val="002949F0"/>
    <w:rsid w:val="0029558D"/>
    <w:rsid w:val="00295EBC"/>
    <w:rsid w:val="00296279"/>
    <w:rsid w:val="00296DCF"/>
    <w:rsid w:val="00296E30"/>
    <w:rsid w:val="0029728A"/>
    <w:rsid w:val="002979A5"/>
    <w:rsid w:val="002A0FBB"/>
    <w:rsid w:val="002A15B1"/>
    <w:rsid w:val="002A18AA"/>
    <w:rsid w:val="002A224A"/>
    <w:rsid w:val="002A298E"/>
    <w:rsid w:val="002A3158"/>
    <w:rsid w:val="002A3219"/>
    <w:rsid w:val="002A37DA"/>
    <w:rsid w:val="002A3BFE"/>
    <w:rsid w:val="002A3CF0"/>
    <w:rsid w:val="002A4A4B"/>
    <w:rsid w:val="002A4D96"/>
    <w:rsid w:val="002A5A7B"/>
    <w:rsid w:val="002A5D8D"/>
    <w:rsid w:val="002A6F75"/>
    <w:rsid w:val="002B0008"/>
    <w:rsid w:val="002B191B"/>
    <w:rsid w:val="002B2C57"/>
    <w:rsid w:val="002B3F81"/>
    <w:rsid w:val="002B4033"/>
    <w:rsid w:val="002B4B46"/>
    <w:rsid w:val="002B6E64"/>
    <w:rsid w:val="002B707D"/>
    <w:rsid w:val="002C0E4E"/>
    <w:rsid w:val="002C11B6"/>
    <w:rsid w:val="002C1552"/>
    <w:rsid w:val="002C1EA5"/>
    <w:rsid w:val="002C3B72"/>
    <w:rsid w:val="002C450D"/>
    <w:rsid w:val="002C6A83"/>
    <w:rsid w:val="002C6CF2"/>
    <w:rsid w:val="002C796D"/>
    <w:rsid w:val="002C7CB8"/>
    <w:rsid w:val="002C7F91"/>
    <w:rsid w:val="002D0A27"/>
    <w:rsid w:val="002D10E0"/>
    <w:rsid w:val="002D1192"/>
    <w:rsid w:val="002D15C1"/>
    <w:rsid w:val="002D16BF"/>
    <w:rsid w:val="002D1730"/>
    <w:rsid w:val="002D1A4B"/>
    <w:rsid w:val="002D2EFB"/>
    <w:rsid w:val="002D3026"/>
    <w:rsid w:val="002D3889"/>
    <w:rsid w:val="002D3D4E"/>
    <w:rsid w:val="002D49AC"/>
    <w:rsid w:val="002D4CEE"/>
    <w:rsid w:val="002D509E"/>
    <w:rsid w:val="002D668F"/>
    <w:rsid w:val="002D6F4A"/>
    <w:rsid w:val="002D7338"/>
    <w:rsid w:val="002D7845"/>
    <w:rsid w:val="002E01DD"/>
    <w:rsid w:val="002E1907"/>
    <w:rsid w:val="002E2058"/>
    <w:rsid w:val="002E20D9"/>
    <w:rsid w:val="002E2CAC"/>
    <w:rsid w:val="002E4787"/>
    <w:rsid w:val="002E590C"/>
    <w:rsid w:val="002E7327"/>
    <w:rsid w:val="002E7D05"/>
    <w:rsid w:val="002F001A"/>
    <w:rsid w:val="002F0691"/>
    <w:rsid w:val="002F1431"/>
    <w:rsid w:val="002F1452"/>
    <w:rsid w:val="002F14EE"/>
    <w:rsid w:val="002F1737"/>
    <w:rsid w:val="002F1C90"/>
    <w:rsid w:val="002F1E1A"/>
    <w:rsid w:val="002F2BFB"/>
    <w:rsid w:val="002F2D7C"/>
    <w:rsid w:val="002F31CC"/>
    <w:rsid w:val="002F3AA4"/>
    <w:rsid w:val="002F3F9D"/>
    <w:rsid w:val="002F468A"/>
    <w:rsid w:val="002F57AC"/>
    <w:rsid w:val="002F60B5"/>
    <w:rsid w:val="002F6235"/>
    <w:rsid w:val="002F6704"/>
    <w:rsid w:val="002F6710"/>
    <w:rsid w:val="002F6E83"/>
    <w:rsid w:val="00301214"/>
    <w:rsid w:val="00301A40"/>
    <w:rsid w:val="0030209E"/>
    <w:rsid w:val="00302A6F"/>
    <w:rsid w:val="003032D9"/>
    <w:rsid w:val="00303FFF"/>
    <w:rsid w:val="0030446B"/>
    <w:rsid w:val="00304DAF"/>
    <w:rsid w:val="00305D89"/>
    <w:rsid w:val="00306091"/>
    <w:rsid w:val="00306598"/>
    <w:rsid w:val="0030704B"/>
    <w:rsid w:val="00307994"/>
    <w:rsid w:val="003100DB"/>
    <w:rsid w:val="00310939"/>
    <w:rsid w:val="00310F8D"/>
    <w:rsid w:val="0031115C"/>
    <w:rsid w:val="00311FB7"/>
    <w:rsid w:val="00312179"/>
    <w:rsid w:val="003122E6"/>
    <w:rsid w:val="00313644"/>
    <w:rsid w:val="0031371F"/>
    <w:rsid w:val="00313A1E"/>
    <w:rsid w:val="0031416B"/>
    <w:rsid w:val="003142AC"/>
    <w:rsid w:val="00314A36"/>
    <w:rsid w:val="00315032"/>
    <w:rsid w:val="00315042"/>
    <w:rsid w:val="003150D7"/>
    <w:rsid w:val="00315523"/>
    <w:rsid w:val="0031598F"/>
    <w:rsid w:val="003159AB"/>
    <w:rsid w:val="00315D94"/>
    <w:rsid w:val="00316902"/>
    <w:rsid w:val="00317042"/>
    <w:rsid w:val="003201C5"/>
    <w:rsid w:val="00320A29"/>
    <w:rsid w:val="0032313B"/>
    <w:rsid w:val="00324B79"/>
    <w:rsid w:val="00324D49"/>
    <w:rsid w:val="003300D2"/>
    <w:rsid w:val="0033261A"/>
    <w:rsid w:val="00332A26"/>
    <w:rsid w:val="00332BB2"/>
    <w:rsid w:val="003331F7"/>
    <w:rsid w:val="0033321B"/>
    <w:rsid w:val="003338B8"/>
    <w:rsid w:val="00333CE3"/>
    <w:rsid w:val="00334588"/>
    <w:rsid w:val="00334792"/>
    <w:rsid w:val="00334BC6"/>
    <w:rsid w:val="003357B2"/>
    <w:rsid w:val="00337E99"/>
    <w:rsid w:val="00340B90"/>
    <w:rsid w:val="00342000"/>
    <w:rsid w:val="00342334"/>
    <w:rsid w:val="003424B9"/>
    <w:rsid w:val="00342F11"/>
    <w:rsid w:val="003432EF"/>
    <w:rsid w:val="003443FD"/>
    <w:rsid w:val="003449F7"/>
    <w:rsid w:val="00344B94"/>
    <w:rsid w:val="0034584E"/>
    <w:rsid w:val="00345A43"/>
    <w:rsid w:val="00346E6E"/>
    <w:rsid w:val="003472DA"/>
    <w:rsid w:val="00350EDA"/>
    <w:rsid w:val="00351153"/>
    <w:rsid w:val="0035189F"/>
    <w:rsid w:val="003526B7"/>
    <w:rsid w:val="00352880"/>
    <w:rsid w:val="00352A8E"/>
    <w:rsid w:val="0035372B"/>
    <w:rsid w:val="0035417A"/>
    <w:rsid w:val="00354F12"/>
    <w:rsid w:val="00355591"/>
    <w:rsid w:val="00355BF6"/>
    <w:rsid w:val="00355F48"/>
    <w:rsid w:val="003610AB"/>
    <w:rsid w:val="00363ABC"/>
    <w:rsid w:val="00363FD2"/>
    <w:rsid w:val="003649F8"/>
    <w:rsid w:val="00364FE6"/>
    <w:rsid w:val="00365157"/>
    <w:rsid w:val="003659C7"/>
    <w:rsid w:val="0036612C"/>
    <w:rsid w:val="0036677F"/>
    <w:rsid w:val="0037047F"/>
    <w:rsid w:val="00370484"/>
    <w:rsid w:val="003707C8"/>
    <w:rsid w:val="003707DF"/>
    <w:rsid w:val="00370DEB"/>
    <w:rsid w:val="0037118C"/>
    <w:rsid w:val="0037130F"/>
    <w:rsid w:val="0037133B"/>
    <w:rsid w:val="00371B2A"/>
    <w:rsid w:val="00371DC9"/>
    <w:rsid w:val="00371EE1"/>
    <w:rsid w:val="00371F73"/>
    <w:rsid w:val="0037279E"/>
    <w:rsid w:val="00372C84"/>
    <w:rsid w:val="00372EA1"/>
    <w:rsid w:val="00372EAA"/>
    <w:rsid w:val="0037322A"/>
    <w:rsid w:val="003737B4"/>
    <w:rsid w:val="00373A1E"/>
    <w:rsid w:val="00373DF3"/>
    <w:rsid w:val="00373F83"/>
    <w:rsid w:val="00374910"/>
    <w:rsid w:val="00374B16"/>
    <w:rsid w:val="00374FB4"/>
    <w:rsid w:val="00375790"/>
    <w:rsid w:val="00375AD2"/>
    <w:rsid w:val="00375D2E"/>
    <w:rsid w:val="00376219"/>
    <w:rsid w:val="00380202"/>
    <w:rsid w:val="003808FE"/>
    <w:rsid w:val="00380E19"/>
    <w:rsid w:val="00381914"/>
    <w:rsid w:val="0038284F"/>
    <w:rsid w:val="00384A86"/>
    <w:rsid w:val="00385157"/>
    <w:rsid w:val="00385620"/>
    <w:rsid w:val="00387699"/>
    <w:rsid w:val="00390054"/>
    <w:rsid w:val="003905BA"/>
    <w:rsid w:val="00390A86"/>
    <w:rsid w:val="003935AE"/>
    <w:rsid w:val="0039511E"/>
    <w:rsid w:val="003956C7"/>
    <w:rsid w:val="00396F70"/>
    <w:rsid w:val="003A06F6"/>
    <w:rsid w:val="003A09F1"/>
    <w:rsid w:val="003A0B36"/>
    <w:rsid w:val="003A2640"/>
    <w:rsid w:val="003A2E54"/>
    <w:rsid w:val="003A3E3D"/>
    <w:rsid w:val="003A4AE0"/>
    <w:rsid w:val="003A5C10"/>
    <w:rsid w:val="003A6322"/>
    <w:rsid w:val="003A6580"/>
    <w:rsid w:val="003A78C3"/>
    <w:rsid w:val="003A79BB"/>
    <w:rsid w:val="003A7B98"/>
    <w:rsid w:val="003A7BE4"/>
    <w:rsid w:val="003A7CFB"/>
    <w:rsid w:val="003B0C0C"/>
    <w:rsid w:val="003B1899"/>
    <w:rsid w:val="003B2622"/>
    <w:rsid w:val="003B4483"/>
    <w:rsid w:val="003B5869"/>
    <w:rsid w:val="003B5BFA"/>
    <w:rsid w:val="003B5D5B"/>
    <w:rsid w:val="003B6103"/>
    <w:rsid w:val="003B6407"/>
    <w:rsid w:val="003B68D1"/>
    <w:rsid w:val="003B6E58"/>
    <w:rsid w:val="003B7CD8"/>
    <w:rsid w:val="003B7CFC"/>
    <w:rsid w:val="003C11CE"/>
    <w:rsid w:val="003C2973"/>
    <w:rsid w:val="003C3114"/>
    <w:rsid w:val="003C3221"/>
    <w:rsid w:val="003C3271"/>
    <w:rsid w:val="003C3729"/>
    <w:rsid w:val="003C3CA3"/>
    <w:rsid w:val="003C4556"/>
    <w:rsid w:val="003C5367"/>
    <w:rsid w:val="003C55F9"/>
    <w:rsid w:val="003C6300"/>
    <w:rsid w:val="003C6AC3"/>
    <w:rsid w:val="003C77FB"/>
    <w:rsid w:val="003D0A97"/>
    <w:rsid w:val="003D0BB0"/>
    <w:rsid w:val="003D1043"/>
    <w:rsid w:val="003D1184"/>
    <w:rsid w:val="003D128F"/>
    <w:rsid w:val="003D4A23"/>
    <w:rsid w:val="003D4A51"/>
    <w:rsid w:val="003D601D"/>
    <w:rsid w:val="003D709C"/>
    <w:rsid w:val="003D7258"/>
    <w:rsid w:val="003D7914"/>
    <w:rsid w:val="003D7927"/>
    <w:rsid w:val="003E0D31"/>
    <w:rsid w:val="003E16FA"/>
    <w:rsid w:val="003E214E"/>
    <w:rsid w:val="003E2243"/>
    <w:rsid w:val="003E3928"/>
    <w:rsid w:val="003E4AE7"/>
    <w:rsid w:val="003E4BDC"/>
    <w:rsid w:val="003E662B"/>
    <w:rsid w:val="003E6CEB"/>
    <w:rsid w:val="003E7041"/>
    <w:rsid w:val="003F0831"/>
    <w:rsid w:val="003F0C74"/>
    <w:rsid w:val="003F0E2C"/>
    <w:rsid w:val="003F0E34"/>
    <w:rsid w:val="003F1286"/>
    <w:rsid w:val="003F18F4"/>
    <w:rsid w:val="003F23F1"/>
    <w:rsid w:val="003F3169"/>
    <w:rsid w:val="003F31EA"/>
    <w:rsid w:val="003F3D7C"/>
    <w:rsid w:val="003F466B"/>
    <w:rsid w:val="003F47BD"/>
    <w:rsid w:val="003F4AA2"/>
    <w:rsid w:val="003F4DFF"/>
    <w:rsid w:val="003F4EE7"/>
    <w:rsid w:val="003F628D"/>
    <w:rsid w:val="003F6570"/>
    <w:rsid w:val="003F696D"/>
    <w:rsid w:val="003F7CBE"/>
    <w:rsid w:val="003F7D14"/>
    <w:rsid w:val="003F7EDE"/>
    <w:rsid w:val="00400B25"/>
    <w:rsid w:val="0040124E"/>
    <w:rsid w:val="004012D8"/>
    <w:rsid w:val="00402768"/>
    <w:rsid w:val="00402A17"/>
    <w:rsid w:val="004033B4"/>
    <w:rsid w:val="0040392F"/>
    <w:rsid w:val="00403C78"/>
    <w:rsid w:val="00405542"/>
    <w:rsid w:val="00405913"/>
    <w:rsid w:val="00405EC2"/>
    <w:rsid w:val="004068AF"/>
    <w:rsid w:val="00406AB3"/>
    <w:rsid w:val="00406BD2"/>
    <w:rsid w:val="00407443"/>
    <w:rsid w:val="00407496"/>
    <w:rsid w:val="00407689"/>
    <w:rsid w:val="0040770E"/>
    <w:rsid w:val="00411199"/>
    <w:rsid w:val="004112CE"/>
    <w:rsid w:val="0041142D"/>
    <w:rsid w:val="004115FD"/>
    <w:rsid w:val="0041218D"/>
    <w:rsid w:val="00412E13"/>
    <w:rsid w:val="00413B9D"/>
    <w:rsid w:val="004152BC"/>
    <w:rsid w:val="00416F0C"/>
    <w:rsid w:val="004172B2"/>
    <w:rsid w:val="004173E0"/>
    <w:rsid w:val="00420594"/>
    <w:rsid w:val="004207B0"/>
    <w:rsid w:val="0042165B"/>
    <w:rsid w:val="00421E96"/>
    <w:rsid w:val="0042356A"/>
    <w:rsid w:val="00423EE7"/>
    <w:rsid w:val="0042431F"/>
    <w:rsid w:val="004247BB"/>
    <w:rsid w:val="004249D2"/>
    <w:rsid w:val="00425476"/>
    <w:rsid w:val="00425D7B"/>
    <w:rsid w:val="00426C1F"/>
    <w:rsid w:val="004305F2"/>
    <w:rsid w:val="00430D86"/>
    <w:rsid w:val="004310AD"/>
    <w:rsid w:val="004315F1"/>
    <w:rsid w:val="00431981"/>
    <w:rsid w:val="00433B49"/>
    <w:rsid w:val="00434A22"/>
    <w:rsid w:val="00435ACF"/>
    <w:rsid w:val="0043613B"/>
    <w:rsid w:val="004366BF"/>
    <w:rsid w:val="0043697B"/>
    <w:rsid w:val="00437EDA"/>
    <w:rsid w:val="0044009F"/>
    <w:rsid w:val="004400E0"/>
    <w:rsid w:val="00440D7D"/>
    <w:rsid w:val="00441E0B"/>
    <w:rsid w:val="00441E81"/>
    <w:rsid w:val="004425F5"/>
    <w:rsid w:val="00442838"/>
    <w:rsid w:val="00442D12"/>
    <w:rsid w:val="00442E10"/>
    <w:rsid w:val="0044341E"/>
    <w:rsid w:val="00443456"/>
    <w:rsid w:val="00443670"/>
    <w:rsid w:val="0044382F"/>
    <w:rsid w:val="00443BBC"/>
    <w:rsid w:val="00444614"/>
    <w:rsid w:val="00444ADD"/>
    <w:rsid w:val="00445FE4"/>
    <w:rsid w:val="00451316"/>
    <w:rsid w:val="004534FC"/>
    <w:rsid w:val="004536C3"/>
    <w:rsid w:val="00453A66"/>
    <w:rsid w:val="00453D04"/>
    <w:rsid w:val="00453FA0"/>
    <w:rsid w:val="00454019"/>
    <w:rsid w:val="00454B32"/>
    <w:rsid w:val="00455375"/>
    <w:rsid w:val="004560CB"/>
    <w:rsid w:val="004565BE"/>
    <w:rsid w:val="00456AF0"/>
    <w:rsid w:val="00456BEC"/>
    <w:rsid w:val="00457F2D"/>
    <w:rsid w:val="00460130"/>
    <w:rsid w:val="00461426"/>
    <w:rsid w:val="004617C9"/>
    <w:rsid w:val="0046219A"/>
    <w:rsid w:val="00462F57"/>
    <w:rsid w:val="00464958"/>
    <w:rsid w:val="004649C0"/>
    <w:rsid w:val="00464FE1"/>
    <w:rsid w:val="00464FE2"/>
    <w:rsid w:val="0046617D"/>
    <w:rsid w:val="00466845"/>
    <w:rsid w:val="00467A65"/>
    <w:rsid w:val="004703E9"/>
    <w:rsid w:val="004709C6"/>
    <w:rsid w:val="00471C3E"/>
    <w:rsid w:val="00471C6E"/>
    <w:rsid w:val="00471D1E"/>
    <w:rsid w:val="004720B6"/>
    <w:rsid w:val="00472610"/>
    <w:rsid w:val="0047290F"/>
    <w:rsid w:val="00472D07"/>
    <w:rsid w:val="00472DB3"/>
    <w:rsid w:val="0047312A"/>
    <w:rsid w:val="00473BAC"/>
    <w:rsid w:val="0047404D"/>
    <w:rsid w:val="00474A1D"/>
    <w:rsid w:val="00474A5F"/>
    <w:rsid w:val="00476810"/>
    <w:rsid w:val="00476ADD"/>
    <w:rsid w:val="004807DD"/>
    <w:rsid w:val="004813F4"/>
    <w:rsid w:val="004814B8"/>
    <w:rsid w:val="00482921"/>
    <w:rsid w:val="00482B8B"/>
    <w:rsid w:val="00483358"/>
    <w:rsid w:val="00483580"/>
    <w:rsid w:val="00483DE4"/>
    <w:rsid w:val="00484149"/>
    <w:rsid w:val="00484584"/>
    <w:rsid w:val="00484846"/>
    <w:rsid w:val="004850CC"/>
    <w:rsid w:val="004859AC"/>
    <w:rsid w:val="00485B0D"/>
    <w:rsid w:val="00486C71"/>
    <w:rsid w:val="0048715B"/>
    <w:rsid w:val="00490043"/>
    <w:rsid w:val="00490801"/>
    <w:rsid w:val="00491073"/>
    <w:rsid w:val="00491487"/>
    <w:rsid w:val="004915D0"/>
    <w:rsid w:val="00492862"/>
    <w:rsid w:val="0049312E"/>
    <w:rsid w:val="00494369"/>
    <w:rsid w:val="00495970"/>
    <w:rsid w:val="00496333"/>
    <w:rsid w:val="00496410"/>
    <w:rsid w:val="00496BD8"/>
    <w:rsid w:val="00496ED1"/>
    <w:rsid w:val="004974F9"/>
    <w:rsid w:val="0049772E"/>
    <w:rsid w:val="004A0CC3"/>
    <w:rsid w:val="004A129D"/>
    <w:rsid w:val="004A168C"/>
    <w:rsid w:val="004A294A"/>
    <w:rsid w:val="004A3438"/>
    <w:rsid w:val="004A3E94"/>
    <w:rsid w:val="004A4A9D"/>
    <w:rsid w:val="004A5523"/>
    <w:rsid w:val="004A595C"/>
    <w:rsid w:val="004A5B65"/>
    <w:rsid w:val="004A6293"/>
    <w:rsid w:val="004A6563"/>
    <w:rsid w:val="004A6C01"/>
    <w:rsid w:val="004A6E71"/>
    <w:rsid w:val="004A73BF"/>
    <w:rsid w:val="004A75B8"/>
    <w:rsid w:val="004B05D7"/>
    <w:rsid w:val="004B0778"/>
    <w:rsid w:val="004B0C13"/>
    <w:rsid w:val="004B16CD"/>
    <w:rsid w:val="004B1FC8"/>
    <w:rsid w:val="004B24DD"/>
    <w:rsid w:val="004B2890"/>
    <w:rsid w:val="004B39DF"/>
    <w:rsid w:val="004B3D05"/>
    <w:rsid w:val="004B4B2D"/>
    <w:rsid w:val="004B69C5"/>
    <w:rsid w:val="004B79CA"/>
    <w:rsid w:val="004C0C75"/>
    <w:rsid w:val="004C17EB"/>
    <w:rsid w:val="004C214C"/>
    <w:rsid w:val="004C23FD"/>
    <w:rsid w:val="004C2E1C"/>
    <w:rsid w:val="004C311D"/>
    <w:rsid w:val="004C3185"/>
    <w:rsid w:val="004C373F"/>
    <w:rsid w:val="004C4C75"/>
    <w:rsid w:val="004C507D"/>
    <w:rsid w:val="004C5C22"/>
    <w:rsid w:val="004C5F6E"/>
    <w:rsid w:val="004C6B65"/>
    <w:rsid w:val="004C6EE0"/>
    <w:rsid w:val="004C79D5"/>
    <w:rsid w:val="004D0625"/>
    <w:rsid w:val="004D0B26"/>
    <w:rsid w:val="004D1209"/>
    <w:rsid w:val="004D1A28"/>
    <w:rsid w:val="004D1CBD"/>
    <w:rsid w:val="004D254C"/>
    <w:rsid w:val="004D3FF8"/>
    <w:rsid w:val="004D571D"/>
    <w:rsid w:val="004D5BB2"/>
    <w:rsid w:val="004D6057"/>
    <w:rsid w:val="004D7921"/>
    <w:rsid w:val="004E13B1"/>
    <w:rsid w:val="004E1B5E"/>
    <w:rsid w:val="004E2B25"/>
    <w:rsid w:val="004E2E05"/>
    <w:rsid w:val="004E352B"/>
    <w:rsid w:val="004E3DF0"/>
    <w:rsid w:val="004E4540"/>
    <w:rsid w:val="004E4F35"/>
    <w:rsid w:val="004E4F70"/>
    <w:rsid w:val="004E5F25"/>
    <w:rsid w:val="004E62DA"/>
    <w:rsid w:val="004E6745"/>
    <w:rsid w:val="004E6AF7"/>
    <w:rsid w:val="004E6B11"/>
    <w:rsid w:val="004E6B2D"/>
    <w:rsid w:val="004E7C48"/>
    <w:rsid w:val="004E7DD9"/>
    <w:rsid w:val="004F1299"/>
    <w:rsid w:val="004F12D6"/>
    <w:rsid w:val="004F20C9"/>
    <w:rsid w:val="004F28FE"/>
    <w:rsid w:val="004F29D1"/>
    <w:rsid w:val="004F2AF1"/>
    <w:rsid w:val="004F2B32"/>
    <w:rsid w:val="004F3246"/>
    <w:rsid w:val="004F34E0"/>
    <w:rsid w:val="004F3D2E"/>
    <w:rsid w:val="004F3D4C"/>
    <w:rsid w:val="004F4EBB"/>
    <w:rsid w:val="004F637B"/>
    <w:rsid w:val="004F7C84"/>
    <w:rsid w:val="004F7F12"/>
    <w:rsid w:val="00500DD2"/>
    <w:rsid w:val="00501443"/>
    <w:rsid w:val="00501AA9"/>
    <w:rsid w:val="00503521"/>
    <w:rsid w:val="005036FC"/>
    <w:rsid w:val="00503C0C"/>
    <w:rsid w:val="005040DE"/>
    <w:rsid w:val="0050457A"/>
    <w:rsid w:val="00504FF3"/>
    <w:rsid w:val="005052D2"/>
    <w:rsid w:val="005057A0"/>
    <w:rsid w:val="00505D63"/>
    <w:rsid w:val="00506370"/>
    <w:rsid w:val="00506BA2"/>
    <w:rsid w:val="00506ED2"/>
    <w:rsid w:val="00507DBF"/>
    <w:rsid w:val="00510B38"/>
    <w:rsid w:val="00510B83"/>
    <w:rsid w:val="00510CE1"/>
    <w:rsid w:val="00512633"/>
    <w:rsid w:val="005137D8"/>
    <w:rsid w:val="005142F3"/>
    <w:rsid w:val="0051488E"/>
    <w:rsid w:val="005151D0"/>
    <w:rsid w:val="0051629D"/>
    <w:rsid w:val="00516489"/>
    <w:rsid w:val="00516D7D"/>
    <w:rsid w:val="005173FB"/>
    <w:rsid w:val="005207A3"/>
    <w:rsid w:val="00520BED"/>
    <w:rsid w:val="00520EC3"/>
    <w:rsid w:val="00521088"/>
    <w:rsid w:val="00521E2C"/>
    <w:rsid w:val="005228FD"/>
    <w:rsid w:val="00522D4B"/>
    <w:rsid w:val="00524DC0"/>
    <w:rsid w:val="0052582A"/>
    <w:rsid w:val="00525CDE"/>
    <w:rsid w:val="00526045"/>
    <w:rsid w:val="00526E77"/>
    <w:rsid w:val="005275BF"/>
    <w:rsid w:val="005275F3"/>
    <w:rsid w:val="005278B3"/>
    <w:rsid w:val="00527956"/>
    <w:rsid w:val="00527B20"/>
    <w:rsid w:val="005305B4"/>
    <w:rsid w:val="00530A64"/>
    <w:rsid w:val="0053136F"/>
    <w:rsid w:val="00531380"/>
    <w:rsid w:val="00531AB3"/>
    <w:rsid w:val="00532456"/>
    <w:rsid w:val="00533370"/>
    <w:rsid w:val="0053388F"/>
    <w:rsid w:val="00533C79"/>
    <w:rsid w:val="00533F99"/>
    <w:rsid w:val="00534B02"/>
    <w:rsid w:val="00534E6F"/>
    <w:rsid w:val="00535816"/>
    <w:rsid w:val="005371BF"/>
    <w:rsid w:val="00537398"/>
    <w:rsid w:val="00537CE6"/>
    <w:rsid w:val="00537F73"/>
    <w:rsid w:val="005416C0"/>
    <w:rsid w:val="00541A12"/>
    <w:rsid w:val="00542DF3"/>
    <w:rsid w:val="00543016"/>
    <w:rsid w:val="0054318F"/>
    <w:rsid w:val="00543355"/>
    <w:rsid w:val="00543950"/>
    <w:rsid w:val="00543966"/>
    <w:rsid w:val="00543E90"/>
    <w:rsid w:val="0054439E"/>
    <w:rsid w:val="005447B0"/>
    <w:rsid w:val="00544CA6"/>
    <w:rsid w:val="00545EF1"/>
    <w:rsid w:val="00545F2E"/>
    <w:rsid w:val="00547269"/>
    <w:rsid w:val="00547334"/>
    <w:rsid w:val="005477CD"/>
    <w:rsid w:val="00547A87"/>
    <w:rsid w:val="00550F2C"/>
    <w:rsid w:val="00551900"/>
    <w:rsid w:val="00551B0C"/>
    <w:rsid w:val="00552639"/>
    <w:rsid w:val="00552E22"/>
    <w:rsid w:val="00552FF8"/>
    <w:rsid w:val="00553753"/>
    <w:rsid w:val="00553C3B"/>
    <w:rsid w:val="00553F68"/>
    <w:rsid w:val="00554089"/>
    <w:rsid w:val="00554A77"/>
    <w:rsid w:val="00554BC1"/>
    <w:rsid w:val="00554E5F"/>
    <w:rsid w:val="0055586E"/>
    <w:rsid w:val="00555B6D"/>
    <w:rsid w:val="00556A92"/>
    <w:rsid w:val="00556F63"/>
    <w:rsid w:val="00556FA8"/>
    <w:rsid w:val="0055739F"/>
    <w:rsid w:val="00557463"/>
    <w:rsid w:val="00557619"/>
    <w:rsid w:val="005576DC"/>
    <w:rsid w:val="00557D8E"/>
    <w:rsid w:val="00560383"/>
    <w:rsid w:val="005607B7"/>
    <w:rsid w:val="005613A0"/>
    <w:rsid w:val="00561A2B"/>
    <w:rsid w:val="00561DDA"/>
    <w:rsid w:val="00562338"/>
    <w:rsid w:val="00563949"/>
    <w:rsid w:val="00563A95"/>
    <w:rsid w:val="00563B22"/>
    <w:rsid w:val="005642D1"/>
    <w:rsid w:val="00564BC9"/>
    <w:rsid w:val="005651BD"/>
    <w:rsid w:val="00565A1B"/>
    <w:rsid w:val="00565EF9"/>
    <w:rsid w:val="00565FBE"/>
    <w:rsid w:val="005661F6"/>
    <w:rsid w:val="00566C77"/>
    <w:rsid w:val="005709A3"/>
    <w:rsid w:val="00571040"/>
    <w:rsid w:val="005716D4"/>
    <w:rsid w:val="00572E94"/>
    <w:rsid w:val="00572F5B"/>
    <w:rsid w:val="00573086"/>
    <w:rsid w:val="005744CF"/>
    <w:rsid w:val="0057497E"/>
    <w:rsid w:val="00574BF8"/>
    <w:rsid w:val="00574F18"/>
    <w:rsid w:val="005753D7"/>
    <w:rsid w:val="005763DF"/>
    <w:rsid w:val="00576F08"/>
    <w:rsid w:val="00577E81"/>
    <w:rsid w:val="00577FB5"/>
    <w:rsid w:val="005800FD"/>
    <w:rsid w:val="005805CE"/>
    <w:rsid w:val="00581B29"/>
    <w:rsid w:val="00581CB2"/>
    <w:rsid w:val="0058222F"/>
    <w:rsid w:val="00582826"/>
    <w:rsid w:val="00582DAA"/>
    <w:rsid w:val="0058344A"/>
    <w:rsid w:val="0058370D"/>
    <w:rsid w:val="00583B7D"/>
    <w:rsid w:val="00584A8B"/>
    <w:rsid w:val="00585642"/>
    <w:rsid w:val="00585D40"/>
    <w:rsid w:val="005869F4"/>
    <w:rsid w:val="005901E5"/>
    <w:rsid w:val="00590A22"/>
    <w:rsid w:val="00590A6C"/>
    <w:rsid w:val="0059114B"/>
    <w:rsid w:val="00591222"/>
    <w:rsid w:val="00591B6C"/>
    <w:rsid w:val="00591D81"/>
    <w:rsid w:val="005921AD"/>
    <w:rsid w:val="005927AB"/>
    <w:rsid w:val="00592DC6"/>
    <w:rsid w:val="00592DF2"/>
    <w:rsid w:val="005931AF"/>
    <w:rsid w:val="00595BDD"/>
    <w:rsid w:val="00597806"/>
    <w:rsid w:val="00597B7B"/>
    <w:rsid w:val="00597E9F"/>
    <w:rsid w:val="005A02DE"/>
    <w:rsid w:val="005A0328"/>
    <w:rsid w:val="005A136D"/>
    <w:rsid w:val="005A1F85"/>
    <w:rsid w:val="005A313D"/>
    <w:rsid w:val="005A3693"/>
    <w:rsid w:val="005A43A5"/>
    <w:rsid w:val="005A4C44"/>
    <w:rsid w:val="005A530A"/>
    <w:rsid w:val="005A642E"/>
    <w:rsid w:val="005A6854"/>
    <w:rsid w:val="005A6946"/>
    <w:rsid w:val="005A74F5"/>
    <w:rsid w:val="005A79C9"/>
    <w:rsid w:val="005A7C89"/>
    <w:rsid w:val="005A7D86"/>
    <w:rsid w:val="005B04E2"/>
    <w:rsid w:val="005B0512"/>
    <w:rsid w:val="005B1065"/>
    <w:rsid w:val="005B108E"/>
    <w:rsid w:val="005B14A4"/>
    <w:rsid w:val="005B183A"/>
    <w:rsid w:val="005B1CAF"/>
    <w:rsid w:val="005B36F3"/>
    <w:rsid w:val="005B4150"/>
    <w:rsid w:val="005B4593"/>
    <w:rsid w:val="005B5143"/>
    <w:rsid w:val="005B5239"/>
    <w:rsid w:val="005B6098"/>
    <w:rsid w:val="005B6708"/>
    <w:rsid w:val="005B6EBC"/>
    <w:rsid w:val="005B7F6D"/>
    <w:rsid w:val="005C044A"/>
    <w:rsid w:val="005C04DD"/>
    <w:rsid w:val="005C07D6"/>
    <w:rsid w:val="005C0D21"/>
    <w:rsid w:val="005C17CE"/>
    <w:rsid w:val="005C1E0E"/>
    <w:rsid w:val="005C295B"/>
    <w:rsid w:val="005C419C"/>
    <w:rsid w:val="005C4454"/>
    <w:rsid w:val="005C4868"/>
    <w:rsid w:val="005C4DCA"/>
    <w:rsid w:val="005C5595"/>
    <w:rsid w:val="005C5806"/>
    <w:rsid w:val="005C5926"/>
    <w:rsid w:val="005C5E86"/>
    <w:rsid w:val="005C7113"/>
    <w:rsid w:val="005C7C22"/>
    <w:rsid w:val="005C7D8C"/>
    <w:rsid w:val="005C7E51"/>
    <w:rsid w:val="005C7FB4"/>
    <w:rsid w:val="005D0F41"/>
    <w:rsid w:val="005D1675"/>
    <w:rsid w:val="005D216B"/>
    <w:rsid w:val="005D2506"/>
    <w:rsid w:val="005D41A3"/>
    <w:rsid w:val="005D4F5C"/>
    <w:rsid w:val="005D7920"/>
    <w:rsid w:val="005D7EC2"/>
    <w:rsid w:val="005E06A9"/>
    <w:rsid w:val="005E0AF1"/>
    <w:rsid w:val="005E1864"/>
    <w:rsid w:val="005E1EF1"/>
    <w:rsid w:val="005E2766"/>
    <w:rsid w:val="005E2B1E"/>
    <w:rsid w:val="005E2E20"/>
    <w:rsid w:val="005E3AE2"/>
    <w:rsid w:val="005E449D"/>
    <w:rsid w:val="005E44DC"/>
    <w:rsid w:val="005E652F"/>
    <w:rsid w:val="005E6991"/>
    <w:rsid w:val="005E6E03"/>
    <w:rsid w:val="005E70C6"/>
    <w:rsid w:val="005E7D5F"/>
    <w:rsid w:val="005F069B"/>
    <w:rsid w:val="005F181F"/>
    <w:rsid w:val="005F2153"/>
    <w:rsid w:val="005F2CF5"/>
    <w:rsid w:val="005F3557"/>
    <w:rsid w:val="005F378F"/>
    <w:rsid w:val="005F3E8E"/>
    <w:rsid w:val="005F4216"/>
    <w:rsid w:val="005F4E75"/>
    <w:rsid w:val="005F6B07"/>
    <w:rsid w:val="005F767F"/>
    <w:rsid w:val="005F7BA8"/>
    <w:rsid w:val="005F7E41"/>
    <w:rsid w:val="00600245"/>
    <w:rsid w:val="006012DF"/>
    <w:rsid w:val="0060136B"/>
    <w:rsid w:val="00601A46"/>
    <w:rsid w:val="006030DE"/>
    <w:rsid w:val="006035D4"/>
    <w:rsid w:val="00603787"/>
    <w:rsid w:val="00603BBE"/>
    <w:rsid w:val="006047ED"/>
    <w:rsid w:val="00604993"/>
    <w:rsid w:val="00606827"/>
    <w:rsid w:val="00607528"/>
    <w:rsid w:val="00610FB6"/>
    <w:rsid w:val="00610FD3"/>
    <w:rsid w:val="00612FDC"/>
    <w:rsid w:val="0061498D"/>
    <w:rsid w:val="006154FC"/>
    <w:rsid w:val="00616375"/>
    <w:rsid w:val="006172C3"/>
    <w:rsid w:val="00620B46"/>
    <w:rsid w:val="00620CD9"/>
    <w:rsid w:val="00621E13"/>
    <w:rsid w:val="006227A2"/>
    <w:rsid w:val="00622C1F"/>
    <w:rsid w:val="006238CA"/>
    <w:rsid w:val="00623B8B"/>
    <w:rsid w:val="00623FBF"/>
    <w:rsid w:val="00624485"/>
    <w:rsid w:val="006259C1"/>
    <w:rsid w:val="00625ED2"/>
    <w:rsid w:val="00626D7B"/>
    <w:rsid w:val="00630B7F"/>
    <w:rsid w:val="006312AF"/>
    <w:rsid w:val="006312E2"/>
    <w:rsid w:val="006320B6"/>
    <w:rsid w:val="00633186"/>
    <w:rsid w:val="00633611"/>
    <w:rsid w:val="00633B0A"/>
    <w:rsid w:val="006340DB"/>
    <w:rsid w:val="00634824"/>
    <w:rsid w:val="00634900"/>
    <w:rsid w:val="00634977"/>
    <w:rsid w:val="0063498E"/>
    <w:rsid w:val="00634EE9"/>
    <w:rsid w:val="00635C64"/>
    <w:rsid w:val="00636183"/>
    <w:rsid w:val="006364D9"/>
    <w:rsid w:val="00636792"/>
    <w:rsid w:val="00640D57"/>
    <w:rsid w:val="00640E43"/>
    <w:rsid w:val="00640FB5"/>
    <w:rsid w:val="006417E5"/>
    <w:rsid w:val="006426BD"/>
    <w:rsid w:val="006426FA"/>
    <w:rsid w:val="0064381A"/>
    <w:rsid w:val="006440C0"/>
    <w:rsid w:val="006441F9"/>
    <w:rsid w:val="00644550"/>
    <w:rsid w:val="00645067"/>
    <w:rsid w:val="00645236"/>
    <w:rsid w:val="0064570A"/>
    <w:rsid w:val="00645942"/>
    <w:rsid w:val="00645CAB"/>
    <w:rsid w:val="006462E4"/>
    <w:rsid w:val="00646DBF"/>
    <w:rsid w:val="006477FD"/>
    <w:rsid w:val="00650DD5"/>
    <w:rsid w:val="00651239"/>
    <w:rsid w:val="00651F2C"/>
    <w:rsid w:val="00651F7F"/>
    <w:rsid w:val="00652489"/>
    <w:rsid w:val="006528D9"/>
    <w:rsid w:val="00653C76"/>
    <w:rsid w:val="0065465C"/>
    <w:rsid w:val="0065492D"/>
    <w:rsid w:val="00655121"/>
    <w:rsid w:val="00656C8A"/>
    <w:rsid w:val="00657218"/>
    <w:rsid w:val="00657C1E"/>
    <w:rsid w:val="00657E82"/>
    <w:rsid w:val="00660EA3"/>
    <w:rsid w:val="0066197A"/>
    <w:rsid w:val="00662250"/>
    <w:rsid w:val="006623F7"/>
    <w:rsid w:val="00662939"/>
    <w:rsid w:val="00663B31"/>
    <w:rsid w:val="00663F87"/>
    <w:rsid w:val="00663FCF"/>
    <w:rsid w:val="00664278"/>
    <w:rsid w:val="006667B8"/>
    <w:rsid w:val="00667622"/>
    <w:rsid w:val="006677F5"/>
    <w:rsid w:val="00667934"/>
    <w:rsid w:val="006714A5"/>
    <w:rsid w:val="00671CEA"/>
    <w:rsid w:val="006728D0"/>
    <w:rsid w:val="00673130"/>
    <w:rsid w:val="00673DF8"/>
    <w:rsid w:val="00673F80"/>
    <w:rsid w:val="00675321"/>
    <w:rsid w:val="0067557F"/>
    <w:rsid w:val="00676081"/>
    <w:rsid w:val="006772CD"/>
    <w:rsid w:val="00677DEE"/>
    <w:rsid w:val="00680154"/>
    <w:rsid w:val="0068097F"/>
    <w:rsid w:val="00680B41"/>
    <w:rsid w:val="00681009"/>
    <w:rsid w:val="00681181"/>
    <w:rsid w:val="0068123D"/>
    <w:rsid w:val="006815AB"/>
    <w:rsid w:val="00681E5E"/>
    <w:rsid w:val="0068209E"/>
    <w:rsid w:val="00682613"/>
    <w:rsid w:val="0068270A"/>
    <w:rsid w:val="0068328A"/>
    <w:rsid w:val="006841B6"/>
    <w:rsid w:val="00684D3E"/>
    <w:rsid w:val="00685419"/>
    <w:rsid w:val="0068693A"/>
    <w:rsid w:val="00686A0F"/>
    <w:rsid w:val="00687049"/>
    <w:rsid w:val="006871F5"/>
    <w:rsid w:val="00687B72"/>
    <w:rsid w:val="00687F78"/>
    <w:rsid w:val="00690673"/>
    <w:rsid w:val="00691A59"/>
    <w:rsid w:val="00691B01"/>
    <w:rsid w:val="0069234A"/>
    <w:rsid w:val="006925F9"/>
    <w:rsid w:val="00692905"/>
    <w:rsid w:val="00692BCD"/>
    <w:rsid w:val="00693AC9"/>
    <w:rsid w:val="00695312"/>
    <w:rsid w:val="00695617"/>
    <w:rsid w:val="00695DEF"/>
    <w:rsid w:val="0069663E"/>
    <w:rsid w:val="006967B3"/>
    <w:rsid w:val="006967E7"/>
    <w:rsid w:val="006A03D9"/>
    <w:rsid w:val="006A0514"/>
    <w:rsid w:val="006A05E4"/>
    <w:rsid w:val="006A1D9C"/>
    <w:rsid w:val="006A2F9D"/>
    <w:rsid w:val="006A44DA"/>
    <w:rsid w:val="006A4CC4"/>
    <w:rsid w:val="006A4E5B"/>
    <w:rsid w:val="006A4FE9"/>
    <w:rsid w:val="006A537C"/>
    <w:rsid w:val="006A585C"/>
    <w:rsid w:val="006A58E4"/>
    <w:rsid w:val="006A5FF4"/>
    <w:rsid w:val="006A75D8"/>
    <w:rsid w:val="006A7CBA"/>
    <w:rsid w:val="006B0BF4"/>
    <w:rsid w:val="006B0CC5"/>
    <w:rsid w:val="006B0E5B"/>
    <w:rsid w:val="006B1055"/>
    <w:rsid w:val="006B14D0"/>
    <w:rsid w:val="006B2615"/>
    <w:rsid w:val="006B299E"/>
    <w:rsid w:val="006B29CB"/>
    <w:rsid w:val="006B35F1"/>
    <w:rsid w:val="006B38A6"/>
    <w:rsid w:val="006B3B28"/>
    <w:rsid w:val="006B3E39"/>
    <w:rsid w:val="006B3E43"/>
    <w:rsid w:val="006B4067"/>
    <w:rsid w:val="006B50D4"/>
    <w:rsid w:val="006B5690"/>
    <w:rsid w:val="006B6A02"/>
    <w:rsid w:val="006B6B5F"/>
    <w:rsid w:val="006B7251"/>
    <w:rsid w:val="006B73D7"/>
    <w:rsid w:val="006B7857"/>
    <w:rsid w:val="006C111D"/>
    <w:rsid w:val="006C21BB"/>
    <w:rsid w:val="006C2EF5"/>
    <w:rsid w:val="006C3A73"/>
    <w:rsid w:val="006C4AF2"/>
    <w:rsid w:val="006C59EB"/>
    <w:rsid w:val="006C6A97"/>
    <w:rsid w:val="006C71AC"/>
    <w:rsid w:val="006D00A8"/>
    <w:rsid w:val="006D01B3"/>
    <w:rsid w:val="006D033D"/>
    <w:rsid w:val="006D1489"/>
    <w:rsid w:val="006D1D12"/>
    <w:rsid w:val="006D21CA"/>
    <w:rsid w:val="006D2378"/>
    <w:rsid w:val="006D2AED"/>
    <w:rsid w:val="006D2F0B"/>
    <w:rsid w:val="006D3233"/>
    <w:rsid w:val="006D3833"/>
    <w:rsid w:val="006D469E"/>
    <w:rsid w:val="006D537E"/>
    <w:rsid w:val="006D548A"/>
    <w:rsid w:val="006D6740"/>
    <w:rsid w:val="006D72E2"/>
    <w:rsid w:val="006D78F6"/>
    <w:rsid w:val="006E0BE9"/>
    <w:rsid w:val="006E0EF3"/>
    <w:rsid w:val="006E17D9"/>
    <w:rsid w:val="006E2456"/>
    <w:rsid w:val="006E3755"/>
    <w:rsid w:val="006E4946"/>
    <w:rsid w:val="006E4DB6"/>
    <w:rsid w:val="006E6AA0"/>
    <w:rsid w:val="006E7667"/>
    <w:rsid w:val="006F1823"/>
    <w:rsid w:val="006F1D1E"/>
    <w:rsid w:val="006F1FAD"/>
    <w:rsid w:val="006F2B1A"/>
    <w:rsid w:val="006F2CFE"/>
    <w:rsid w:val="006F375C"/>
    <w:rsid w:val="006F396B"/>
    <w:rsid w:val="006F43D1"/>
    <w:rsid w:val="006F47C1"/>
    <w:rsid w:val="006F47EA"/>
    <w:rsid w:val="006F48F4"/>
    <w:rsid w:val="006F4EFD"/>
    <w:rsid w:val="006F4FA1"/>
    <w:rsid w:val="006F54F3"/>
    <w:rsid w:val="006F5547"/>
    <w:rsid w:val="006F57C5"/>
    <w:rsid w:val="006F5E7A"/>
    <w:rsid w:val="006F6083"/>
    <w:rsid w:val="006F60A5"/>
    <w:rsid w:val="006F699E"/>
    <w:rsid w:val="006F6E63"/>
    <w:rsid w:val="00702132"/>
    <w:rsid w:val="00702247"/>
    <w:rsid w:val="00704693"/>
    <w:rsid w:val="007051C9"/>
    <w:rsid w:val="007063D1"/>
    <w:rsid w:val="0070673B"/>
    <w:rsid w:val="00706F32"/>
    <w:rsid w:val="007071F1"/>
    <w:rsid w:val="00707284"/>
    <w:rsid w:val="007101E7"/>
    <w:rsid w:val="00710D52"/>
    <w:rsid w:val="00710E77"/>
    <w:rsid w:val="00710F53"/>
    <w:rsid w:val="00711211"/>
    <w:rsid w:val="007113AF"/>
    <w:rsid w:val="007128C3"/>
    <w:rsid w:val="00714FAF"/>
    <w:rsid w:val="00715209"/>
    <w:rsid w:val="007155A4"/>
    <w:rsid w:val="00715DCE"/>
    <w:rsid w:val="00715ED8"/>
    <w:rsid w:val="0071603A"/>
    <w:rsid w:val="00716881"/>
    <w:rsid w:val="007168A0"/>
    <w:rsid w:val="00717A16"/>
    <w:rsid w:val="0072096D"/>
    <w:rsid w:val="00721537"/>
    <w:rsid w:val="00721791"/>
    <w:rsid w:val="00721A0F"/>
    <w:rsid w:val="00722B07"/>
    <w:rsid w:val="00722CC0"/>
    <w:rsid w:val="007234E3"/>
    <w:rsid w:val="00723721"/>
    <w:rsid w:val="00723F70"/>
    <w:rsid w:val="007240BD"/>
    <w:rsid w:val="00725291"/>
    <w:rsid w:val="007252B9"/>
    <w:rsid w:val="00726485"/>
    <w:rsid w:val="00726BD9"/>
    <w:rsid w:val="00727145"/>
    <w:rsid w:val="00727A46"/>
    <w:rsid w:val="00730003"/>
    <w:rsid w:val="00730154"/>
    <w:rsid w:val="007303D4"/>
    <w:rsid w:val="007304EE"/>
    <w:rsid w:val="00730C73"/>
    <w:rsid w:val="00731ECB"/>
    <w:rsid w:val="0073252C"/>
    <w:rsid w:val="00732B68"/>
    <w:rsid w:val="00732DED"/>
    <w:rsid w:val="00733053"/>
    <w:rsid w:val="0073331D"/>
    <w:rsid w:val="00733A1D"/>
    <w:rsid w:val="00734140"/>
    <w:rsid w:val="00735011"/>
    <w:rsid w:val="007361C2"/>
    <w:rsid w:val="0073630F"/>
    <w:rsid w:val="00736B94"/>
    <w:rsid w:val="00736F3E"/>
    <w:rsid w:val="00737575"/>
    <w:rsid w:val="00740B9A"/>
    <w:rsid w:val="007410CC"/>
    <w:rsid w:val="007416FD"/>
    <w:rsid w:val="00741980"/>
    <w:rsid w:val="00741D29"/>
    <w:rsid w:val="00741F6D"/>
    <w:rsid w:val="00742216"/>
    <w:rsid w:val="0074231F"/>
    <w:rsid w:val="007424B3"/>
    <w:rsid w:val="00742978"/>
    <w:rsid w:val="00742E8B"/>
    <w:rsid w:val="007433D7"/>
    <w:rsid w:val="00743B1F"/>
    <w:rsid w:val="00743F2C"/>
    <w:rsid w:val="007443B7"/>
    <w:rsid w:val="007446AB"/>
    <w:rsid w:val="00744CDF"/>
    <w:rsid w:val="00745D5F"/>
    <w:rsid w:val="00746953"/>
    <w:rsid w:val="00747478"/>
    <w:rsid w:val="007476D0"/>
    <w:rsid w:val="00747EFE"/>
    <w:rsid w:val="0075005A"/>
    <w:rsid w:val="0075009A"/>
    <w:rsid w:val="00750EB0"/>
    <w:rsid w:val="00751CBE"/>
    <w:rsid w:val="007530CF"/>
    <w:rsid w:val="0075376C"/>
    <w:rsid w:val="00753B6B"/>
    <w:rsid w:val="0075422E"/>
    <w:rsid w:val="00754AF3"/>
    <w:rsid w:val="00754D91"/>
    <w:rsid w:val="00754F5E"/>
    <w:rsid w:val="00755259"/>
    <w:rsid w:val="00755C08"/>
    <w:rsid w:val="00756B74"/>
    <w:rsid w:val="00756FD1"/>
    <w:rsid w:val="007572D1"/>
    <w:rsid w:val="00757C5F"/>
    <w:rsid w:val="00757ED4"/>
    <w:rsid w:val="00757F14"/>
    <w:rsid w:val="00760B40"/>
    <w:rsid w:val="00761F89"/>
    <w:rsid w:val="00762204"/>
    <w:rsid w:val="00763D77"/>
    <w:rsid w:val="0076402B"/>
    <w:rsid w:val="0076428F"/>
    <w:rsid w:val="00764A5F"/>
    <w:rsid w:val="00764FE6"/>
    <w:rsid w:val="007651A6"/>
    <w:rsid w:val="00765629"/>
    <w:rsid w:val="00765817"/>
    <w:rsid w:val="0076655D"/>
    <w:rsid w:val="007667AC"/>
    <w:rsid w:val="00767F8E"/>
    <w:rsid w:val="00772BB7"/>
    <w:rsid w:val="00772D54"/>
    <w:rsid w:val="00772E0E"/>
    <w:rsid w:val="007740AA"/>
    <w:rsid w:val="0077430C"/>
    <w:rsid w:val="0077636A"/>
    <w:rsid w:val="00776B36"/>
    <w:rsid w:val="00780B55"/>
    <w:rsid w:val="00780CAB"/>
    <w:rsid w:val="00780F8C"/>
    <w:rsid w:val="0078200C"/>
    <w:rsid w:val="00782506"/>
    <w:rsid w:val="0078361D"/>
    <w:rsid w:val="00783A2B"/>
    <w:rsid w:val="00783AF7"/>
    <w:rsid w:val="00783D4C"/>
    <w:rsid w:val="00785ECC"/>
    <w:rsid w:val="0078609B"/>
    <w:rsid w:val="00786615"/>
    <w:rsid w:val="007904C7"/>
    <w:rsid w:val="00790702"/>
    <w:rsid w:val="00790D6E"/>
    <w:rsid w:val="007913E0"/>
    <w:rsid w:val="007919D7"/>
    <w:rsid w:val="0079221B"/>
    <w:rsid w:val="007935DF"/>
    <w:rsid w:val="00793A58"/>
    <w:rsid w:val="00794A85"/>
    <w:rsid w:val="00795545"/>
    <w:rsid w:val="007955BE"/>
    <w:rsid w:val="00795E0B"/>
    <w:rsid w:val="007965CE"/>
    <w:rsid w:val="0079761D"/>
    <w:rsid w:val="007978B9"/>
    <w:rsid w:val="00797ECB"/>
    <w:rsid w:val="007A0844"/>
    <w:rsid w:val="007A0C45"/>
    <w:rsid w:val="007A0C64"/>
    <w:rsid w:val="007A186F"/>
    <w:rsid w:val="007A1BBB"/>
    <w:rsid w:val="007A2221"/>
    <w:rsid w:val="007A2307"/>
    <w:rsid w:val="007A2A0D"/>
    <w:rsid w:val="007A2FA2"/>
    <w:rsid w:val="007A328D"/>
    <w:rsid w:val="007A3B66"/>
    <w:rsid w:val="007A3B86"/>
    <w:rsid w:val="007A3C4D"/>
    <w:rsid w:val="007A3E43"/>
    <w:rsid w:val="007A4CDA"/>
    <w:rsid w:val="007A598B"/>
    <w:rsid w:val="007A5AD0"/>
    <w:rsid w:val="007A5B94"/>
    <w:rsid w:val="007A7746"/>
    <w:rsid w:val="007B084A"/>
    <w:rsid w:val="007B2F3F"/>
    <w:rsid w:val="007B3D0B"/>
    <w:rsid w:val="007B43D2"/>
    <w:rsid w:val="007B48DA"/>
    <w:rsid w:val="007B5113"/>
    <w:rsid w:val="007B56BB"/>
    <w:rsid w:val="007B5A17"/>
    <w:rsid w:val="007B5CA7"/>
    <w:rsid w:val="007B62A9"/>
    <w:rsid w:val="007B678F"/>
    <w:rsid w:val="007B687D"/>
    <w:rsid w:val="007B6D47"/>
    <w:rsid w:val="007B79FA"/>
    <w:rsid w:val="007C092A"/>
    <w:rsid w:val="007C254B"/>
    <w:rsid w:val="007C2C74"/>
    <w:rsid w:val="007C2E95"/>
    <w:rsid w:val="007C4FC4"/>
    <w:rsid w:val="007C5B32"/>
    <w:rsid w:val="007C639B"/>
    <w:rsid w:val="007C69E4"/>
    <w:rsid w:val="007C733B"/>
    <w:rsid w:val="007C74A1"/>
    <w:rsid w:val="007C757C"/>
    <w:rsid w:val="007C77A4"/>
    <w:rsid w:val="007C77CA"/>
    <w:rsid w:val="007D0017"/>
    <w:rsid w:val="007D02D1"/>
    <w:rsid w:val="007D07E3"/>
    <w:rsid w:val="007D0B37"/>
    <w:rsid w:val="007D0CBC"/>
    <w:rsid w:val="007D14E5"/>
    <w:rsid w:val="007D29FD"/>
    <w:rsid w:val="007D2E1C"/>
    <w:rsid w:val="007D472A"/>
    <w:rsid w:val="007D4887"/>
    <w:rsid w:val="007D5B99"/>
    <w:rsid w:val="007D5D69"/>
    <w:rsid w:val="007D600A"/>
    <w:rsid w:val="007D637F"/>
    <w:rsid w:val="007D64B3"/>
    <w:rsid w:val="007D677C"/>
    <w:rsid w:val="007D6C11"/>
    <w:rsid w:val="007D6CD3"/>
    <w:rsid w:val="007D767B"/>
    <w:rsid w:val="007E0345"/>
    <w:rsid w:val="007E082F"/>
    <w:rsid w:val="007E1CF6"/>
    <w:rsid w:val="007E1DBF"/>
    <w:rsid w:val="007E2784"/>
    <w:rsid w:val="007E32E7"/>
    <w:rsid w:val="007E39D4"/>
    <w:rsid w:val="007E6CD9"/>
    <w:rsid w:val="007E6FE7"/>
    <w:rsid w:val="007E710E"/>
    <w:rsid w:val="007E7AEB"/>
    <w:rsid w:val="007F03CB"/>
    <w:rsid w:val="007F09A9"/>
    <w:rsid w:val="007F0B34"/>
    <w:rsid w:val="007F131B"/>
    <w:rsid w:val="007F15BA"/>
    <w:rsid w:val="007F2957"/>
    <w:rsid w:val="007F2E70"/>
    <w:rsid w:val="007F3498"/>
    <w:rsid w:val="007F3532"/>
    <w:rsid w:val="007F3E68"/>
    <w:rsid w:val="007F50DE"/>
    <w:rsid w:val="007F5159"/>
    <w:rsid w:val="007F56C9"/>
    <w:rsid w:val="007F67D4"/>
    <w:rsid w:val="007F6826"/>
    <w:rsid w:val="007F6F5A"/>
    <w:rsid w:val="007F74CC"/>
    <w:rsid w:val="007F7DAD"/>
    <w:rsid w:val="0080009E"/>
    <w:rsid w:val="00800AC4"/>
    <w:rsid w:val="00801713"/>
    <w:rsid w:val="0080203C"/>
    <w:rsid w:val="0080210C"/>
    <w:rsid w:val="008023DD"/>
    <w:rsid w:val="008030F2"/>
    <w:rsid w:val="0080344A"/>
    <w:rsid w:val="0080460F"/>
    <w:rsid w:val="008063ED"/>
    <w:rsid w:val="0080681C"/>
    <w:rsid w:val="00806DE8"/>
    <w:rsid w:val="00807AAA"/>
    <w:rsid w:val="00807D23"/>
    <w:rsid w:val="008108E0"/>
    <w:rsid w:val="00810A24"/>
    <w:rsid w:val="00810B65"/>
    <w:rsid w:val="008117AB"/>
    <w:rsid w:val="00811980"/>
    <w:rsid w:val="00811F04"/>
    <w:rsid w:val="0081238C"/>
    <w:rsid w:val="00813A26"/>
    <w:rsid w:val="00814C20"/>
    <w:rsid w:val="0081590A"/>
    <w:rsid w:val="00815A65"/>
    <w:rsid w:val="00815AAE"/>
    <w:rsid w:val="00815CC2"/>
    <w:rsid w:val="00816323"/>
    <w:rsid w:val="008168AD"/>
    <w:rsid w:val="00820A0A"/>
    <w:rsid w:val="00821044"/>
    <w:rsid w:val="008221E7"/>
    <w:rsid w:val="00823416"/>
    <w:rsid w:val="008236D1"/>
    <w:rsid w:val="00823D1C"/>
    <w:rsid w:val="00823D4B"/>
    <w:rsid w:val="008249B9"/>
    <w:rsid w:val="008257BC"/>
    <w:rsid w:val="00826185"/>
    <w:rsid w:val="0082714B"/>
    <w:rsid w:val="008272B4"/>
    <w:rsid w:val="00827533"/>
    <w:rsid w:val="00827B27"/>
    <w:rsid w:val="008300A5"/>
    <w:rsid w:val="00830155"/>
    <w:rsid w:val="00830822"/>
    <w:rsid w:val="00830851"/>
    <w:rsid w:val="00830910"/>
    <w:rsid w:val="00830A54"/>
    <w:rsid w:val="00831F7A"/>
    <w:rsid w:val="00832B15"/>
    <w:rsid w:val="00833456"/>
    <w:rsid w:val="00833C77"/>
    <w:rsid w:val="008340A0"/>
    <w:rsid w:val="0083448D"/>
    <w:rsid w:val="008352D8"/>
    <w:rsid w:val="008360A0"/>
    <w:rsid w:val="00837AA4"/>
    <w:rsid w:val="00840CBE"/>
    <w:rsid w:val="00842732"/>
    <w:rsid w:val="00842A7C"/>
    <w:rsid w:val="00842AF1"/>
    <w:rsid w:val="008430DC"/>
    <w:rsid w:val="008436A1"/>
    <w:rsid w:val="008438C0"/>
    <w:rsid w:val="00843F50"/>
    <w:rsid w:val="0084400D"/>
    <w:rsid w:val="008441C1"/>
    <w:rsid w:val="0084449A"/>
    <w:rsid w:val="00845047"/>
    <w:rsid w:val="0084508C"/>
    <w:rsid w:val="0084536B"/>
    <w:rsid w:val="00845889"/>
    <w:rsid w:val="00846B58"/>
    <w:rsid w:val="00846ED2"/>
    <w:rsid w:val="008473C7"/>
    <w:rsid w:val="0084777C"/>
    <w:rsid w:val="00850677"/>
    <w:rsid w:val="008516EE"/>
    <w:rsid w:val="008518CA"/>
    <w:rsid w:val="008526F1"/>
    <w:rsid w:val="008539A1"/>
    <w:rsid w:val="00853BA1"/>
    <w:rsid w:val="0085495A"/>
    <w:rsid w:val="00855758"/>
    <w:rsid w:val="00856BD9"/>
    <w:rsid w:val="0085737B"/>
    <w:rsid w:val="00861570"/>
    <w:rsid w:val="00862BA5"/>
    <w:rsid w:val="00862E74"/>
    <w:rsid w:val="0086344A"/>
    <w:rsid w:val="00864D8C"/>
    <w:rsid w:val="008654A0"/>
    <w:rsid w:val="00865601"/>
    <w:rsid w:val="00865B70"/>
    <w:rsid w:val="00865D5D"/>
    <w:rsid w:val="0086728A"/>
    <w:rsid w:val="0086732D"/>
    <w:rsid w:val="008673EF"/>
    <w:rsid w:val="00867B90"/>
    <w:rsid w:val="00870FCE"/>
    <w:rsid w:val="008715C7"/>
    <w:rsid w:val="0087252A"/>
    <w:rsid w:val="00872547"/>
    <w:rsid w:val="00872D5E"/>
    <w:rsid w:val="00872F19"/>
    <w:rsid w:val="00873843"/>
    <w:rsid w:val="00873B5C"/>
    <w:rsid w:val="00873FE2"/>
    <w:rsid w:val="0087475A"/>
    <w:rsid w:val="00874F38"/>
    <w:rsid w:val="008750A8"/>
    <w:rsid w:val="0087769D"/>
    <w:rsid w:val="00877759"/>
    <w:rsid w:val="00877A9D"/>
    <w:rsid w:val="00877AA1"/>
    <w:rsid w:val="00877BD6"/>
    <w:rsid w:val="008800F8"/>
    <w:rsid w:val="00880C0B"/>
    <w:rsid w:val="00881074"/>
    <w:rsid w:val="008815FB"/>
    <w:rsid w:val="00884517"/>
    <w:rsid w:val="00884725"/>
    <w:rsid w:val="00884DE9"/>
    <w:rsid w:val="00884F0E"/>
    <w:rsid w:val="00885768"/>
    <w:rsid w:val="008879C9"/>
    <w:rsid w:val="00890909"/>
    <w:rsid w:val="00890E80"/>
    <w:rsid w:val="00891149"/>
    <w:rsid w:val="00891415"/>
    <w:rsid w:val="00891B2E"/>
    <w:rsid w:val="008923FA"/>
    <w:rsid w:val="00892553"/>
    <w:rsid w:val="0089261C"/>
    <w:rsid w:val="0089300D"/>
    <w:rsid w:val="00893081"/>
    <w:rsid w:val="008937FA"/>
    <w:rsid w:val="0089479B"/>
    <w:rsid w:val="00895039"/>
    <w:rsid w:val="008952A8"/>
    <w:rsid w:val="008962DA"/>
    <w:rsid w:val="0089645F"/>
    <w:rsid w:val="00896568"/>
    <w:rsid w:val="00896D02"/>
    <w:rsid w:val="00897827"/>
    <w:rsid w:val="008A12F6"/>
    <w:rsid w:val="008A1374"/>
    <w:rsid w:val="008A1C3D"/>
    <w:rsid w:val="008A2015"/>
    <w:rsid w:val="008A22AD"/>
    <w:rsid w:val="008A29F2"/>
    <w:rsid w:val="008A3478"/>
    <w:rsid w:val="008A3C29"/>
    <w:rsid w:val="008A41B0"/>
    <w:rsid w:val="008A41B6"/>
    <w:rsid w:val="008A49F1"/>
    <w:rsid w:val="008A4C82"/>
    <w:rsid w:val="008A534A"/>
    <w:rsid w:val="008A54B0"/>
    <w:rsid w:val="008A7FE4"/>
    <w:rsid w:val="008B1600"/>
    <w:rsid w:val="008B1B52"/>
    <w:rsid w:val="008B1EEB"/>
    <w:rsid w:val="008B1FBE"/>
    <w:rsid w:val="008B2643"/>
    <w:rsid w:val="008B66CB"/>
    <w:rsid w:val="008B7693"/>
    <w:rsid w:val="008B7C8E"/>
    <w:rsid w:val="008C0C89"/>
    <w:rsid w:val="008C205A"/>
    <w:rsid w:val="008C2C99"/>
    <w:rsid w:val="008C3D2D"/>
    <w:rsid w:val="008C4927"/>
    <w:rsid w:val="008C507E"/>
    <w:rsid w:val="008C57F8"/>
    <w:rsid w:val="008C62EB"/>
    <w:rsid w:val="008D0077"/>
    <w:rsid w:val="008D09D9"/>
    <w:rsid w:val="008D0C20"/>
    <w:rsid w:val="008D0DB4"/>
    <w:rsid w:val="008D0F6B"/>
    <w:rsid w:val="008D1030"/>
    <w:rsid w:val="008D11E7"/>
    <w:rsid w:val="008D1D93"/>
    <w:rsid w:val="008D2045"/>
    <w:rsid w:val="008D2434"/>
    <w:rsid w:val="008D27AD"/>
    <w:rsid w:val="008D2B11"/>
    <w:rsid w:val="008D3106"/>
    <w:rsid w:val="008D4ABD"/>
    <w:rsid w:val="008D54D2"/>
    <w:rsid w:val="008D63B4"/>
    <w:rsid w:val="008D659A"/>
    <w:rsid w:val="008D74A6"/>
    <w:rsid w:val="008E00E2"/>
    <w:rsid w:val="008E28A5"/>
    <w:rsid w:val="008E2CE0"/>
    <w:rsid w:val="008E3531"/>
    <w:rsid w:val="008E35DD"/>
    <w:rsid w:val="008E39A8"/>
    <w:rsid w:val="008E3C8F"/>
    <w:rsid w:val="008E3FB6"/>
    <w:rsid w:val="008E469D"/>
    <w:rsid w:val="008E4C59"/>
    <w:rsid w:val="008E542A"/>
    <w:rsid w:val="008E5D2B"/>
    <w:rsid w:val="008E68DD"/>
    <w:rsid w:val="008E7276"/>
    <w:rsid w:val="008E7869"/>
    <w:rsid w:val="008F084D"/>
    <w:rsid w:val="008F13C9"/>
    <w:rsid w:val="008F149F"/>
    <w:rsid w:val="008F1AEE"/>
    <w:rsid w:val="008F47B6"/>
    <w:rsid w:val="008F4E85"/>
    <w:rsid w:val="008F5087"/>
    <w:rsid w:val="008F5ADC"/>
    <w:rsid w:val="008F6233"/>
    <w:rsid w:val="008F6893"/>
    <w:rsid w:val="008F6EEA"/>
    <w:rsid w:val="008F7800"/>
    <w:rsid w:val="008F7AAF"/>
    <w:rsid w:val="00900393"/>
    <w:rsid w:val="00900B47"/>
    <w:rsid w:val="00900D10"/>
    <w:rsid w:val="00900E63"/>
    <w:rsid w:val="009010B0"/>
    <w:rsid w:val="009022B5"/>
    <w:rsid w:val="00902592"/>
    <w:rsid w:val="00903CCB"/>
    <w:rsid w:val="00903CFF"/>
    <w:rsid w:val="00905A24"/>
    <w:rsid w:val="00905D73"/>
    <w:rsid w:val="00906325"/>
    <w:rsid w:val="009063A4"/>
    <w:rsid w:val="00906AC0"/>
    <w:rsid w:val="00907FCF"/>
    <w:rsid w:val="00910E53"/>
    <w:rsid w:val="00911758"/>
    <w:rsid w:val="00912417"/>
    <w:rsid w:val="00912B44"/>
    <w:rsid w:val="009132A9"/>
    <w:rsid w:val="0091379D"/>
    <w:rsid w:val="00913A37"/>
    <w:rsid w:val="00913D4E"/>
    <w:rsid w:val="00914C55"/>
    <w:rsid w:val="00914D03"/>
    <w:rsid w:val="009157D7"/>
    <w:rsid w:val="009159BB"/>
    <w:rsid w:val="00915EF4"/>
    <w:rsid w:val="00916F97"/>
    <w:rsid w:val="00916FEC"/>
    <w:rsid w:val="00917903"/>
    <w:rsid w:val="00917A20"/>
    <w:rsid w:val="0092097E"/>
    <w:rsid w:val="00920AF6"/>
    <w:rsid w:val="00921847"/>
    <w:rsid w:val="00921AB5"/>
    <w:rsid w:val="00921AF6"/>
    <w:rsid w:val="00922529"/>
    <w:rsid w:val="00922EAE"/>
    <w:rsid w:val="00924348"/>
    <w:rsid w:val="00924559"/>
    <w:rsid w:val="009245D7"/>
    <w:rsid w:val="0092469F"/>
    <w:rsid w:val="0092473A"/>
    <w:rsid w:val="00924980"/>
    <w:rsid w:val="0092560C"/>
    <w:rsid w:val="00926E88"/>
    <w:rsid w:val="00927653"/>
    <w:rsid w:val="0092792C"/>
    <w:rsid w:val="00927960"/>
    <w:rsid w:val="00927B2A"/>
    <w:rsid w:val="00927C68"/>
    <w:rsid w:val="009305CC"/>
    <w:rsid w:val="009337AF"/>
    <w:rsid w:val="00933912"/>
    <w:rsid w:val="00933D7D"/>
    <w:rsid w:val="00933E35"/>
    <w:rsid w:val="00933E6D"/>
    <w:rsid w:val="009340E0"/>
    <w:rsid w:val="009348E9"/>
    <w:rsid w:val="00934DDC"/>
    <w:rsid w:val="009351EC"/>
    <w:rsid w:val="0093661B"/>
    <w:rsid w:val="00936760"/>
    <w:rsid w:val="0093734D"/>
    <w:rsid w:val="00937CAE"/>
    <w:rsid w:val="00937DE3"/>
    <w:rsid w:val="00940084"/>
    <w:rsid w:val="009400BF"/>
    <w:rsid w:val="0094037D"/>
    <w:rsid w:val="009403B9"/>
    <w:rsid w:val="00940661"/>
    <w:rsid w:val="009408B4"/>
    <w:rsid w:val="00940D11"/>
    <w:rsid w:val="00941CCF"/>
    <w:rsid w:val="009420D8"/>
    <w:rsid w:val="00943A3B"/>
    <w:rsid w:val="00943DDD"/>
    <w:rsid w:val="00943F3B"/>
    <w:rsid w:val="00944AFD"/>
    <w:rsid w:val="00945314"/>
    <w:rsid w:val="009458A4"/>
    <w:rsid w:val="00945A79"/>
    <w:rsid w:val="009460A1"/>
    <w:rsid w:val="009460F8"/>
    <w:rsid w:val="009462EB"/>
    <w:rsid w:val="00946516"/>
    <w:rsid w:val="00946A43"/>
    <w:rsid w:val="00946AA9"/>
    <w:rsid w:val="00946C3B"/>
    <w:rsid w:val="00946F35"/>
    <w:rsid w:val="0094778E"/>
    <w:rsid w:val="009479F7"/>
    <w:rsid w:val="0095142D"/>
    <w:rsid w:val="00951F97"/>
    <w:rsid w:val="00951FE3"/>
    <w:rsid w:val="00952122"/>
    <w:rsid w:val="0095250E"/>
    <w:rsid w:val="009526F7"/>
    <w:rsid w:val="009527EC"/>
    <w:rsid w:val="00953EA9"/>
    <w:rsid w:val="009545A2"/>
    <w:rsid w:val="00954910"/>
    <w:rsid w:val="00954914"/>
    <w:rsid w:val="0095569F"/>
    <w:rsid w:val="00955F74"/>
    <w:rsid w:val="00956726"/>
    <w:rsid w:val="009568D2"/>
    <w:rsid w:val="009602B6"/>
    <w:rsid w:val="00960C58"/>
    <w:rsid w:val="00961667"/>
    <w:rsid w:val="0096191B"/>
    <w:rsid w:val="00961E7A"/>
    <w:rsid w:val="009623D8"/>
    <w:rsid w:val="009641C4"/>
    <w:rsid w:val="009647D3"/>
    <w:rsid w:val="0096495A"/>
    <w:rsid w:val="009652E5"/>
    <w:rsid w:val="00966135"/>
    <w:rsid w:val="009664B7"/>
    <w:rsid w:val="0096759F"/>
    <w:rsid w:val="0096763A"/>
    <w:rsid w:val="009676B8"/>
    <w:rsid w:val="00967775"/>
    <w:rsid w:val="0097016C"/>
    <w:rsid w:val="00970C2B"/>
    <w:rsid w:val="00971BA5"/>
    <w:rsid w:val="009724DF"/>
    <w:rsid w:val="00972FC7"/>
    <w:rsid w:val="009738BD"/>
    <w:rsid w:val="009740AA"/>
    <w:rsid w:val="00975E02"/>
    <w:rsid w:val="00976BBC"/>
    <w:rsid w:val="0097751D"/>
    <w:rsid w:val="00977E64"/>
    <w:rsid w:val="009802A9"/>
    <w:rsid w:val="0098086B"/>
    <w:rsid w:val="00981C5C"/>
    <w:rsid w:val="0098254D"/>
    <w:rsid w:val="00982CB0"/>
    <w:rsid w:val="00982EA0"/>
    <w:rsid w:val="0098367F"/>
    <w:rsid w:val="00984315"/>
    <w:rsid w:val="009845D4"/>
    <w:rsid w:val="00984D43"/>
    <w:rsid w:val="00985255"/>
    <w:rsid w:val="0098653C"/>
    <w:rsid w:val="00987163"/>
    <w:rsid w:val="009871A4"/>
    <w:rsid w:val="009902E9"/>
    <w:rsid w:val="00990804"/>
    <w:rsid w:val="00990A3F"/>
    <w:rsid w:val="0099141E"/>
    <w:rsid w:val="00991F2D"/>
    <w:rsid w:val="00992564"/>
    <w:rsid w:val="00992C7D"/>
    <w:rsid w:val="00992D4F"/>
    <w:rsid w:val="00994268"/>
    <w:rsid w:val="009949B8"/>
    <w:rsid w:val="00994F05"/>
    <w:rsid w:val="00995152"/>
    <w:rsid w:val="0099732E"/>
    <w:rsid w:val="00997717"/>
    <w:rsid w:val="00997DEB"/>
    <w:rsid w:val="009A0094"/>
    <w:rsid w:val="009A03CF"/>
    <w:rsid w:val="009A23B2"/>
    <w:rsid w:val="009A3383"/>
    <w:rsid w:val="009A3C6F"/>
    <w:rsid w:val="009A4496"/>
    <w:rsid w:val="009A57F8"/>
    <w:rsid w:val="009A582B"/>
    <w:rsid w:val="009A5858"/>
    <w:rsid w:val="009A5BA2"/>
    <w:rsid w:val="009A6214"/>
    <w:rsid w:val="009B0D28"/>
    <w:rsid w:val="009B1267"/>
    <w:rsid w:val="009B2394"/>
    <w:rsid w:val="009B2ACC"/>
    <w:rsid w:val="009B2BA4"/>
    <w:rsid w:val="009B2C81"/>
    <w:rsid w:val="009B37FF"/>
    <w:rsid w:val="009B41E7"/>
    <w:rsid w:val="009B478F"/>
    <w:rsid w:val="009B572B"/>
    <w:rsid w:val="009B5A7A"/>
    <w:rsid w:val="009B689F"/>
    <w:rsid w:val="009B702E"/>
    <w:rsid w:val="009B7652"/>
    <w:rsid w:val="009C0BB3"/>
    <w:rsid w:val="009C0C39"/>
    <w:rsid w:val="009C1AF3"/>
    <w:rsid w:val="009C2086"/>
    <w:rsid w:val="009C2EEB"/>
    <w:rsid w:val="009C2F4D"/>
    <w:rsid w:val="009C3449"/>
    <w:rsid w:val="009C39A9"/>
    <w:rsid w:val="009C3E8F"/>
    <w:rsid w:val="009C4771"/>
    <w:rsid w:val="009C49E0"/>
    <w:rsid w:val="009C5A74"/>
    <w:rsid w:val="009C6193"/>
    <w:rsid w:val="009C746A"/>
    <w:rsid w:val="009C74A3"/>
    <w:rsid w:val="009D0865"/>
    <w:rsid w:val="009D0B37"/>
    <w:rsid w:val="009D157D"/>
    <w:rsid w:val="009D248E"/>
    <w:rsid w:val="009D2D61"/>
    <w:rsid w:val="009D322F"/>
    <w:rsid w:val="009D34B9"/>
    <w:rsid w:val="009D35EF"/>
    <w:rsid w:val="009D5259"/>
    <w:rsid w:val="009D5C86"/>
    <w:rsid w:val="009D68E6"/>
    <w:rsid w:val="009D6BF2"/>
    <w:rsid w:val="009D727C"/>
    <w:rsid w:val="009D75B1"/>
    <w:rsid w:val="009D75F3"/>
    <w:rsid w:val="009D7A8E"/>
    <w:rsid w:val="009E04DC"/>
    <w:rsid w:val="009E0BF6"/>
    <w:rsid w:val="009E2385"/>
    <w:rsid w:val="009E28D2"/>
    <w:rsid w:val="009E3B0C"/>
    <w:rsid w:val="009E3E0B"/>
    <w:rsid w:val="009E4DA7"/>
    <w:rsid w:val="009E51B1"/>
    <w:rsid w:val="009E5F47"/>
    <w:rsid w:val="009E6523"/>
    <w:rsid w:val="009E73C7"/>
    <w:rsid w:val="009E741F"/>
    <w:rsid w:val="009F000E"/>
    <w:rsid w:val="009F2F9F"/>
    <w:rsid w:val="009F315F"/>
    <w:rsid w:val="009F41E9"/>
    <w:rsid w:val="009F4353"/>
    <w:rsid w:val="009F490D"/>
    <w:rsid w:val="009F4AC1"/>
    <w:rsid w:val="009F60F9"/>
    <w:rsid w:val="009F6352"/>
    <w:rsid w:val="009F6FF7"/>
    <w:rsid w:val="009F7AD5"/>
    <w:rsid w:val="009F7ECC"/>
    <w:rsid w:val="009F7F08"/>
    <w:rsid w:val="00A0067D"/>
    <w:rsid w:val="00A0157C"/>
    <w:rsid w:val="00A0530D"/>
    <w:rsid w:val="00A06E40"/>
    <w:rsid w:val="00A06E68"/>
    <w:rsid w:val="00A075BC"/>
    <w:rsid w:val="00A078C5"/>
    <w:rsid w:val="00A100BA"/>
    <w:rsid w:val="00A10D44"/>
    <w:rsid w:val="00A11149"/>
    <w:rsid w:val="00A1211A"/>
    <w:rsid w:val="00A12518"/>
    <w:rsid w:val="00A13C56"/>
    <w:rsid w:val="00A1475F"/>
    <w:rsid w:val="00A14A74"/>
    <w:rsid w:val="00A14FBC"/>
    <w:rsid w:val="00A15819"/>
    <w:rsid w:val="00A16231"/>
    <w:rsid w:val="00A16351"/>
    <w:rsid w:val="00A16D7B"/>
    <w:rsid w:val="00A16FE7"/>
    <w:rsid w:val="00A170E0"/>
    <w:rsid w:val="00A17AD2"/>
    <w:rsid w:val="00A17D49"/>
    <w:rsid w:val="00A201EE"/>
    <w:rsid w:val="00A208B8"/>
    <w:rsid w:val="00A20A8A"/>
    <w:rsid w:val="00A20EF5"/>
    <w:rsid w:val="00A21225"/>
    <w:rsid w:val="00A215C3"/>
    <w:rsid w:val="00A21CCF"/>
    <w:rsid w:val="00A2219A"/>
    <w:rsid w:val="00A223D9"/>
    <w:rsid w:val="00A22D90"/>
    <w:rsid w:val="00A23969"/>
    <w:rsid w:val="00A23FC4"/>
    <w:rsid w:val="00A24BF6"/>
    <w:rsid w:val="00A24EEF"/>
    <w:rsid w:val="00A25036"/>
    <w:rsid w:val="00A252B1"/>
    <w:rsid w:val="00A259E3"/>
    <w:rsid w:val="00A25ECF"/>
    <w:rsid w:val="00A272F1"/>
    <w:rsid w:val="00A2733F"/>
    <w:rsid w:val="00A27738"/>
    <w:rsid w:val="00A27B95"/>
    <w:rsid w:val="00A302A2"/>
    <w:rsid w:val="00A30C54"/>
    <w:rsid w:val="00A310E6"/>
    <w:rsid w:val="00A31740"/>
    <w:rsid w:val="00A31AC6"/>
    <w:rsid w:val="00A333D2"/>
    <w:rsid w:val="00A34ADA"/>
    <w:rsid w:val="00A34C14"/>
    <w:rsid w:val="00A35119"/>
    <w:rsid w:val="00A35FE4"/>
    <w:rsid w:val="00A36596"/>
    <w:rsid w:val="00A36D41"/>
    <w:rsid w:val="00A36FA6"/>
    <w:rsid w:val="00A370C2"/>
    <w:rsid w:val="00A373E7"/>
    <w:rsid w:val="00A379A2"/>
    <w:rsid w:val="00A37A06"/>
    <w:rsid w:val="00A410AA"/>
    <w:rsid w:val="00A4117F"/>
    <w:rsid w:val="00A41396"/>
    <w:rsid w:val="00A41659"/>
    <w:rsid w:val="00A416AE"/>
    <w:rsid w:val="00A41D1C"/>
    <w:rsid w:val="00A41FB6"/>
    <w:rsid w:val="00A421F7"/>
    <w:rsid w:val="00A428BA"/>
    <w:rsid w:val="00A4292E"/>
    <w:rsid w:val="00A43F8A"/>
    <w:rsid w:val="00A45041"/>
    <w:rsid w:val="00A4548A"/>
    <w:rsid w:val="00A46F8B"/>
    <w:rsid w:val="00A50A59"/>
    <w:rsid w:val="00A51189"/>
    <w:rsid w:val="00A51F90"/>
    <w:rsid w:val="00A5283F"/>
    <w:rsid w:val="00A52B4E"/>
    <w:rsid w:val="00A52FF1"/>
    <w:rsid w:val="00A53D20"/>
    <w:rsid w:val="00A53F11"/>
    <w:rsid w:val="00A53FD9"/>
    <w:rsid w:val="00A54595"/>
    <w:rsid w:val="00A55802"/>
    <w:rsid w:val="00A55A33"/>
    <w:rsid w:val="00A57107"/>
    <w:rsid w:val="00A575D7"/>
    <w:rsid w:val="00A62147"/>
    <w:rsid w:val="00A625B1"/>
    <w:rsid w:val="00A6266B"/>
    <w:rsid w:val="00A62A8F"/>
    <w:rsid w:val="00A62EDA"/>
    <w:rsid w:val="00A635C8"/>
    <w:rsid w:val="00A63CB7"/>
    <w:rsid w:val="00A64B58"/>
    <w:rsid w:val="00A64CB3"/>
    <w:rsid w:val="00A65511"/>
    <w:rsid w:val="00A65F5D"/>
    <w:rsid w:val="00A660B3"/>
    <w:rsid w:val="00A661C3"/>
    <w:rsid w:val="00A669C6"/>
    <w:rsid w:val="00A670EE"/>
    <w:rsid w:val="00A675D0"/>
    <w:rsid w:val="00A677DF"/>
    <w:rsid w:val="00A700C0"/>
    <w:rsid w:val="00A70115"/>
    <w:rsid w:val="00A70652"/>
    <w:rsid w:val="00A70B7F"/>
    <w:rsid w:val="00A71BC3"/>
    <w:rsid w:val="00A73FEA"/>
    <w:rsid w:val="00A74214"/>
    <w:rsid w:val="00A75645"/>
    <w:rsid w:val="00A75FE3"/>
    <w:rsid w:val="00A76B4B"/>
    <w:rsid w:val="00A76D4E"/>
    <w:rsid w:val="00A77074"/>
    <w:rsid w:val="00A77320"/>
    <w:rsid w:val="00A775D0"/>
    <w:rsid w:val="00A81245"/>
    <w:rsid w:val="00A81C12"/>
    <w:rsid w:val="00A820B6"/>
    <w:rsid w:val="00A825EC"/>
    <w:rsid w:val="00A827E6"/>
    <w:rsid w:val="00A83986"/>
    <w:rsid w:val="00A83C43"/>
    <w:rsid w:val="00A84ADD"/>
    <w:rsid w:val="00A84EBE"/>
    <w:rsid w:val="00A84ECC"/>
    <w:rsid w:val="00A868DA"/>
    <w:rsid w:val="00A87667"/>
    <w:rsid w:val="00A90258"/>
    <w:rsid w:val="00A908F9"/>
    <w:rsid w:val="00A90E80"/>
    <w:rsid w:val="00A91026"/>
    <w:rsid w:val="00A91131"/>
    <w:rsid w:val="00A9115A"/>
    <w:rsid w:val="00A924C1"/>
    <w:rsid w:val="00A92704"/>
    <w:rsid w:val="00A93031"/>
    <w:rsid w:val="00A936AA"/>
    <w:rsid w:val="00A95C10"/>
    <w:rsid w:val="00A97452"/>
    <w:rsid w:val="00A9769D"/>
    <w:rsid w:val="00A976A4"/>
    <w:rsid w:val="00A9771D"/>
    <w:rsid w:val="00A97C35"/>
    <w:rsid w:val="00A97E44"/>
    <w:rsid w:val="00AA1D40"/>
    <w:rsid w:val="00AA2084"/>
    <w:rsid w:val="00AA24E7"/>
    <w:rsid w:val="00AA3B8A"/>
    <w:rsid w:val="00AA4BB7"/>
    <w:rsid w:val="00AA4E0D"/>
    <w:rsid w:val="00AA5A7B"/>
    <w:rsid w:val="00AA5E18"/>
    <w:rsid w:val="00AA5FC9"/>
    <w:rsid w:val="00AA609C"/>
    <w:rsid w:val="00AA6680"/>
    <w:rsid w:val="00AA683C"/>
    <w:rsid w:val="00AA6D32"/>
    <w:rsid w:val="00AA6D3C"/>
    <w:rsid w:val="00AB0283"/>
    <w:rsid w:val="00AB04AC"/>
    <w:rsid w:val="00AB0913"/>
    <w:rsid w:val="00AB0DD5"/>
    <w:rsid w:val="00AB0F9A"/>
    <w:rsid w:val="00AB243D"/>
    <w:rsid w:val="00AB2D2B"/>
    <w:rsid w:val="00AB3258"/>
    <w:rsid w:val="00AB4CC8"/>
    <w:rsid w:val="00AB5C68"/>
    <w:rsid w:val="00AB71AF"/>
    <w:rsid w:val="00AB746F"/>
    <w:rsid w:val="00AB7F36"/>
    <w:rsid w:val="00AC0198"/>
    <w:rsid w:val="00AC09A5"/>
    <w:rsid w:val="00AC0C2B"/>
    <w:rsid w:val="00AC16F1"/>
    <w:rsid w:val="00AC1BA9"/>
    <w:rsid w:val="00AC1E8F"/>
    <w:rsid w:val="00AC3161"/>
    <w:rsid w:val="00AC3B33"/>
    <w:rsid w:val="00AC3B4D"/>
    <w:rsid w:val="00AC3C83"/>
    <w:rsid w:val="00AC3D4F"/>
    <w:rsid w:val="00AC46A6"/>
    <w:rsid w:val="00AC491C"/>
    <w:rsid w:val="00AC49FC"/>
    <w:rsid w:val="00AC4FFB"/>
    <w:rsid w:val="00AC53EF"/>
    <w:rsid w:val="00AC576A"/>
    <w:rsid w:val="00AC59AB"/>
    <w:rsid w:val="00AC6E7A"/>
    <w:rsid w:val="00AC73C2"/>
    <w:rsid w:val="00AD07D9"/>
    <w:rsid w:val="00AD0C46"/>
    <w:rsid w:val="00AD188B"/>
    <w:rsid w:val="00AD2095"/>
    <w:rsid w:val="00AD24E3"/>
    <w:rsid w:val="00AD266D"/>
    <w:rsid w:val="00AD2BFD"/>
    <w:rsid w:val="00AD2C90"/>
    <w:rsid w:val="00AD30C7"/>
    <w:rsid w:val="00AD3176"/>
    <w:rsid w:val="00AD35E1"/>
    <w:rsid w:val="00AD417F"/>
    <w:rsid w:val="00AD4AB8"/>
    <w:rsid w:val="00AD4C9F"/>
    <w:rsid w:val="00AD5163"/>
    <w:rsid w:val="00AD58EA"/>
    <w:rsid w:val="00AD5F1D"/>
    <w:rsid w:val="00AD6364"/>
    <w:rsid w:val="00AD740D"/>
    <w:rsid w:val="00AD77A6"/>
    <w:rsid w:val="00AD7BFC"/>
    <w:rsid w:val="00AE03C6"/>
    <w:rsid w:val="00AE0622"/>
    <w:rsid w:val="00AE0D81"/>
    <w:rsid w:val="00AE0FEC"/>
    <w:rsid w:val="00AE11E3"/>
    <w:rsid w:val="00AE2959"/>
    <w:rsid w:val="00AE35D8"/>
    <w:rsid w:val="00AE454B"/>
    <w:rsid w:val="00AE45D0"/>
    <w:rsid w:val="00AE5637"/>
    <w:rsid w:val="00AE5C2B"/>
    <w:rsid w:val="00AE6649"/>
    <w:rsid w:val="00AE6A1C"/>
    <w:rsid w:val="00AE6C7D"/>
    <w:rsid w:val="00AE72D0"/>
    <w:rsid w:val="00AF0DC6"/>
    <w:rsid w:val="00AF1228"/>
    <w:rsid w:val="00AF17F2"/>
    <w:rsid w:val="00AF19EB"/>
    <w:rsid w:val="00AF214F"/>
    <w:rsid w:val="00AF22F1"/>
    <w:rsid w:val="00AF25F1"/>
    <w:rsid w:val="00AF266B"/>
    <w:rsid w:val="00AF28E6"/>
    <w:rsid w:val="00AF30DC"/>
    <w:rsid w:val="00AF325A"/>
    <w:rsid w:val="00AF455E"/>
    <w:rsid w:val="00AF4D40"/>
    <w:rsid w:val="00AF514F"/>
    <w:rsid w:val="00AF56BF"/>
    <w:rsid w:val="00AF6D43"/>
    <w:rsid w:val="00AF6D47"/>
    <w:rsid w:val="00AF6FB9"/>
    <w:rsid w:val="00AF7737"/>
    <w:rsid w:val="00AF78C3"/>
    <w:rsid w:val="00AF7920"/>
    <w:rsid w:val="00B00925"/>
    <w:rsid w:val="00B00B67"/>
    <w:rsid w:val="00B024F5"/>
    <w:rsid w:val="00B02F5B"/>
    <w:rsid w:val="00B03C52"/>
    <w:rsid w:val="00B03E6D"/>
    <w:rsid w:val="00B0534C"/>
    <w:rsid w:val="00B053D4"/>
    <w:rsid w:val="00B055B1"/>
    <w:rsid w:val="00B05F31"/>
    <w:rsid w:val="00B067BF"/>
    <w:rsid w:val="00B06F6F"/>
    <w:rsid w:val="00B07405"/>
    <w:rsid w:val="00B07C63"/>
    <w:rsid w:val="00B1013A"/>
    <w:rsid w:val="00B1024B"/>
    <w:rsid w:val="00B1089E"/>
    <w:rsid w:val="00B11654"/>
    <w:rsid w:val="00B12078"/>
    <w:rsid w:val="00B12235"/>
    <w:rsid w:val="00B127E7"/>
    <w:rsid w:val="00B1298C"/>
    <w:rsid w:val="00B12D5F"/>
    <w:rsid w:val="00B12E27"/>
    <w:rsid w:val="00B13AC6"/>
    <w:rsid w:val="00B13D1D"/>
    <w:rsid w:val="00B146AA"/>
    <w:rsid w:val="00B1480D"/>
    <w:rsid w:val="00B152F6"/>
    <w:rsid w:val="00B1530C"/>
    <w:rsid w:val="00B15569"/>
    <w:rsid w:val="00B15B20"/>
    <w:rsid w:val="00B1606B"/>
    <w:rsid w:val="00B16126"/>
    <w:rsid w:val="00B16A13"/>
    <w:rsid w:val="00B1766B"/>
    <w:rsid w:val="00B20C44"/>
    <w:rsid w:val="00B20FFC"/>
    <w:rsid w:val="00B210D6"/>
    <w:rsid w:val="00B211AB"/>
    <w:rsid w:val="00B2127E"/>
    <w:rsid w:val="00B23390"/>
    <w:rsid w:val="00B2396C"/>
    <w:rsid w:val="00B24045"/>
    <w:rsid w:val="00B249E4"/>
    <w:rsid w:val="00B24E05"/>
    <w:rsid w:val="00B24E6B"/>
    <w:rsid w:val="00B260A4"/>
    <w:rsid w:val="00B261C9"/>
    <w:rsid w:val="00B30406"/>
    <w:rsid w:val="00B31A8F"/>
    <w:rsid w:val="00B31E62"/>
    <w:rsid w:val="00B32F66"/>
    <w:rsid w:val="00B33A06"/>
    <w:rsid w:val="00B33B74"/>
    <w:rsid w:val="00B33CFF"/>
    <w:rsid w:val="00B34102"/>
    <w:rsid w:val="00B346C5"/>
    <w:rsid w:val="00B347FD"/>
    <w:rsid w:val="00B37037"/>
    <w:rsid w:val="00B37806"/>
    <w:rsid w:val="00B404A2"/>
    <w:rsid w:val="00B40A9E"/>
    <w:rsid w:val="00B428F7"/>
    <w:rsid w:val="00B42FDE"/>
    <w:rsid w:val="00B45C03"/>
    <w:rsid w:val="00B46743"/>
    <w:rsid w:val="00B46C5D"/>
    <w:rsid w:val="00B4756C"/>
    <w:rsid w:val="00B50943"/>
    <w:rsid w:val="00B510A7"/>
    <w:rsid w:val="00B5113E"/>
    <w:rsid w:val="00B51337"/>
    <w:rsid w:val="00B51953"/>
    <w:rsid w:val="00B51BE1"/>
    <w:rsid w:val="00B52FCC"/>
    <w:rsid w:val="00B531F9"/>
    <w:rsid w:val="00B533B6"/>
    <w:rsid w:val="00B53EB0"/>
    <w:rsid w:val="00B540CF"/>
    <w:rsid w:val="00B55294"/>
    <w:rsid w:val="00B556CC"/>
    <w:rsid w:val="00B56192"/>
    <w:rsid w:val="00B5633E"/>
    <w:rsid w:val="00B56A68"/>
    <w:rsid w:val="00B56E94"/>
    <w:rsid w:val="00B573BB"/>
    <w:rsid w:val="00B57E03"/>
    <w:rsid w:val="00B60032"/>
    <w:rsid w:val="00B602EF"/>
    <w:rsid w:val="00B60ED2"/>
    <w:rsid w:val="00B61351"/>
    <w:rsid w:val="00B62546"/>
    <w:rsid w:val="00B6376E"/>
    <w:rsid w:val="00B647AF"/>
    <w:rsid w:val="00B65C56"/>
    <w:rsid w:val="00B66130"/>
    <w:rsid w:val="00B6650C"/>
    <w:rsid w:val="00B66AF7"/>
    <w:rsid w:val="00B670FE"/>
    <w:rsid w:val="00B7025C"/>
    <w:rsid w:val="00B713FD"/>
    <w:rsid w:val="00B71709"/>
    <w:rsid w:val="00B71E5E"/>
    <w:rsid w:val="00B71EFC"/>
    <w:rsid w:val="00B71F4C"/>
    <w:rsid w:val="00B726CD"/>
    <w:rsid w:val="00B7308E"/>
    <w:rsid w:val="00B73651"/>
    <w:rsid w:val="00B738B4"/>
    <w:rsid w:val="00B73CD7"/>
    <w:rsid w:val="00B7410F"/>
    <w:rsid w:val="00B74490"/>
    <w:rsid w:val="00B74B43"/>
    <w:rsid w:val="00B74DD8"/>
    <w:rsid w:val="00B75B5C"/>
    <w:rsid w:val="00B75EF9"/>
    <w:rsid w:val="00B76541"/>
    <w:rsid w:val="00B76702"/>
    <w:rsid w:val="00B769CC"/>
    <w:rsid w:val="00B7713D"/>
    <w:rsid w:val="00B7753F"/>
    <w:rsid w:val="00B778E9"/>
    <w:rsid w:val="00B77BFA"/>
    <w:rsid w:val="00B77D4A"/>
    <w:rsid w:val="00B80347"/>
    <w:rsid w:val="00B8233D"/>
    <w:rsid w:val="00B83199"/>
    <w:rsid w:val="00B83521"/>
    <w:rsid w:val="00B83D7C"/>
    <w:rsid w:val="00B84362"/>
    <w:rsid w:val="00B8442B"/>
    <w:rsid w:val="00B852F0"/>
    <w:rsid w:val="00B85457"/>
    <w:rsid w:val="00B85853"/>
    <w:rsid w:val="00B8607A"/>
    <w:rsid w:val="00B86131"/>
    <w:rsid w:val="00B86812"/>
    <w:rsid w:val="00B876EC"/>
    <w:rsid w:val="00B907CB"/>
    <w:rsid w:val="00B907E6"/>
    <w:rsid w:val="00B91029"/>
    <w:rsid w:val="00B9224B"/>
    <w:rsid w:val="00B92272"/>
    <w:rsid w:val="00B9269F"/>
    <w:rsid w:val="00B92724"/>
    <w:rsid w:val="00B93A49"/>
    <w:rsid w:val="00B941F2"/>
    <w:rsid w:val="00B94419"/>
    <w:rsid w:val="00B94430"/>
    <w:rsid w:val="00B948BC"/>
    <w:rsid w:val="00B9530D"/>
    <w:rsid w:val="00B96166"/>
    <w:rsid w:val="00B96448"/>
    <w:rsid w:val="00B96C17"/>
    <w:rsid w:val="00B979E4"/>
    <w:rsid w:val="00B97CE6"/>
    <w:rsid w:val="00BA06F5"/>
    <w:rsid w:val="00BA12D8"/>
    <w:rsid w:val="00BA1358"/>
    <w:rsid w:val="00BA28CE"/>
    <w:rsid w:val="00BA2DB1"/>
    <w:rsid w:val="00BA3422"/>
    <w:rsid w:val="00BA3653"/>
    <w:rsid w:val="00BA3E9F"/>
    <w:rsid w:val="00BA3FCF"/>
    <w:rsid w:val="00BA46C0"/>
    <w:rsid w:val="00BA4D72"/>
    <w:rsid w:val="00BA4F8B"/>
    <w:rsid w:val="00BA5138"/>
    <w:rsid w:val="00BA538E"/>
    <w:rsid w:val="00BA637E"/>
    <w:rsid w:val="00BA67FD"/>
    <w:rsid w:val="00BA7690"/>
    <w:rsid w:val="00BA7AD9"/>
    <w:rsid w:val="00BA7BB6"/>
    <w:rsid w:val="00BA7D1B"/>
    <w:rsid w:val="00BB0170"/>
    <w:rsid w:val="00BB0A1F"/>
    <w:rsid w:val="00BB1640"/>
    <w:rsid w:val="00BB2785"/>
    <w:rsid w:val="00BB2CB8"/>
    <w:rsid w:val="00BB3498"/>
    <w:rsid w:val="00BB3EA1"/>
    <w:rsid w:val="00BB45A4"/>
    <w:rsid w:val="00BB5C99"/>
    <w:rsid w:val="00BB6E71"/>
    <w:rsid w:val="00BB7142"/>
    <w:rsid w:val="00BC07B4"/>
    <w:rsid w:val="00BC16BB"/>
    <w:rsid w:val="00BC21BC"/>
    <w:rsid w:val="00BC21CE"/>
    <w:rsid w:val="00BC22C2"/>
    <w:rsid w:val="00BC36E5"/>
    <w:rsid w:val="00BC3B7A"/>
    <w:rsid w:val="00BC460B"/>
    <w:rsid w:val="00BC52F7"/>
    <w:rsid w:val="00BC54A6"/>
    <w:rsid w:val="00BC567A"/>
    <w:rsid w:val="00BC5A83"/>
    <w:rsid w:val="00BC6BB7"/>
    <w:rsid w:val="00BC6C4A"/>
    <w:rsid w:val="00BC6DA5"/>
    <w:rsid w:val="00BC7EF0"/>
    <w:rsid w:val="00BD0180"/>
    <w:rsid w:val="00BD0539"/>
    <w:rsid w:val="00BD0B29"/>
    <w:rsid w:val="00BD0C6C"/>
    <w:rsid w:val="00BD112F"/>
    <w:rsid w:val="00BD1791"/>
    <w:rsid w:val="00BD1E79"/>
    <w:rsid w:val="00BD2741"/>
    <w:rsid w:val="00BD2871"/>
    <w:rsid w:val="00BD2ADE"/>
    <w:rsid w:val="00BD3091"/>
    <w:rsid w:val="00BD3120"/>
    <w:rsid w:val="00BD381E"/>
    <w:rsid w:val="00BD4076"/>
    <w:rsid w:val="00BD4A91"/>
    <w:rsid w:val="00BD4B5E"/>
    <w:rsid w:val="00BD4F12"/>
    <w:rsid w:val="00BD5B84"/>
    <w:rsid w:val="00BD7497"/>
    <w:rsid w:val="00BD7C77"/>
    <w:rsid w:val="00BD7FFD"/>
    <w:rsid w:val="00BE00F8"/>
    <w:rsid w:val="00BE0666"/>
    <w:rsid w:val="00BE15F8"/>
    <w:rsid w:val="00BE1F24"/>
    <w:rsid w:val="00BE2408"/>
    <w:rsid w:val="00BE46CD"/>
    <w:rsid w:val="00BE4B59"/>
    <w:rsid w:val="00BE4BCA"/>
    <w:rsid w:val="00BE61F4"/>
    <w:rsid w:val="00BE6FDD"/>
    <w:rsid w:val="00BE737B"/>
    <w:rsid w:val="00BE73F1"/>
    <w:rsid w:val="00BE7C00"/>
    <w:rsid w:val="00BE7F4F"/>
    <w:rsid w:val="00BE7FB9"/>
    <w:rsid w:val="00BF0461"/>
    <w:rsid w:val="00BF1171"/>
    <w:rsid w:val="00BF1998"/>
    <w:rsid w:val="00BF2F83"/>
    <w:rsid w:val="00BF37FE"/>
    <w:rsid w:val="00BF3E61"/>
    <w:rsid w:val="00BF3F01"/>
    <w:rsid w:val="00BF43A0"/>
    <w:rsid w:val="00BF46DB"/>
    <w:rsid w:val="00BF500C"/>
    <w:rsid w:val="00BF5662"/>
    <w:rsid w:val="00BF6C88"/>
    <w:rsid w:val="00C00063"/>
    <w:rsid w:val="00C010C7"/>
    <w:rsid w:val="00C016A5"/>
    <w:rsid w:val="00C018E7"/>
    <w:rsid w:val="00C01D43"/>
    <w:rsid w:val="00C0258E"/>
    <w:rsid w:val="00C02D8D"/>
    <w:rsid w:val="00C02EB9"/>
    <w:rsid w:val="00C0335F"/>
    <w:rsid w:val="00C03A92"/>
    <w:rsid w:val="00C049DC"/>
    <w:rsid w:val="00C04B8F"/>
    <w:rsid w:val="00C04CDE"/>
    <w:rsid w:val="00C058E8"/>
    <w:rsid w:val="00C06854"/>
    <w:rsid w:val="00C10B5E"/>
    <w:rsid w:val="00C11649"/>
    <w:rsid w:val="00C11E61"/>
    <w:rsid w:val="00C13523"/>
    <w:rsid w:val="00C13B81"/>
    <w:rsid w:val="00C13EE9"/>
    <w:rsid w:val="00C13F93"/>
    <w:rsid w:val="00C140B2"/>
    <w:rsid w:val="00C14A09"/>
    <w:rsid w:val="00C1570C"/>
    <w:rsid w:val="00C17309"/>
    <w:rsid w:val="00C17FF8"/>
    <w:rsid w:val="00C205FA"/>
    <w:rsid w:val="00C20744"/>
    <w:rsid w:val="00C20A2E"/>
    <w:rsid w:val="00C20CA9"/>
    <w:rsid w:val="00C22356"/>
    <w:rsid w:val="00C22BB6"/>
    <w:rsid w:val="00C22FB4"/>
    <w:rsid w:val="00C22FE8"/>
    <w:rsid w:val="00C2306B"/>
    <w:rsid w:val="00C23615"/>
    <w:rsid w:val="00C23A2E"/>
    <w:rsid w:val="00C240BD"/>
    <w:rsid w:val="00C2441A"/>
    <w:rsid w:val="00C24904"/>
    <w:rsid w:val="00C250F7"/>
    <w:rsid w:val="00C25396"/>
    <w:rsid w:val="00C27233"/>
    <w:rsid w:val="00C30365"/>
    <w:rsid w:val="00C307F7"/>
    <w:rsid w:val="00C308FF"/>
    <w:rsid w:val="00C30D8D"/>
    <w:rsid w:val="00C30F7E"/>
    <w:rsid w:val="00C315FE"/>
    <w:rsid w:val="00C326F0"/>
    <w:rsid w:val="00C32CF4"/>
    <w:rsid w:val="00C32D5C"/>
    <w:rsid w:val="00C3398E"/>
    <w:rsid w:val="00C3472D"/>
    <w:rsid w:val="00C34C74"/>
    <w:rsid w:val="00C362BE"/>
    <w:rsid w:val="00C3655B"/>
    <w:rsid w:val="00C36EAA"/>
    <w:rsid w:val="00C37927"/>
    <w:rsid w:val="00C37E29"/>
    <w:rsid w:val="00C40019"/>
    <w:rsid w:val="00C4026A"/>
    <w:rsid w:val="00C4102B"/>
    <w:rsid w:val="00C410DF"/>
    <w:rsid w:val="00C413AE"/>
    <w:rsid w:val="00C413F8"/>
    <w:rsid w:val="00C4143E"/>
    <w:rsid w:val="00C41CA4"/>
    <w:rsid w:val="00C41CA8"/>
    <w:rsid w:val="00C41FF9"/>
    <w:rsid w:val="00C42C63"/>
    <w:rsid w:val="00C43694"/>
    <w:rsid w:val="00C437CD"/>
    <w:rsid w:val="00C43BBF"/>
    <w:rsid w:val="00C44548"/>
    <w:rsid w:val="00C44B86"/>
    <w:rsid w:val="00C44FCE"/>
    <w:rsid w:val="00C46414"/>
    <w:rsid w:val="00C46554"/>
    <w:rsid w:val="00C47153"/>
    <w:rsid w:val="00C479D4"/>
    <w:rsid w:val="00C509EB"/>
    <w:rsid w:val="00C50C1C"/>
    <w:rsid w:val="00C50EA3"/>
    <w:rsid w:val="00C50F92"/>
    <w:rsid w:val="00C511B4"/>
    <w:rsid w:val="00C521BE"/>
    <w:rsid w:val="00C53308"/>
    <w:rsid w:val="00C5397D"/>
    <w:rsid w:val="00C548F7"/>
    <w:rsid w:val="00C551CC"/>
    <w:rsid w:val="00C555AA"/>
    <w:rsid w:val="00C5712C"/>
    <w:rsid w:val="00C603D2"/>
    <w:rsid w:val="00C6063B"/>
    <w:rsid w:val="00C60971"/>
    <w:rsid w:val="00C60A92"/>
    <w:rsid w:val="00C6184E"/>
    <w:rsid w:val="00C624CC"/>
    <w:rsid w:val="00C6299A"/>
    <w:rsid w:val="00C62E21"/>
    <w:rsid w:val="00C63D7D"/>
    <w:rsid w:val="00C64A77"/>
    <w:rsid w:val="00C6540B"/>
    <w:rsid w:val="00C66327"/>
    <w:rsid w:val="00C67F93"/>
    <w:rsid w:val="00C706C1"/>
    <w:rsid w:val="00C712DC"/>
    <w:rsid w:val="00C713A0"/>
    <w:rsid w:val="00C723FE"/>
    <w:rsid w:val="00C76607"/>
    <w:rsid w:val="00C76B7E"/>
    <w:rsid w:val="00C77D82"/>
    <w:rsid w:val="00C77DDB"/>
    <w:rsid w:val="00C80112"/>
    <w:rsid w:val="00C80983"/>
    <w:rsid w:val="00C81417"/>
    <w:rsid w:val="00C83506"/>
    <w:rsid w:val="00C84EA3"/>
    <w:rsid w:val="00C854A5"/>
    <w:rsid w:val="00C85BD6"/>
    <w:rsid w:val="00C86DA5"/>
    <w:rsid w:val="00C874FD"/>
    <w:rsid w:val="00C875C6"/>
    <w:rsid w:val="00C879AF"/>
    <w:rsid w:val="00C90608"/>
    <w:rsid w:val="00C909FD"/>
    <w:rsid w:val="00C90C34"/>
    <w:rsid w:val="00C90C8E"/>
    <w:rsid w:val="00C916FB"/>
    <w:rsid w:val="00C9195A"/>
    <w:rsid w:val="00C91CEB"/>
    <w:rsid w:val="00C92570"/>
    <w:rsid w:val="00C925CE"/>
    <w:rsid w:val="00C928E1"/>
    <w:rsid w:val="00C92BBE"/>
    <w:rsid w:val="00C93806"/>
    <w:rsid w:val="00C93A29"/>
    <w:rsid w:val="00C95573"/>
    <w:rsid w:val="00C95581"/>
    <w:rsid w:val="00C9649A"/>
    <w:rsid w:val="00C97573"/>
    <w:rsid w:val="00CA0686"/>
    <w:rsid w:val="00CA1626"/>
    <w:rsid w:val="00CA1DD1"/>
    <w:rsid w:val="00CA2EA4"/>
    <w:rsid w:val="00CA44A3"/>
    <w:rsid w:val="00CA4E54"/>
    <w:rsid w:val="00CA52B6"/>
    <w:rsid w:val="00CA5E16"/>
    <w:rsid w:val="00CA722C"/>
    <w:rsid w:val="00CA7691"/>
    <w:rsid w:val="00CB00A1"/>
    <w:rsid w:val="00CB03B7"/>
    <w:rsid w:val="00CB0429"/>
    <w:rsid w:val="00CB06A7"/>
    <w:rsid w:val="00CB1015"/>
    <w:rsid w:val="00CB1A14"/>
    <w:rsid w:val="00CB2248"/>
    <w:rsid w:val="00CB2507"/>
    <w:rsid w:val="00CB312B"/>
    <w:rsid w:val="00CB33DB"/>
    <w:rsid w:val="00CB465F"/>
    <w:rsid w:val="00CB6D9C"/>
    <w:rsid w:val="00CB7209"/>
    <w:rsid w:val="00CB7532"/>
    <w:rsid w:val="00CC0C47"/>
    <w:rsid w:val="00CC0FE8"/>
    <w:rsid w:val="00CC1B13"/>
    <w:rsid w:val="00CC2CF6"/>
    <w:rsid w:val="00CC2DB1"/>
    <w:rsid w:val="00CC385D"/>
    <w:rsid w:val="00CC39F2"/>
    <w:rsid w:val="00CC3F61"/>
    <w:rsid w:val="00CC46EC"/>
    <w:rsid w:val="00CC4878"/>
    <w:rsid w:val="00CC5067"/>
    <w:rsid w:val="00CC5430"/>
    <w:rsid w:val="00CC5635"/>
    <w:rsid w:val="00CC5A67"/>
    <w:rsid w:val="00CC768F"/>
    <w:rsid w:val="00CC7899"/>
    <w:rsid w:val="00CC7CD9"/>
    <w:rsid w:val="00CD012B"/>
    <w:rsid w:val="00CD01E9"/>
    <w:rsid w:val="00CD0709"/>
    <w:rsid w:val="00CD0C19"/>
    <w:rsid w:val="00CD0E11"/>
    <w:rsid w:val="00CD1604"/>
    <w:rsid w:val="00CD1A22"/>
    <w:rsid w:val="00CD3117"/>
    <w:rsid w:val="00CD3890"/>
    <w:rsid w:val="00CD38F8"/>
    <w:rsid w:val="00CD3925"/>
    <w:rsid w:val="00CD49C5"/>
    <w:rsid w:val="00CD4CCA"/>
    <w:rsid w:val="00CD53E2"/>
    <w:rsid w:val="00CD629F"/>
    <w:rsid w:val="00CD6BC9"/>
    <w:rsid w:val="00CD6D30"/>
    <w:rsid w:val="00CD710A"/>
    <w:rsid w:val="00CE01A4"/>
    <w:rsid w:val="00CE039D"/>
    <w:rsid w:val="00CE05C0"/>
    <w:rsid w:val="00CE0AE9"/>
    <w:rsid w:val="00CE0B37"/>
    <w:rsid w:val="00CE0B49"/>
    <w:rsid w:val="00CE1605"/>
    <w:rsid w:val="00CE1C8B"/>
    <w:rsid w:val="00CE2D3A"/>
    <w:rsid w:val="00CE35ED"/>
    <w:rsid w:val="00CE3772"/>
    <w:rsid w:val="00CE40DE"/>
    <w:rsid w:val="00CE57A1"/>
    <w:rsid w:val="00CE645E"/>
    <w:rsid w:val="00CE6FF9"/>
    <w:rsid w:val="00CE7373"/>
    <w:rsid w:val="00CE7A3D"/>
    <w:rsid w:val="00CE7F7A"/>
    <w:rsid w:val="00CE7FC7"/>
    <w:rsid w:val="00CF16F5"/>
    <w:rsid w:val="00CF22F9"/>
    <w:rsid w:val="00CF35EF"/>
    <w:rsid w:val="00CF3D1C"/>
    <w:rsid w:val="00CF3E13"/>
    <w:rsid w:val="00CF41F3"/>
    <w:rsid w:val="00CF46E7"/>
    <w:rsid w:val="00CF4773"/>
    <w:rsid w:val="00CF4F54"/>
    <w:rsid w:val="00CF5400"/>
    <w:rsid w:val="00CF6B31"/>
    <w:rsid w:val="00CF708F"/>
    <w:rsid w:val="00CF7746"/>
    <w:rsid w:val="00CF7DD6"/>
    <w:rsid w:val="00CF7EAF"/>
    <w:rsid w:val="00D002EF"/>
    <w:rsid w:val="00D0041D"/>
    <w:rsid w:val="00D012C9"/>
    <w:rsid w:val="00D02195"/>
    <w:rsid w:val="00D025F9"/>
    <w:rsid w:val="00D038C7"/>
    <w:rsid w:val="00D04E3F"/>
    <w:rsid w:val="00D05393"/>
    <w:rsid w:val="00D0551D"/>
    <w:rsid w:val="00D060FC"/>
    <w:rsid w:val="00D06B79"/>
    <w:rsid w:val="00D0706E"/>
    <w:rsid w:val="00D07DB5"/>
    <w:rsid w:val="00D07E99"/>
    <w:rsid w:val="00D101B1"/>
    <w:rsid w:val="00D103C0"/>
    <w:rsid w:val="00D1099C"/>
    <w:rsid w:val="00D12201"/>
    <w:rsid w:val="00D12595"/>
    <w:rsid w:val="00D1427A"/>
    <w:rsid w:val="00D144D4"/>
    <w:rsid w:val="00D14672"/>
    <w:rsid w:val="00D15441"/>
    <w:rsid w:val="00D1598F"/>
    <w:rsid w:val="00D162A5"/>
    <w:rsid w:val="00D16910"/>
    <w:rsid w:val="00D20266"/>
    <w:rsid w:val="00D20B4D"/>
    <w:rsid w:val="00D20F59"/>
    <w:rsid w:val="00D21395"/>
    <w:rsid w:val="00D2158E"/>
    <w:rsid w:val="00D21875"/>
    <w:rsid w:val="00D238DD"/>
    <w:rsid w:val="00D2477B"/>
    <w:rsid w:val="00D248C5"/>
    <w:rsid w:val="00D25140"/>
    <w:rsid w:val="00D25D5A"/>
    <w:rsid w:val="00D25E95"/>
    <w:rsid w:val="00D2617E"/>
    <w:rsid w:val="00D2628C"/>
    <w:rsid w:val="00D2711C"/>
    <w:rsid w:val="00D273A0"/>
    <w:rsid w:val="00D27A6B"/>
    <w:rsid w:val="00D27D90"/>
    <w:rsid w:val="00D30BB7"/>
    <w:rsid w:val="00D319F9"/>
    <w:rsid w:val="00D31C47"/>
    <w:rsid w:val="00D31E1B"/>
    <w:rsid w:val="00D32655"/>
    <w:rsid w:val="00D3271D"/>
    <w:rsid w:val="00D329A9"/>
    <w:rsid w:val="00D32F58"/>
    <w:rsid w:val="00D33BFE"/>
    <w:rsid w:val="00D3423E"/>
    <w:rsid w:val="00D35BAA"/>
    <w:rsid w:val="00D371F6"/>
    <w:rsid w:val="00D37BA7"/>
    <w:rsid w:val="00D413D1"/>
    <w:rsid w:val="00D41D59"/>
    <w:rsid w:val="00D42945"/>
    <w:rsid w:val="00D42AAA"/>
    <w:rsid w:val="00D42DA2"/>
    <w:rsid w:val="00D42F3E"/>
    <w:rsid w:val="00D4326C"/>
    <w:rsid w:val="00D43B9F"/>
    <w:rsid w:val="00D43CFE"/>
    <w:rsid w:val="00D43DEB"/>
    <w:rsid w:val="00D44157"/>
    <w:rsid w:val="00D441BA"/>
    <w:rsid w:val="00D448ED"/>
    <w:rsid w:val="00D44EB5"/>
    <w:rsid w:val="00D4567A"/>
    <w:rsid w:val="00D45BB4"/>
    <w:rsid w:val="00D45C3F"/>
    <w:rsid w:val="00D46659"/>
    <w:rsid w:val="00D4722B"/>
    <w:rsid w:val="00D47E06"/>
    <w:rsid w:val="00D5022D"/>
    <w:rsid w:val="00D50906"/>
    <w:rsid w:val="00D50F50"/>
    <w:rsid w:val="00D514D5"/>
    <w:rsid w:val="00D51ED9"/>
    <w:rsid w:val="00D51EEA"/>
    <w:rsid w:val="00D542D5"/>
    <w:rsid w:val="00D54CFE"/>
    <w:rsid w:val="00D550AD"/>
    <w:rsid w:val="00D5532B"/>
    <w:rsid w:val="00D567D0"/>
    <w:rsid w:val="00D5708C"/>
    <w:rsid w:val="00D573C5"/>
    <w:rsid w:val="00D5779F"/>
    <w:rsid w:val="00D6063B"/>
    <w:rsid w:val="00D6069E"/>
    <w:rsid w:val="00D6185F"/>
    <w:rsid w:val="00D62A07"/>
    <w:rsid w:val="00D63A7B"/>
    <w:rsid w:val="00D64506"/>
    <w:rsid w:val="00D6463D"/>
    <w:rsid w:val="00D64BE9"/>
    <w:rsid w:val="00D64D7B"/>
    <w:rsid w:val="00D656FF"/>
    <w:rsid w:val="00D65D5C"/>
    <w:rsid w:val="00D65FC3"/>
    <w:rsid w:val="00D668AD"/>
    <w:rsid w:val="00D66A19"/>
    <w:rsid w:val="00D66A25"/>
    <w:rsid w:val="00D66C7D"/>
    <w:rsid w:val="00D67785"/>
    <w:rsid w:val="00D703ED"/>
    <w:rsid w:val="00D708C6"/>
    <w:rsid w:val="00D71ED7"/>
    <w:rsid w:val="00D728B8"/>
    <w:rsid w:val="00D729B8"/>
    <w:rsid w:val="00D729CD"/>
    <w:rsid w:val="00D72AB8"/>
    <w:rsid w:val="00D72AC4"/>
    <w:rsid w:val="00D731DB"/>
    <w:rsid w:val="00D73DF3"/>
    <w:rsid w:val="00D74C4C"/>
    <w:rsid w:val="00D74E39"/>
    <w:rsid w:val="00D75115"/>
    <w:rsid w:val="00D75139"/>
    <w:rsid w:val="00D7527F"/>
    <w:rsid w:val="00D7569D"/>
    <w:rsid w:val="00D75743"/>
    <w:rsid w:val="00D75FF8"/>
    <w:rsid w:val="00D76201"/>
    <w:rsid w:val="00D77026"/>
    <w:rsid w:val="00D77495"/>
    <w:rsid w:val="00D77CC0"/>
    <w:rsid w:val="00D77EAD"/>
    <w:rsid w:val="00D77FA2"/>
    <w:rsid w:val="00D80233"/>
    <w:rsid w:val="00D80288"/>
    <w:rsid w:val="00D807F7"/>
    <w:rsid w:val="00D8083D"/>
    <w:rsid w:val="00D808AF"/>
    <w:rsid w:val="00D81A91"/>
    <w:rsid w:val="00D831E6"/>
    <w:rsid w:val="00D84042"/>
    <w:rsid w:val="00D8408E"/>
    <w:rsid w:val="00D845DB"/>
    <w:rsid w:val="00D84999"/>
    <w:rsid w:val="00D857F1"/>
    <w:rsid w:val="00D864A2"/>
    <w:rsid w:val="00D864BF"/>
    <w:rsid w:val="00D86715"/>
    <w:rsid w:val="00D87155"/>
    <w:rsid w:val="00D8734F"/>
    <w:rsid w:val="00D91274"/>
    <w:rsid w:val="00D91C5E"/>
    <w:rsid w:val="00D929C4"/>
    <w:rsid w:val="00D92CD3"/>
    <w:rsid w:val="00D946BA"/>
    <w:rsid w:val="00D94DC3"/>
    <w:rsid w:val="00D9520A"/>
    <w:rsid w:val="00D95257"/>
    <w:rsid w:val="00D967AF"/>
    <w:rsid w:val="00D96929"/>
    <w:rsid w:val="00D96F3C"/>
    <w:rsid w:val="00D97929"/>
    <w:rsid w:val="00DA089E"/>
    <w:rsid w:val="00DA0C2D"/>
    <w:rsid w:val="00DA2CEB"/>
    <w:rsid w:val="00DA2EA8"/>
    <w:rsid w:val="00DA2EC2"/>
    <w:rsid w:val="00DA3633"/>
    <w:rsid w:val="00DA37A9"/>
    <w:rsid w:val="00DA3952"/>
    <w:rsid w:val="00DA3ACD"/>
    <w:rsid w:val="00DA487A"/>
    <w:rsid w:val="00DA536C"/>
    <w:rsid w:val="00DA57AE"/>
    <w:rsid w:val="00DA5D35"/>
    <w:rsid w:val="00DA65A3"/>
    <w:rsid w:val="00DA6D90"/>
    <w:rsid w:val="00DB0635"/>
    <w:rsid w:val="00DB08A5"/>
    <w:rsid w:val="00DB0FCA"/>
    <w:rsid w:val="00DB1012"/>
    <w:rsid w:val="00DB1AC1"/>
    <w:rsid w:val="00DB1CFF"/>
    <w:rsid w:val="00DB1DDD"/>
    <w:rsid w:val="00DB3C92"/>
    <w:rsid w:val="00DB3F23"/>
    <w:rsid w:val="00DB41A8"/>
    <w:rsid w:val="00DB5233"/>
    <w:rsid w:val="00DB542E"/>
    <w:rsid w:val="00DB5EF8"/>
    <w:rsid w:val="00DB6B45"/>
    <w:rsid w:val="00DC0067"/>
    <w:rsid w:val="00DC0452"/>
    <w:rsid w:val="00DC062B"/>
    <w:rsid w:val="00DC098F"/>
    <w:rsid w:val="00DC09A4"/>
    <w:rsid w:val="00DC0D25"/>
    <w:rsid w:val="00DC0DF1"/>
    <w:rsid w:val="00DC1636"/>
    <w:rsid w:val="00DC1BA3"/>
    <w:rsid w:val="00DC22B3"/>
    <w:rsid w:val="00DC245B"/>
    <w:rsid w:val="00DC26D3"/>
    <w:rsid w:val="00DC2E91"/>
    <w:rsid w:val="00DC3110"/>
    <w:rsid w:val="00DC33FD"/>
    <w:rsid w:val="00DC5F79"/>
    <w:rsid w:val="00DC7DCD"/>
    <w:rsid w:val="00DD044E"/>
    <w:rsid w:val="00DD0640"/>
    <w:rsid w:val="00DD0D0B"/>
    <w:rsid w:val="00DD1A28"/>
    <w:rsid w:val="00DD2405"/>
    <w:rsid w:val="00DD4B9E"/>
    <w:rsid w:val="00DD68A9"/>
    <w:rsid w:val="00DD7212"/>
    <w:rsid w:val="00DD7456"/>
    <w:rsid w:val="00DD7478"/>
    <w:rsid w:val="00DD77A1"/>
    <w:rsid w:val="00DE0D09"/>
    <w:rsid w:val="00DE0EA6"/>
    <w:rsid w:val="00DE2A07"/>
    <w:rsid w:val="00DE3A0F"/>
    <w:rsid w:val="00DE3BAE"/>
    <w:rsid w:val="00DE3C7C"/>
    <w:rsid w:val="00DE3FE3"/>
    <w:rsid w:val="00DE4BD9"/>
    <w:rsid w:val="00DE53F1"/>
    <w:rsid w:val="00DE5496"/>
    <w:rsid w:val="00DE7433"/>
    <w:rsid w:val="00DE7A41"/>
    <w:rsid w:val="00DE7FA1"/>
    <w:rsid w:val="00DF0F3A"/>
    <w:rsid w:val="00DF123D"/>
    <w:rsid w:val="00DF19F1"/>
    <w:rsid w:val="00DF3468"/>
    <w:rsid w:val="00DF3530"/>
    <w:rsid w:val="00DF3905"/>
    <w:rsid w:val="00DF403E"/>
    <w:rsid w:val="00DF44A4"/>
    <w:rsid w:val="00DF4659"/>
    <w:rsid w:val="00DF4A3C"/>
    <w:rsid w:val="00DF4C90"/>
    <w:rsid w:val="00DF4DC6"/>
    <w:rsid w:val="00DF55C0"/>
    <w:rsid w:val="00DF5D2B"/>
    <w:rsid w:val="00DF5FA3"/>
    <w:rsid w:val="00DF5FC8"/>
    <w:rsid w:val="00DF6AD4"/>
    <w:rsid w:val="00DF706B"/>
    <w:rsid w:val="00E0069E"/>
    <w:rsid w:val="00E010EA"/>
    <w:rsid w:val="00E01AD5"/>
    <w:rsid w:val="00E030B0"/>
    <w:rsid w:val="00E04451"/>
    <w:rsid w:val="00E04D00"/>
    <w:rsid w:val="00E04E14"/>
    <w:rsid w:val="00E04FC3"/>
    <w:rsid w:val="00E055C0"/>
    <w:rsid w:val="00E05D68"/>
    <w:rsid w:val="00E06C36"/>
    <w:rsid w:val="00E07310"/>
    <w:rsid w:val="00E07AC8"/>
    <w:rsid w:val="00E10F6E"/>
    <w:rsid w:val="00E112EB"/>
    <w:rsid w:val="00E11416"/>
    <w:rsid w:val="00E1177D"/>
    <w:rsid w:val="00E132A4"/>
    <w:rsid w:val="00E145D1"/>
    <w:rsid w:val="00E17851"/>
    <w:rsid w:val="00E17C98"/>
    <w:rsid w:val="00E2041F"/>
    <w:rsid w:val="00E20745"/>
    <w:rsid w:val="00E20A7B"/>
    <w:rsid w:val="00E214A1"/>
    <w:rsid w:val="00E21904"/>
    <w:rsid w:val="00E21C44"/>
    <w:rsid w:val="00E226D9"/>
    <w:rsid w:val="00E22CE9"/>
    <w:rsid w:val="00E2307D"/>
    <w:rsid w:val="00E236B8"/>
    <w:rsid w:val="00E23B30"/>
    <w:rsid w:val="00E267C4"/>
    <w:rsid w:val="00E26A1C"/>
    <w:rsid w:val="00E26C8F"/>
    <w:rsid w:val="00E26D98"/>
    <w:rsid w:val="00E27F4C"/>
    <w:rsid w:val="00E300DB"/>
    <w:rsid w:val="00E30F9E"/>
    <w:rsid w:val="00E31826"/>
    <w:rsid w:val="00E318B0"/>
    <w:rsid w:val="00E31B46"/>
    <w:rsid w:val="00E326E8"/>
    <w:rsid w:val="00E327AC"/>
    <w:rsid w:val="00E32C11"/>
    <w:rsid w:val="00E33222"/>
    <w:rsid w:val="00E337BD"/>
    <w:rsid w:val="00E33C1E"/>
    <w:rsid w:val="00E33F2B"/>
    <w:rsid w:val="00E344DD"/>
    <w:rsid w:val="00E35436"/>
    <w:rsid w:val="00E36218"/>
    <w:rsid w:val="00E368CC"/>
    <w:rsid w:val="00E37050"/>
    <w:rsid w:val="00E3720F"/>
    <w:rsid w:val="00E37A81"/>
    <w:rsid w:val="00E37AFA"/>
    <w:rsid w:val="00E41464"/>
    <w:rsid w:val="00E41F97"/>
    <w:rsid w:val="00E42115"/>
    <w:rsid w:val="00E438DF"/>
    <w:rsid w:val="00E43C92"/>
    <w:rsid w:val="00E446AF"/>
    <w:rsid w:val="00E449D3"/>
    <w:rsid w:val="00E459B5"/>
    <w:rsid w:val="00E46CF8"/>
    <w:rsid w:val="00E502CF"/>
    <w:rsid w:val="00E50951"/>
    <w:rsid w:val="00E5115E"/>
    <w:rsid w:val="00E51495"/>
    <w:rsid w:val="00E516A4"/>
    <w:rsid w:val="00E51A59"/>
    <w:rsid w:val="00E51A61"/>
    <w:rsid w:val="00E53B51"/>
    <w:rsid w:val="00E5467A"/>
    <w:rsid w:val="00E55923"/>
    <w:rsid w:val="00E55DF2"/>
    <w:rsid w:val="00E567E8"/>
    <w:rsid w:val="00E576AB"/>
    <w:rsid w:val="00E605BD"/>
    <w:rsid w:val="00E60757"/>
    <w:rsid w:val="00E60878"/>
    <w:rsid w:val="00E60A73"/>
    <w:rsid w:val="00E611D2"/>
    <w:rsid w:val="00E63073"/>
    <w:rsid w:val="00E6309A"/>
    <w:rsid w:val="00E63508"/>
    <w:rsid w:val="00E63532"/>
    <w:rsid w:val="00E63B96"/>
    <w:rsid w:val="00E651CD"/>
    <w:rsid w:val="00E67384"/>
    <w:rsid w:val="00E67424"/>
    <w:rsid w:val="00E677B9"/>
    <w:rsid w:val="00E70E8A"/>
    <w:rsid w:val="00E70FCD"/>
    <w:rsid w:val="00E718BD"/>
    <w:rsid w:val="00E71FD7"/>
    <w:rsid w:val="00E72B8A"/>
    <w:rsid w:val="00E73473"/>
    <w:rsid w:val="00E738F6"/>
    <w:rsid w:val="00E73951"/>
    <w:rsid w:val="00E74930"/>
    <w:rsid w:val="00E7533C"/>
    <w:rsid w:val="00E75D78"/>
    <w:rsid w:val="00E76941"/>
    <w:rsid w:val="00E77A3B"/>
    <w:rsid w:val="00E77E92"/>
    <w:rsid w:val="00E80702"/>
    <w:rsid w:val="00E81257"/>
    <w:rsid w:val="00E81633"/>
    <w:rsid w:val="00E81CAC"/>
    <w:rsid w:val="00E81D26"/>
    <w:rsid w:val="00E81EFD"/>
    <w:rsid w:val="00E8284F"/>
    <w:rsid w:val="00E82C21"/>
    <w:rsid w:val="00E82FD5"/>
    <w:rsid w:val="00E837B2"/>
    <w:rsid w:val="00E838AD"/>
    <w:rsid w:val="00E83AE7"/>
    <w:rsid w:val="00E8456F"/>
    <w:rsid w:val="00E84E27"/>
    <w:rsid w:val="00E8542A"/>
    <w:rsid w:val="00E854BF"/>
    <w:rsid w:val="00E85AF7"/>
    <w:rsid w:val="00E85D21"/>
    <w:rsid w:val="00E8633F"/>
    <w:rsid w:val="00E8673D"/>
    <w:rsid w:val="00E86BDB"/>
    <w:rsid w:val="00E870DB"/>
    <w:rsid w:val="00E8756E"/>
    <w:rsid w:val="00E8765E"/>
    <w:rsid w:val="00E87D21"/>
    <w:rsid w:val="00E9088E"/>
    <w:rsid w:val="00E90960"/>
    <w:rsid w:val="00E90B73"/>
    <w:rsid w:val="00E90DA7"/>
    <w:rsid w:val="00E9292C"/>
    <w:rsid w:val="00E93514"/>
    <w:rsid w:val="00E9534E"/>
    <w:rsid w:val="00E9584E"/>
    <w:rsid w:val="00E96017"/>
    <w:rsid w:val="00E9687C"/>
    <w:rsid w:val="00E9729C"/>
    <w:rsid w:val="00E9768E"/>
    <w:rsid w:val="00E97D25"/>
    <w:rsid w:val="00EA01E0"/>
    <w:rsid w:val="00EA0209"/>
    <w:rsid w:val="00EA0E9C"/>
    <w:rsid w:val="00EA0FC5"/>
    <w:rsid w:val="00EA10AD"/>
    <w:rsid w:val="00EA1639"/>
    <w:rsid w:val="00EA1879"/>
    <w:rsid w:val="00EA23D6"/>
    <w:rsid w:val="00EA2F34"/>
    <w:rsid w:val="00EA43ED"/>
    <w:rsid w:val="00EA4D27"/>
    <w:rsid w:val="00EA5025"/>
    <w:rsid w:val="00EA5549"/>
    <w:rsid w:val="00EA6678"/>
    <w:rsid w:val="00EA6B6C"/>
    <w:rsid w:val="00EA765E"/>
    <w:rsid w:val="00EA7855"/>
    <w:rsid w:val="00EA7A98"/>
    <w:rsid w:val="00EB01D7"/>
    <w:rsid w:val="00EB1096"/>
    <w:rsid w:val="00EB2280"/>
    <w:rsid w:val="00EB3AEB"/>
    <w:rsid w:val="00EB6217"/>
    <w:rsid w:val="00EB6D8F"/>
    <w:rsid w:val="00EC00C0"/>
    <w:rsid w:val="00EC092F"/>
    <w:rsid w:val="00EC0B8E"/>
    <w:rsid w:val="00EC0D60"/>
    <w:rsid w:val="00EC0E76"/>
    <w:rsid w:val="00EC16A3"/>
    <w:rsid w:val="00EC1C8C"/>
    <w:rsid w:val="00EC2190"/>
    <w:rsid w:val="00EC2D2D"/>
    <w:rsid w:val="00EC3160"/>
    <w:rsid w:val="00EC385C"/>
    <w:rsid w:val="00EC3E57"/>
    <w:rsid w:val="00EC54FD"/>
    <w:rsid w:val="00EC56EF"/>
    <w:rsid w:val="00EC5E19"/>
    <w:rsid w:val="00EC7C1B"/>
    <w:rsid w:val="00EC7DBC"/>
    <w:rsid w:val="00ED056D"/>
    <w:rsid w:val="00ED0754"/>
    <w:rsid w:val="00ED1970"/>
    <w:rsid w:val="00ED1A71"/>
    <w:rsid w:val="00ED1C96"/>
    <w:rsid w:val="00ED2EE2"/>
    <w:rsid w:val="00ED381A"/>
    <w:rsid w:val="00ED39F1"/>
    <w:rsid w:val="00ED3DAD"/>
    <w:rsid w:val="00ED4394"/>
    <w:rsid w:val="00ED4725"/>
    <w:rsid w:val="00ED4E45"/>
    <w:rsid w:val="00ED50D1"/>
    <w:rsid w:val="00ED526C"/>
    <w:rsid w:val="00ED5AB7"/>
    <w:rsid w:val="00ED6006"/>
    <w:rsid w:val="00ED621F"/>
    <w:rsid w:val="00ED645F"/>
    <w:rsid w:val="00ED6919"/>
    <w:rsid w:val="00ED6DD1"/>
    <w:rsid w:val="00ED771B"/>
    <w:rsid w:val="00ED7C8A"/>
    <w:rsid w:val="00ED7E02"/>
    <w:rsid w:val="00EE0697"/>
    <w:rsid w:val="00EE0962"/>
    <w:rsid w:val="00EE104B"/>
    <w:rsid w:val="00EE1E88"/>
    <w:rsid w:val="00EE2012"/>
    <w:rsid w:val="00EE21E1"/>
    <w:rsid w:val="00EE3469"/>
    <w:rsid w:val="00EE34CE"/>
    <w:rsid w:val="00EE4FC0"/>
    <w:rsid w:val="00EE4FC8"/>
    <w:rsid w:val="00EE5B5A"/>
    <w:rsid w:val="00EE5D15"/>
    <w:rsid w:val="00EE6E54"/>
    <w:rsid w:val="00EE6FD4"/>
    <w:rsid w:val="00EE7404"/>
    <w:rsid w:val="00EE7460"/>
    <w:rsid w:val="00EF03AE"/>
    <w:rsid w:val="00EF1794"/>
    <w:rsid w:val="00EF1D28"/>
    <w:rsid w:val="00EF2CDC"/>
    <w:rsid w:val="00EF32CD"/>
    <w:rsid w:val="00EF3575"/>
    <w:rsid w:val="00EF3721"/>
    <w:rsid w:val="00EF3E2C"/>
    <w:rsid w:val="00EF3ED4"/>
    <w:rsid w:val="00EF5461"/>
    <w:rsid w:val="00EF5801"/>
    <w:rsid w:val="00EF6213"/>
    <w:rsid w:val="00EF6422"/>
    <w:rsid w:val="00EF6BE6"/>
    <w:rsid w:val="00EF7173"/>
    <w:rsid w:val="00EF7896"/>
    <w:rsid w:val="00F0006A"/>
    <w:rsid w:val="00F02286"/>
    <w:rsid w:val="00F02363"/>
    <w:rsid w:val="00F023F1"/>
    <w:rsid w:val="00F02720"/>
    <w:rsid w:val="00F02F77"/>
    <w:rsid w:val="00F037B3"/>
    <w:rsid w:val="00F03902"/>
    <w:rsid w:val="00F056F6"/>
    <w:rsid w:val="00F06E7C"/>
    <w:rsid w:val="00F06EC9"/>
    <w:rsid w:val="00F07BCA"/>
    <w:rsid w:val="00F10030"/>
    <w:rsid w:val="00F1038E"/>
    <w:rsid w:val="00F11BFA"/>
    <w:rsid w:val="00F11E68"/>
    <w:rsid w:val="00F1200F"/>
    <w:rsid w:val="00F12B79"/>
    <w:rsid w:val="00F12E24"/>
    <w:rsid w:val="00F131F7"/>
    <w:rsid w:val="00F13948"/>
    <w:rsid w:val="00F14737"/>
    <w:rsid w:val="00F1484C"/>
    <w:rsid w:val="00F1565F"/>
    <w:rsid w:val="00F15C1C"/>
    <w:rsid w:val="00F165F3"/>
    <w:rsid w:val="00F17208"/>
    <w:rsid w:val="00F17C3D"/>
    <w:rsid w:val="00F17C6C"/>
    <w:rsid w:val="00F2012F"/>
    <w:rsid w:val="00F201EB"/>
    <w:rsid w:val="00F20216"/>
    <w:rsid w:val="00F204BA"/>
    <w:rsid w:val="00F20CAF"/>
    <w:rsid w:val="00F21436"/>
    <w:rsid w:val="00F2262F"/>
    <w:rsid w:val="00F23438"/>
    <w:rsid w:val="00F23691"/>
    <w:rsid w:val="00F23C88"/>
    <w:rsid w:val="00F23D66"/>
    <w:rsid w:val="00F252A6"/>
    <w:rsid w:val="00F265CF"/>
    <w:rsid w:val="00F27239"/>
    <w:rsid w:val="00F2779F"/>
    <w:rsid w:val="00F27856"/>
    <w:rsid w:val="00F30694"/>
    <w:rsid w:val="00F30887"/>
    <w:rsid w:val="00F30E53"/>
    <w:rsid w:val="00F31121"/>
    <w:rsid w:val="00F3124F"/>
    <w:rsid w:val="00F31717"/>
    <w:rsid w:val="00F317B3"/>
    <w:rsid w:val="00F31C02"/>
    <w:rsid w:val="00F31CDD"/>
    <w:rsid w:val="00F326E1"/>
    <w:rsid w:val="00F32CBE"/>
    <w:rsid w:val="00F3328D"/>
    <w:rsid w:val="00F33859"/>
    <w:rsid w:val="00F34AAF"/>
    <w:rsid w:val="00F34C0E"/>
    <w:rsid w:val="00F36F74"/>
    <w:rsid w:val="00F37573"/>
    <w:rsid w:val="00F37664"/>
    <w:rsid w:val="00F41183"/>
    <w:rsid w:val="00F41DB5"/>
    <w:rsid w:val="00F420F8"/>
    <w:rsid w:val="00F42300"/>
    <w:rsid w:val="00F42389"/>
    <w:rsid w:val="00F424CD"/>
    <w:rsid w:val="00F43668"/>
    <w:rsid w:val="00F44365"/>
    <w:rsid w:val="00F44846"/>
    <w:rsid w:val="00F45224"/>
    <w:rsid w:val="00F458E3"/>
    <w:rsid w:val="00F46310"/>
    <w:rsid w:val="00F472A4"/>
    <w:rsid w:val="00F473E2"/>
    <w:rsid w:val="00F502D7"/>
    <w:rsid w:val="00F50F0E"/>
    <w:rsid w:val="00F5149A"/>
    <w:rsid w:val="00F51CAC"/>
    <w:rsid w:val="00F51F35"/>
    <w:rsid w:val="00F5268F"/>
    <w:rsid w:val="00F5280C"/>
    <w:rsid w:val="00F52A12"/>
    <w:rsid w:val="00F52AD2"/>
    <w:rsid w:val="00F531D5"/>
    <w:rsid w:val="00F533DA"/>
    <w:rsid w:val="00F544E3"/>
    <w:rsid w:val="00F546CE"/>
    <w:rsid w:val="00F54822"/>
    <w:rsid w:val="00F55354"/>
    <w:rsid w:val="00F5552F"/>
    <w:rsid w:val="00F57166"/>
    <w:rsid w:val="00F571F5"/>
    <w:rsid w:val="00F600CD"/>
    <w:rsid w:val="00F60386"/>
    <w:rsid w:val="00F6335A"/>
    <w:rsid w:val="00F63668"/>
    <w:rsid w:val="00F646AF"/>
    <w:rsid w:val="00F64813"/>
    <w:rsid w:val="00F64AD4"/>
    <w:rsid w:val="00F65304"/>
    <w:rsid w:val="00F657AC"/>
    <w:rsid w:val="00F65963"/>
    <w:rsid w:val="00F65A61"/>
    <w:rsid w:val="00F65F86"/>
    <w:rsid w:val="00F6798A"/>
    <w:rsid w:val="00F72F1C"/>
    <w:rsid w:val="00F72F58"/>
    <w:rsid w:val="00F73280"/>
    <w:rsid w:val="00F751A7"/>
    <w:rsid w:val="00F752D9"/>
    <w:rsid w:val="00F75ADD"/>
    <w:rsid w:val="00F76C66"/>
    <w:rsid w:val="00F76D0C"/>
    <w:rsid w:val="00F76F2C"/>
    <w:rsid w:val="00F772E0"/>
    <w:rsid w:val="00F77B15"/>
    <w:rsid w:val="00F77D7C"/>
    <w:rsid w:val="00F80C42"/>
    <w:rsid w:val="00F8156B"/>
    <w:rsid w:val="00F818BA"/>
    <w:rsid w:val="00F81CF4"/>
    <w:rsid w:val="00F82017"/>
    <w:rsid w:val="00F8205E"/>
    <w:rsid w:val="00F82B40"/>
    <w:rsid w:val="00F82F6D"/>
    <w:rsid w:val="00F82FB8"/>
    <w:rsid w:val="00F831C0"/>
    <w:rsid w:val="00F83E08"/>
    <w:rsid w:val="00F84316"/>
    <w:rsid w:val="00F84B9B"/>
    <w:rsid w:val="00F85860"/>
    <w:rsid w:val="00F85AFD"/>
    <w:rsid w:val="00F86072"/>
    <w:rsid w:val="00F86B68"/>
    <w:rsid w:val="00F86F17"/>
    <w:rsid w:val="00F870EC"/>
    <w:rsid w:val="00F9010B"/>
    <w:rsid w:val="00F92317"/>
    <w:rsid w:val="00F92B5C"/>
    <w:rsid w:val="00F92C63"/>
    <w:rsid w:val="00F92C77"/>
    <w:rsid w:val="00F92F02"/>
    <w:rsid w:val="00F93356"/>
    <w:rsid w:val="00F93CCB"/>
    <w:rsid w:val="00F93E33"/>
    <w:rsid w:val="00F94DAC"/>
    <w:rsid w:val="00F95480"/>
    <w:rsid w:val="00F9568D"/>
    <w:rsid w:val="00F95819"/>
    <w:rsid w:val="00F95B01"/>
    <w:rsid w:val="00F975D2"/>
    <w:rsid w:val="00FA051F"/>
    <w:rsid w:val="00FA0E6A"/>
    <w:rsid w:val="00FA261A"/>
    <w:rsid w:val="00FA29AB"/>
    <w:rsid w:val="00FA2CA9"/>
    <w:rsid w:val="00FA3192"/>
    <w:rsid w:val="00FA3CF7"/>
    <w:rsid w:val="00FA4053"/>
    <w:rsid w:val="00FA4FBC"/>
    <w:rsid w:val="00FA5385"/>
    <w:rsid w:val="00FA5FEF"/>
    <w:rsid w:val="00FA6134"/>
    <w:rsid w:val="00FA6608"/>
    <w:rsid w:val="00FA6FA6"/>
    <w:rsid w:val="00FA777C"/>
    <w:rsid w:val="00FA78BC"/>
    <w:rsid w:val="00FA7BFB"/>
    <w:rsid w:val="00FA7EE4"/>
    <w:rsid w:val="00FB0A63"/>
    <w:rsid w:val="00FB1263"/>
    <w:rsid w:val="00FB1591"/>
    <w:rsid w:val="00FB2742"/>
    <w:rsid w:val="00FB2992"/>
    <w:rsid w:val="00FB3586"/>
    <w:rsid w:val="00FB3955"/>
    <w:rsid w:val="00FB3FB1"/>
    <w:rsid w:val="00FB42C3"/>
    <w:rsid w:val="00FB4F9A"/>
    <w:rsid w:val="00FB52DA"/>
    <w:rsid w:val="00FB59AD"/>
    <w:rsid w:val="00FB5F4C"/>
    <w:rsid w:val="00FB6CA8"/>
    <w:rsid w:val="00FB6D37"/>
    <w:rsid w:val="00FB7565"/>
    <w:rsid w:val="00FB7DE8"/>
    <w:rsid w:val="00FC0AD2"/>
    <w:rsid w:val="00FC1989"/>
    <w:rsid w:val="00FC1A87"/>
    <w:rsid w:val="00FC1AA2"/>
    <w:rsid w:val="00FC34F2"/>
    <w:rsid w:val="00FC3822"/>
    <w:rsid w:val="00FC43AE"/>
    <w:rsid w:val="00FC4ABA"/>
    <w:rsid w:val="00FC5E74"/>
    <w:rsid w:val="00FC6208"/>
    <w:rsid w:val="00FC666A"/>
    <w:rsid w:val="00FD0AA7"/>
    <w:rsid w:val="00FD0E54"/>
    <w:rsid w:val="00FD2656"/>
    <w:rsid w:val="00FD2767"/>
    <w:rsid w:val="00FD2BD5"/>
    <w:rsid w:val="00FD3854"/>
    <w:rsid w:val="00FD38EB"/>
    <w:rsid w:val="00FD45E9"/>
    <w:rsid w:val="00FD4CC3"/>
    <w:rsid w:val="00FD4D1E"/>
    <w:rsid w:val="00FD502C"/>
    <w:rsid w:val="00FD5894"/>
    <w:rsid w:val="00FD6261"/>
    <w:rsid w:val="00FD629A"/>
    <w:rsid w:val="00FD686A"/>
    <w:rsid w:val="00FD6B96"/>
    <w:rsid w:val="00FD6E80"/>
    <w:rsid w:val="00FD7C3F"/>
    <w:rsid w:val="00FD7FA0"/>
    <w:rsid w:val="00FE2A97"/>
    <w:rsid w:val="00FE31C2"/>
    <w:rsid w:val="00FE3842"/>
    <w:rsid w:val="00FE54FD"/>
    <w:rsid w:val="00FE69AD"/>
    <w:rsid w:val="00FE70C2"/>
    <w:rsid w:val="00FE7456"/>
    <w:rsid w:val="00FE780B"/>
    <w:rsid w:val="00FE79BD"/>
    <w:rsid w:val="00FF1F66"/>
    <w:rsid w:val="00FF228D"/>
    <w:rsid w:val="00FF284A"/>
    <w:rsid w:val="00FF305F"/>
    <w:rsid w:val="00FF356A"/>
    <w:rsid w:val="00FF3B58"/>
    <w:rsid w:val="00FF429B"/>
    <w:rsid w:val="00FF4987"/>
    <w:rsid w:val="00FF50F3"/>
    <w:rsid w:val="00FF6858"/>
    <w:rsid w:val="00FF77F4"/>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 w:type="paragraph" w:styleId="Revision">
    <w:name w:val="Revision"/>
    <w:hidden/>
    <w:uiPriority w:val="99"/>
    <w:semiHidden/>
    <w:rsid w:val="00693AC9"/>
    <w:pPr>
      <w:spacing w:after="0" w:line="240" w:lineRule="auto"/>
    </w:pPr>
    <w:rPr>
      <w:rFonts w:ascii="Georgia" w:hAnsi="Georgia"/>
      <w:lang w:val="en-GB"/>
    </w:rPr>
  </w:style>
  <w:style w:type="paragraph" w:styleId="IntenseQuote">
    <w:name w:val="Intense Quote"/>
    <w:basedOn w:val="Normal"/>
    <w:next w:val="Normal"/>
    <w:link w:val="IntenseQuoteChar"/>
    <w:uiPriority w:val="30"/>
    <w:qFormat/>
    <w:rsid w:val="0026073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260732"/>
    <w:rPr>
      <w:rFonts w:ascii="Georgia" w:hAnsi="Georgia"/>
      <w:i/>
      <w:iCs/>
      <w:color w:val="4F81BD" w:themeColor="accent1"/>
      <w:lang w:val="en-GB"/>
    </w:rPr>
  </w:style>
  <w:style w:type="character" w:styleId="SubtleReference">
    <w:name w:val="Subtle Reference"/>
    <w:basedOn w:val="DefaultParagraphFont"/>
    <w:uiPriority w:val="31"/>
    <w:qFormat/>
    <w:rsid w:val="00260732"/>
    <w:rPr>
      <w:smallCaps/>
      <w:color w:val="5A5A5A" w:themeColor="text1" w:themeTint="A5"/>
    </w:rPr>
  </w:style>
  <w:style w:type="character" w:styleId="IntenseReference">
    <w:name w:val="Intense Reference"/>
    <w:basedOn w:val="DefaultParagraphFont"/>
    <w:uiPriority w:val="32"/>
    <w:qFormat/>
    <w:rsid w:val="00260732"/>
    <w:rPr>
      <w:b/>
      <w:bCs/>
      <w:smallCaps/>
      <w:color w:val="4F81BD"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001471763">
      <w:bodyDiv w:val="1"/>
      <w:marLeft w:val="0"/>
      <w:marRight w:val="0"/>
      <w:marTop w:val="0"/>
      <w:marBottom w:val="0"/>
      <w:divBdr>
        <w:top w:val="none" w:sz="0" w:space="0" w:color="auto"/>
        <w:left w:val="none" w:sz="0" w:space="0" w:color="auto"/>
        <w:bottom w:val="none" w:sz="0" w:space="0" w:color="auto"/>
        <w:right w:val="none" w:sz="0" w:space="0" w:color="auto"/>
      </w:divBdr>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7.png"/><Relationship Id="rId39" Type="http://schemas.openxmlformats.org/officeDocument/2006/relationships/theme" Target="theme/theme1.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fontTable" Target="fontTable.xml"/><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hyperlink" Target="http://www.inglestone.art/dir/vis_gen_5.html" TargetMode="External"/><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header" Target="header1.xml"/><Relationship Id="rId8" Type="http://schemas.openxmlformats.org/officeDocument/2006/relationships/image" Target="media/image1.png"/><Relationship Id="rId3" Type="http://schemas.openxmlformats.org/officeDocument/2006/relationships/styles" Target="styles.xml"/></Relationships>
</file>

<file path=word/_rels/header2.xml.rels><?xml version="1.0" encoding="UTF-8" standalone="yes"?>
<Relationships xmlns="http://schemas.openxmlformats.org/package/2006/relationships"><Relationship Id="rId1" Type="http://schemas.openxmlformats.org/officeDocument/2006/relationships/image" Target="media/image2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3B31AD-072E-6240-A262-240D6201C09A}">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64</Pages>
  <Words>42732</Words>
  <Characters>243576</Characters>
  <Application>Microsoft Office Word</Application>
  <DocSecurity>0</DocSecurity>
  <Lines>2029</Lines>
  <Paragraphs>571</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Olof_Ingelsten_Thesis_2023</vt:lpstr>
      <vt:lpstr/>
    </vt:vector>
  </TitlesOfParts>
  <Manager/>
  <Company>Malmö Universitet</Company>
  <LinksUpToDate>false</LinksUpToDate>
  <CharactersWithSpaces>28573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lof_Ingelsten_Thesis_2023</dc:title>
  <dc:subject/>
  <dc:creator>ingelstenolof@gmail.com</dc:creator>
  <cp:keywords/>
  <dc:description/>
  <cp:lastModifiedBy>Olof Ingelsten</cp:lastModifiedBy>
  <cp:revision>19</cp:revision>
  <cp:lastPrinted>2023-05-16T15:16:00Z</cp:lastPrinted>
  <dcterms:created xsi:type="dcterms:W3CDTF">2023-05-16T15:16:00Z</dcterms:created>
  <dcterms:modified xsi:type="dcterms:W3CDTF">2023-05-18T12:0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6"&gt;&lt;session id="TOSlIsyQ"/&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grammarly_documentId">
    <vt:lpwstr>documentId_2115</vt:lpwstr>
  </property>
  <property fmtid="{D5CDD505-2E9C-101B-9397-08002B2CF9AE}" pid="6" name="grammarly_documentContext">
    <vt:lpwstr>{"goals":["describe","inform"],"domain":"academic","emotions":[],"dialect":"british","audience":"knowledgeable","style":"neutral"}</vt:lpwstr>
  </property>
</Properties>
</file>